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67750D1" w14:textId="49D01C78" w:rsidR="00F77838" w:rsidRPr="004E626F" w:rsidRDefault="00954F33" w:rsidP="004E626F">
      <w:pPr>
        <w:spacing w:line="276" w:lineRule="auto"/>
        <w:jc w:val="center"/>
        <w:rPr>
          <w:rFonts w:asciiTheme="majorBidi" w:eastAsia="Calibri" w:hAnsiTheme="majorBidi" w:cstheme="majorBidi"/>
          <w:b/>
          <w:bCs/>
          <w:color w:val="000000"/>
        </w:rPr>
      </w:pPr>
      <w:r w:rsidRPr="004E626F">
        <w:rPr>
          <w:rFonts w:asciiTheme="majorBidi" w:eastAsia="Calibri" w:hAnsiTheme="majorBidi" w:cstheme="majorBidi"/>
          <w:b/>
          <w:bCs/>
          <w:color w:val="000000"/>
        </w:rPr>
        <w:t xml:space="preserve">Risk </w:t>
      </w:r>
      <w:r w:rsidR="007D4583" w:rsidRPr="004E626F">
        <w:rPr>
          <w:rFonts w:asciiTheme="majorBidi" w:eastAsia="Calibri" w:hAnsiTheme="majorBidi" w:cstheme="majorBidi"/>
          <w:b/>
          <w:bCs/>
          <w:color w:val="000000"/>
        </w:rPr>
        <w:t xml:space="preserve">of </w:t>
      </w:r>
      <w:r w:rsidRPr="004E626F">
        <w:rPr>
          <w:rFonts w:asciiTheme="majorBidi" w:eastAsia="Calibri" w:hAnsiTheme="majorBidi" w:cstheme="majorBidi"/>
          <w:b/>
          <w:bCs/>
          <w:color w:val="000000"/>
        </w:rPr>
        <w:t>SARS</w:t>
      </w:r>
      <w:r w:rsidR="007D4583" w:rsidRPr="004E626F">
        <w:rPr>
          <w:rFonts w:asciiTheme="majorBidi" w:eastAsia="Calibri" w:hAnsiTheme="majorBidi" w:cstheme="majorBidi"/>
          <w:b/>
          <w:bCs/>
          <w:color w:val="000000"/>
        </w:rPr>
        <w:t xml:space="preserve">-Cov-2 Infection Among </w:t>
      </w:r>
      <w:r w:rsidR="00F77838" w:rsidRPr="004E626F">
        <w:rPr>
          <w:rFonts w:asciiTheme="majorBidi" w:eastAsia="Calibri" w:hAnsiTheme="majorBidi" w:cstheme="majorBidi"/>
          <w:b/>
          <w:bCs/>
          <w:color w:val="000000"/>
        </w:rPr>
        <w:t>Proton</w:t>
      </w:r>
      <w:r w:rsidRPr="004E626F">
        <w:rPr>
          <w:rFonts w:asciiTheme="majorBidi" w:eastAsia="Calibri" w:hAnsiTheme="majorBidi" w:cstheme="majorBidi"/>
          <w:b/>
          <w:bCs/>
          <w:color w:val="000000"/>
          <w:rtl/>
        </w:rPr>
        <w:t xml:space="preserve"> </w:t>
      </w:r>
      <w:r w:rsidRPr="004E626F">
        <w:rPr>
          <w:rFonts w:asciiTheme="majorBidi" w:eastAsia="Calibri" w:hAnsiTheme="majorBidi" w:cstheme="majorBidi"/>
          <w:b/>
          <w:bCs/>
          <w:color w:val="000000"/>
        </w:rPr>
        <w:t xml:space="preserve">Pump </w:t>
      </w:r>
      <w:r w:rsidR="007D4583" w:rsidRPr="004E626F">
        <w:rPr>
          <w:rFonts w:asciiTheme="majorBidi" w:eastAsia="Calibri" w:hAnsiTheme="majorBidi" w:cstheme="majorBidi"/>
          <w:b/>
          <w:bCs/>
          <w:color w:val="000000"/>
        </w:rPr>
        <w:t>Inhibitors Users</w:t>
      </w:r>
      <w:r w:rsidR="00F77838" w:rsidRPr="004E626F">
        <w:rPr>
          <w:rFonts w:asciiTheme="majorBidi" w:eastAsia="Calibri" w:hAnsiTheme="majorBidi" w:cstheme="majorBidi"/>
          <w:b/>
          <w:bCs/>
          <w:color w:val="000000"/>
        </w:rPr>
        <w:t>:</w:t>
      </w:r>
    </w:p>
    <w:p w14:paraId="0EA4D2EC" w14:textId="59FBE19A" w:rsidR="004E626F" w:rsidRPr="004E626F" w:rsidRDefault="007D4583" w:rsidP="004E626F">
      <w:pPr>
        <w:spacing w:after="240" w:line="276" w:lineRule="auto"/>
        <w:jc w:val="center"/>
        <w:rPr>
          <w:rFonts w:asciiTheme="majorBidi" w:eastAsia="Calibri" w:hAnsiTheme="majorBidi" w:cstheme="majorBidi"/>
          <w:b/>
          <w:bCs/>
          <w:color w:val="000000"/>
        </w:rPr>
      </w:pPr>
      <w:r w:rsidRPr="004E626F">
        <w:rPr>
          <w:rFonts w:asciiTheme="majorBidi" w:eastAsia="Calibri" w:hAnsiTheme="majorBidi" w:cstheme="majorBidi"/>
          <w:b/>
          <w:bCs/>
          <w:color w:val="000000"/>
        </w:rPr>
        <w:t>A Systematic Review</w:t>
      </w:r>
    </w:p>
    <w:p w14:paraId="2BEE85E1" w14:textId="7C92009E" w:rsidR="00D968AF" w:rsidRPr="004E626F" w:rsidRDefault="00A14438" w:rsidP="004E626F">
      <w:pPr>
        <w:spacing w:after="240" w:line="276" w:lineRule="auto"/>
        <w:jc w:val="center"/>
        <w:rPr>
          <w:rFonts w:asciiTheme="majorBidi" w:eastAsia="Calibri" w:hAnsiTheme="majorBidi" w:cstheme="majorBidi"/>
          <w:b/>
          <w:bCs/>
          <w:color w:val="000000"/>
          <w:sz w:val="20"/>
          <w:szCs w:val="20"/>
        </w:rPr>
      </w:pPr>
      <w:r w:rsidRPr="004E626F">
        <w:rPr>
          <w:rFonts w:asciiTheme="majorBidi" w:eastAsia="Calibri" w:hAnsiTheme="majorBidi" w:cstheme="majorBidi"/>
          <w:b/>
          <w:bCs/>
          <w:color w:val="000000"/>
          <w:sz w:val="20"/>
          <w:szCs w:val="20"/>
        </w:rPr>
        <w:t>Said Abdul Ghafour Saeedy</w:t>
      </w:r>
      <w:r w:rsidR="00954F33" w:rsidRPr="004E626F">
        <w:rPr>
          <w:rFonts w:asciiTheme="majorBidi" w:eastAsia="Calibri" w:hAnsiTheme="majorBidi" w:cstheme="majorBidi"/>
          <w:b/>
          <w:bCs/>
          <w:color w:val="000000"/>
          <w:sz w:val="20"/>
          <w:szCs w:val="20"/>
          <w:vertAlign w:val="superscript"/>
        </w:rPr>
        <w:t xml:space="preserve">1, </w:t>
      </w:r>
      <w:r w:rsidRPr="004E626F">
        <w:rPr>
          <w:rFonts w:asciiTheme="majorBidi" w:eastAsia="Calibri" w:hAnsiTheme="majorBidi" w:cstheme="majorBidi"/>
          <w:b/>
          <w:bCs/>
          <w:color w:val="000000"/>
          <w:sz w:val="20"/>
          <w:szCs w:val="20"/>
        </w:rPr>
        <w:t>Mohammad Gholizadeh</w:t>
      </w:r>
      <w:r w:rsidR="00954F33" w:rsidRPr="004E626F">
        <w:rPr>
          <w:rFonts w:asciiTheme="majorBidi" w:eastAsia="Calibri" w:hAnsiTheme="majorBidi" w:cstheme="majorBidi"/>
          <w:b/>
          <w:bCs/>
          <w:color w:val="000000"/>
          <w:sz w:val="20"/>
          <w:szCs w:val="20"/>
          <w:vertAlign w:val="superscript"/>
        </w:rPr>
        <w:t>2</w:t>
      </w:r>
      <w:r w:rsidR="00F77838" w:rsidRPr="004E626F">
        <w:rPr>
          <w:rFonts w:asciiTheme="majorBidi" w:eastAsia="Calibri" w:hAnsiTheme="majorBidi" w:cstheme="majorBidi"/>
          <w:b/>
          <w:bCs/>
          <w:color w:val="000000"/>
          <w:sz w:val="20"/>
          <w:szCs w:val="20"/>
        </w:rPr>
        <w:t xml:space="preserve">, </w:t>
      </w:r>
      <w:r w:rsidRPr="004E626F">
        <w:rPr>
          <w:rFonts w:asciiTheme="majorBidi" w:eastAsia="Calibri" w:hAnsiTheme="majorBidi" w:cstheme="majorBidi"/>
          <w:b/>
          <w:bCs/>
          <w:color w:val="000000"/>
          <w:sz w:val="20"/>
          <w:szCs w:val="20"/>
        </w:rPr>
        <w:t>Kurosh Djafarian</w:t>
      </w:r>
      <w:r w:rsidR="00954F33" w:rsidRPr="004E626F">
        <w:rPr>
          <w:rFonts w:asciiTheme="majorBidi" w:eastAsia="Calibri" w:hAnsiTheme="majorBidi" w:cstheme="majorBidi"/>
          <w:b/>
          <w:bCs/>
          <w:color w:val="000000"/>
          <w:sz w:val="20"/>
          <w:szCs w:val="20"/>
          <w:vertAlign w:val="superscript"/>
        </w:rPr>
        <w:t>2</w:t>
      </w:r>
      <w:r w:rsidR="00F77838" w:rsidRPr="004E626F">
        <w:rPr>
          <w:rFonts w:asciiTheme="majorBidi" w:eastAsia="Calibri" w:hAnsiTheme="majorBidi" w:cstheme="majorBidi"/>
          <w:b/>
          <w:bCs/>
          <w:color w:val="000000"/>
          <w:sz w:val="20"/>
          <w:szCs w:val="20"/>
          <w:vertAlign w:val="superscript"/>
        </w:rPr>
        <w:t>*</w:t>
      </w:r>
    </w:p>
    <w:p w14:paraId="03398C53" w14:textId="25F84131" w:rsidR="00954F33" w:rsidRPr="004E626F" w:rsidRDefault="00954F33" w:rsidP="004E626F">
      <w:pPr>
        <w:spacing w:line="276" w:lineRule="auto"/>
        <w:jc w:val="center"/>
        <w:rPr>
          <w:rFonts w:asciiTheme="majorBidi" w:eastAsia="Calibri" w:hAnsiTheme="majorBidi" w:cstheme="majorBidi"/>
          <w:color w:val="000000"/>
          <w:sz w:val="20"/>
          <w:szCs w:val="20"/>
        </w:rPr>
      </w:pPr>
      <w:r w:rsidRPr="004E626F">
        <w:rPr>
          <w:rFonts w:asciiTheme="majorBidi" w:eastAsia="Calibri" w:hAnsiTheme="majorBidi" w:cstheme="majorBidi"/>
          <w:color w:val="000000"/>
          <w:sz w:val="20"/>
          <w:szCs w:val="20"/>
          <w:vertAlign w:val="superscript"/>
        </w:rPr>
        <w:t>1</w:t>
      </w:r>
      <w:r w:rsidRPr="004E626F">
        <w:rPr>
          <w:rFonts w:asciiTheme="majorBidi" w:eastAsia="Calibri" w:hAnsiTheme="majorBidi" w:cstheme="majorBidi"/>
          <w:color w:val="000000"/>
          <w:sz w:val="20"/>
          <w:szCs w:val="20"/>
        </w:rPr>
        <w:t xml:space="preserve"> Department of Paraclinic, School of Medicine, Herat University, Herat, Afghanistan</w:t>
      </w:r>
    </w:p>
    <w:p w14:paraId="0731EB6B" w14:textId="483827D4" w:rsidR="00347C43" w:rsidRPr="004E626F" w:rsidRDefault="00954F33" w:rsidP="004E626F">
      <w:pPr>
        <w:spacing w:after="240" w:line="276" w:lineRule="auto"/>
        <w:jc w:val="center"/>
        <w:rPr>
          <w:rFonts w:asciiTheme="majorBidi" w:eastAsia="Calibri" w:hAnsiTheme="majorBidi" w:cstheme="majorBidi"/>
          <w:color w:val="000000"/>
          <w:sz w:val="20"/>
          <w:szCs w:val="20"/>
        </w:rPr>
      </w:pPr>
      <w:r w:rsidRPr="004E626F">
        <w:rPr>
          <w:rFonts w:asciiTheme="majorBidi" w:eastAsia="Calibri" w:hAnsiTheme="majorBidi" w:cstheme="majorBidi"/>
          <w:color w:val="000000"/>
          <w:sz w:val="20"/>
          <w:szCs w:val="20"/>
          <w:vertAlign w:val="superscript"/>
        </w:rPr>
        <w:t>2</w:t>
      </w:r>
      <w:r w:rsidR="00F77838" w:rsidRPr="004E626F">
        <w:rPr>
          <w:rFonts w:asciiTheme="majorBidi" w:eastAsia="Calibri" w:hAnsiTheme="majorBidi" w:cstheme="majorBidi"/>
          <w:color w:val="000000"/>
          <w:sz w:val="20"/>
          <w:szCs w:val="20"/>
        </w:rPr>
        <w:t xml:space="preserve"> </w:t>
      </w:r>
      <w:r w:rsidR="00347C43" w:rsidRPr="004E626F">
        <w:rPr>
          <w:rFonts w:asciiTheme="majorBidi" w:eastAsia="Calibri" w:hAnsiTheme="majorBidi" w:cstheme="majorBidi"/>
          <w:color w:val="000000"/>
          <w:sz w:val="20"/>
          <w:szCs w:val="20"/>
        </w:rPr>
        <w:t>Department of Clinical Nutrition, school of Nutritional Sciences and Dietetics, Tehran University of Medical sciences, Tehran, Iran</w:t>
      </w:r>
    </w:p>
    <w:p w14:paraId="236B57C9" w14:textId="53EB406D" w:rsidR="00347C43" w:rsidRPr="004E626F" w:rsidRDefault="00347C43" w:rsidP="004E626F">
      <w:pPr>
        <w:spacing w:line="276" w:lineRule="auto"/>
        <w:jc w:val="center"/>
        <w:rPr>
          <w:rFonts w:asciiTheme="majorBidi" w:eastAsia="Calibri" w:hAnsiTheme="majorBidi" w:cstheme="majorBidi"/>
          <w:color w:val="000000"/>
          <w:sz w:val="20"/>
          <w:szCs w:val="20"/>
        </w:rPr>
      </w:pPr>
      <w:r w:rsidRPr="004E626F">
        <w:rPr>
          <w:rFonts w:asciiTheme="majorBidi" w:eastAsia="Calibri" w:hAnsiTheme="majorBidi" w:cstheme="majorBidi"/>
          <w:color w:val="000000"/>
          <w:sz w:val="20"/>
          <w:szCs w:val="20"/>
        </w:rPr>
        <w:t>* Address for corresponding author: K Djafarian, Department of Clinical Nutrition, school of Nutritional Sciences and Dietetics, Tehran University of Medical sciences, Tehran, Iran</w:t>
      </w:r>
    </w:p>
    <w:p w14:paraId="45D61673" w14:textId="681386F8" w:rsidR="00F77838" w:rsidRPr="004E626F" w:rsidRDefault="00347C43" w:rsidP="004E626F">
      <w:pPr>
        <w:spacing w:line="276" w:lineRule="auto"/>
        <w:jc w:val="both"/>
        <w:rPr>
          <w:rFonts w:asciiTheme="majorBidi" w:eastAsia="Calibri" w:hAnsiTheme="majorBidi" w:cstheme="majorBidi"/>
          <w:color w:val="000000"/>
          <w:sz w:val="20"/>
          <w:szCs w:val="20"/>
          <w:lang w:val="de-DE"/>
        </w:rPr>
      </w:pPr>
      <w:r w:rsidRPr="004E626F">
        <w:rPr>
          <w:rFonts w:asciiTheme="majorBidi" w:eastAsia="Calibri" w:hAnsiTheme="majorBidi" w:cstheme="majorBidi"/>
          <w:color w:val="000000"/>
          <w:sz w:val="20"/>
          <w:szCs w:val="20"/>
          <w:lang w:val="de-DE"/>
        </w:rPr>
        <w:t>E-mail: Kdjafarian@tums.ac.ir</w:t>
      </w:r>
    </w:p>
    <w:p w14:paraId="134234C6" w14:textId="5C7D99F7" w:rsidR="00954F33" w:rsidRPr="004E626F" w:rsidRDefault="00954F33" w:rsidP="004E626F">
      <w:pPr>
        <w:spacing w:line="276" w:lineRule="auto"/>
        <w:jc w:val="both"/>
        <w:rPr>
          <w:rFonts w:asciiTheme="majorBidi" w:eastAsia="Calibri" w:hAnsiTheme="majorBidi" w:cstheme="majorBidi"/>
          <w:b/>
          <w:bCs/>
          <w:color w:val="000000"/>
          <w:sz w:val="21"/>
          <w:szCs w:val="21"/>
        </w:rPr>
      </w:pPr>
      <w:r w:rsidRPr="004E626F">
        <w:rPr>
          <w:rFonts w:asciiTheme="majorBidi" w:hAnsiTheme="majorBidi" w:cstheme="majorBidi"/>
          <w:b/>
          <w:bCs/>
          <w:sz w:val="21"/>
          <w:szCs w:val="21"/>
          <w:lang w:bidi="fa-IR"/>
        </w:rPr>
        <w:t>Abstract</w:t>
      </w:r>
    </w:p>
    <w:p w14:paraId="7712DCC8" w14:textId="3A80ABB4" w:rsidR="00954F33" w:rsidRPr="004E626F" w:rsidRDefault="000C3120" w:rsidP="007E273C">
      <w:pPr>
        <w:spacing w:line="276" w:lineRule="auto"/>
        <w:jc w:val="both"/>
        <w:rPr>
          <w:rFonts w:asciiTheme="majorBidi" w:hAnsiTheme="majorBidi" w:cstheme="majorBidi"/>
          <w:sz w:val="21"/>
          <w:szCs w:val="21"/>
          <w:lang w:bidi="fa-IR"/>
        </w:rPr>
      </w:pPr>
      <w:r w:rsidRPr="004E626F">
        <w:rPr>
          <w:rFonts w:asciiTheme="majorBidi" w:hAnsiTheme="majorBidi" w:cstheme="majorBidi"/>
          <w:sz w:val="21"/>
          <w:szCs w:val="21"/>
          <w:lang w:bidi="fa-IR"/>
        </w:rPr>
        <w:t>Public health is affected seriously by</w:t>
      </w:r>
      <w:r w:rsidRPr="004E626F">
        <w:rPr>
          <w:rFonts w:asciiTheme="majorBidi" w:hAnsiTheme="majorBidi" w:cstheme="majorBidi"/>
          <w:b/>
          <w:bCs/>
          <w:sz w:val="21"/>
          <w:szCs w:val="21"/>
          <w:lang w:bidi="fa-IR"/>
        </w:rPr>
        <w:t xml:space="preserve"> </w:t>
      </w:r>
      <w:r w:rsidR="00954F33" w:rsidRPr="004E626F">
        <w:rPr>
          <w:rFonts w:asciiTheme="majorBidi" w:hAnsiTheme="majorBidi" w:cstheme="majorBidi"/>
          <w:sz w:val="21"/>
          <w:szCs w:val="21"/>
          <w:lang w:bidi="fa-IR"/>
        </w:rPr>
        <w:t>COVID-19</w:t>
      </w:r>
      <w:r w:rsidRPr="004E626F">
        <w:rPr>
          <w:rFonts w:asciiTheme="majorBidi" w:hAnsiTheme="majorBidi" w:cstheme="majorBidi"/>
          <w:sz w:val="21"/>
          <w:szCs w:val="21"/>
          <w:lang w:bidi="fa-IR"/>
        </w:rPr>
        <w:t xml:space="preserve">. Its mortality rate varies </w:t>
      </w:r>
      <w:r w:rsidR="00D40D97" w:rsidRPr="004E626F">
        <w:rPr>
          <w:rFonts w:asciiTheme="majorBidi" w:hAnsiTheme="majorBidi" w:cstheme="majorBidi"/>
          <w:sz w:val="21"/>
          <w:szCs w:val="21"/>
          <w:lang w:bidi="fa-IR"/>
        </w:rPr>
        <w:t>within</w:t>
      </w:r>
      <w:r w:rsidRPr="004E626F">
        <w:rPr>
          <w:rFonts w:asciiTheme="majorBidi" w:hAnsiTheme="majorBidi" w:cstheme="majorBidi"/>
          <w:sz w:val="21"/>
          <w:szCs w:val="21"/>
          <w:lang w:bidi="fa-IR"/>
        </w:rPr>
        <w:t xml:space="preserve"> different nations and identification of its risk factors </w:t>
      </w:r>
      <w:r w:rsidR="00D40D97" w:rsidRPr="004E626F">
        <w:rPr>
          <w:rFonts w:asciiTheme="majorBidi" w:hAnsiTheme="majorBidi" w:cstheme="majorBidi"/>
          <w:sz w:val="21"/>
          <w:szCs w:val="21"/>
          <w:lang w:bidi="fa-IR"/>
        </w:rPr>
        <w:t>is</w:t>
      </w:r>
      <w:r w:rsidRPr="004E626F">
        <w:rPr>
          <w:rFonts w:asciiTheme="majorBidi" w:hAnsiTheme="majorBidi" w:cstheme="majorBidi"/>
          <w:sz w:val="21"/>
          <w:szCs w:val="21"/>
          <w:lang w:bidi="fa-IR"/>
        </w:rPr>
        <w:t xml:space="preserve"> in progress. Here, we systematically reviewed articles that have evaluated the association between</w:t>
      </w:r>
      <w:r w:rsidR="00816DF1" w:rsidRPr="004E626F">
        <w:rPr>
          <w:rFonts w:asciiTheme="majorBidi" w:hAnsiTheme="majorBidi" w:cstheme="majorBidi"/>
          <w:sz w:val="21"/>
          <w:szCs w:val="21"/>
          <w:lang w:bidi="fa-IR"/>
        </w:rPr>
        <w:t xml:space="preserve"> </w:t>
      </w:r>
      <w:r w:rsidR="00911F1B" w:rsidRPr="004E626F">
        <w:rPr>
          <w:rFonts w:asciiTheme="majorBidi" w:hAnsiTheme="majorBidi" w:cstheme="majorBidi"/>
          <w:sz w:val="21"/>
          <w:szCs w:val="21"/>
          <w:lang w:bidi="fa-IR"/>
        </w:rPr>
        <w:t>proton pump inhibitors (</w:t>
      </w:r>
      <w:r w:rsidR="00816DF1" w:rsidRPr="004E626F">
        <w:rPr>
          <w:rFonts w:asciiTheme="majorBidi" w:hAnsiTheme="majorBidi" w:cstheme="majorBidi"/>
          <w:sz w:val="21"/>
          <w:szCs w:val="21"/>
          <w:lang w:bidi="fa-IR"/>
        </w:rPr>
        <w:t>PPIs</w:t>
      </w:r>
      <w:r w:rsidR="00911F1B" w:rsidRPr="004E626F">
        <w:rPr>
          <w:rFonts w:asciiTheme="majorBidi" w:hAnsiTheme="majorBidi" w:cstheme="majorBidi"/>
          <w:sz w:val="21"/>
          <w:szCs w:val="21"/>
          <w:lang w:bidi="fa-IR"/>
        </w:rPr>
        <w:t>)</w:t>
      </w:r>
      <w:r w:rsidR="00816DF1" w:rsidRPr="004E626F">
        <w:rPr>
          <w:rFonts w:asciiTheme="majorBidi" w:hAnsiTheme="majorBidi" w:cstheme="majorBidi"/>
          <w:sz w:val="21"/>
          <w:szCs w:val="21"/>
          <w:lang w:bidi="fa-IR"/>
        </w:rPr>
        <w:t xml:space="preserve"> intake and SARS-CoV-2 infection.</w:t>
      </w:r>
    </w:p>
    <w:p w14:paraId="54320214" w14:textId="500DC7D1" w:rsidR="00816DF1" w:rsidRPr="004E626F" w:rsidRDefault="00816DF1" w:rsidP="004E626F">
      <w:pPr>
        <w:spacing w:line="276" w:lineRule="auto"/>
        <w:jc w:val="both"/>
        <w:rPr>
          <w:rFonts w:asciiTheme="majorBidi" w:hAnsiTheme="majorBidi" w:cstheme="majorBidi"/>
          <w:color w:val="000000" w:themeColor="text1"/>
          <w:sz w:val="21"/>
          <w:szCs w:val="21"/>
          <w:lang w:bidi="en-US"/>
        </w:rPr>
      </w:pPr>
      <w:r w:rsidRPr="004E626F">
        <w:rPr>
          <w:rFonts w:asciiTheme="majorBidi" w:hAnsiTheme="majorBidi" w:cstheme="majorBidi"/>
          <w:color w:val="000000" w:themeColor="text1"/>
          <w:sz w:val="21"/>
          <w:szCs w:val="21"/>
          <w:lang w:bidi="en-US"/>
        </w:rPr>
        <w:t xml:space="preserve">PubMed, Google Scholar, Scopus, and Cochrane databases from </w:t>
      </w:r>
      <w:r w:rsidR="0016601D" w:rsidRPr="004E626F">
        <w:rPr>
          <w:rFonts w:asciiTheme="majorBidi" w:hAnsiTheme="majorBidi" w:cstheme="majorBidi"/>
          <w:color w:val="000000" w:themeColor="text1"/>
          <w:sz w:val="21"/>
          <w:szCs w:val="21"/>
          <w:lang w:bidi="en-US"/>
        </w:rPr>
        <w:t>their</w:t>
      </w:r>
      <w:r w:rsidRPr="004E626F">
        <w:rPr>
          <w:rFonts w:asciiTheme="majorBidi" w:hAnsiTheme="majorBidi" w:cstheme="majorBidi"/>
          <w:color w:val="000000" w:themeColor="text1"/>
          <w:sz w:val="21"/>
          <w:szCs w:val="21"/>
          <w:lang w:bidi="en-US"/>
        </w:rPr>
        <w:t xml:space="preserve"> inception</w:t>
      </w:r>
      <w:r w:rsidRPr="004E626F">
        <w:rPr>
          <w:rFonts w:asciiTheme="majorBidi" w:hAnsiTheme="majorBidi" w:cstheme="majorBidi"/>
          <w:b/>
          <w:bCs/>
          <w:color w:val="000000" w:themeColor="text1"/>
          <w:sz w:val="21"/>
          <w:szCs w:val="21"/>
          <w:lang w:bidi="en-US"/>
        </w:rPr>
        <w:t xml:space="preserve"> </w:t>
      </w:r>
      <w:r w:rsidRPr="004E626F">
        <w:rPr>
          <w:rFonts w:asciiTheme="majorBidi" w:hAnsiTheme="majorBidi" w:cstheme="majorBidi"/>
          <w:color w:val="000000" w:themeColor="text1"/>
          <w:sz w:val="21"/>
          <w:szCs w:val="21"/>
          <w:lang w:bidi="en-US"/>
        </w:rPr>
        <w:t xml:space="preserve">till </w:t>
      </w:r>
      <w:r w:rsidR="00374A6E" w:rsidRPr="004E626F">
        <w:rPr>
          <w:rFonts w:asciiTheme="majorBidi" w:hAnsiTheme="majorBidi" w:cstheme="majorBidi"/>
          <w:color w:val="000000" w:themeColor="text1"/>
          <w:sz w:val="21"/>
          <w:szCs w:val="21"/>
          <w:lang w:bidi="en-US"/>
        </w:rPr>
        <w:t>2</w:t>
      </w:r>
      <w:r w:rsidR="00374A6E" w:rsidRPr="004E626F">
        <w:rPr>
          <w:rFonts w:asciiTheme="majorBidi" w:hAnsiTheme="majorBidi" w:cstheme="majorBidi"/>
          <w:color w:val="000000" w:themeColor="text1"/>
          <w:sz w:val="21"/>
          <w:szCs w:val="21"/>
          <w:vertAlign w:val="superscript"/>
          <w:lang w:bidi="en-US"/>
        </w:rPr>
        <w:t>nd</w:t>
      </w:r>
      <w:r w:rsidR="00374A6E" w:rsidRPr="004E626F">
        <w:rPr>
          <w:rFonts w:asciiTheme="majorBidi" w:hAnsiTheme="majorBidi" w:cstheme="majorBidi"/>
          <w:color w:val="000000" w:themeColor="text1"/>
          <w:sz w:val="21"/>
          <w:szCs w:val="21"/>
          <w:lang w:bidi="en-US"/>
        </w:rPr>
        <w:t xml:space="preserve"> December </w:t>
      </w:r>
      <w:r w:rsidRPr="004E626F">
        <w:rPr>
          <w:rFonts w:asciiTheme="majorBidi" w:hAnsiTheme="majorBidi" w:cstheme="majorBidi"/>
          <w:color w:val="000000" w:themeColor="text1"/>
          <w:sz w:val="21"/>
          <w:szCs w:val="21"/>
          <w:lang w:bidi="en-US"/>
        </w:rPr>
        <w:t>2020 were systematically searched to obtain any possible article for inclusion.</w:t>
      </w:r>
    </w:p>
    <w:p w14:paraId="6023B05E" w14:textId="5954EE4D" w:rsidR="00816DF1" w:rsidRPr="004E626F" w:rsidRDefault="00A067C1" w:rsidP="007E273C">
      <w:pPr>
        <w:spacing w:line="276" w:lineRule="auto"/>
        <w:jc w:val="both"/>
        <w:rPr>
          <w:rFonts w:asciiTheme="majorBidi" w:hAnsiTheme="majorBidi" w:cstheme="majorBidi"/>
          <w:color w:val="000000" w:themeColor="text1"/>
          <w:sz w:val="21"/>
          <w:szCs w:val="21"/>
          <w:lang w:bidi="en-US"/>
        </w:rPr>
      </w:pPr>
      <w:r w:rsidRPr="004E626F">
        <w:rPr>
          <w:rFonts w:asciiTheme="majorBidi" w:hAnsiTheme="majorBidi" w:cstheme="majorBidi"/>
          <w:color w:val="000000" w:themeColor="text1"/>
          <w:sz w:val="21"/>
          <w:szCs w:val="21"/>
          <w:lang w:bidi="en-US"/>
        </w:rPr>
        <w:t xml:space="preserve">Results of this research reveal that </w:t>
      </w:r>
      <w:r w:rsidR="006D2C57" w:rsidRPr="004E626F">
        <w:rPr>
          <w:rFonts w:asciiTheme="majorBidi" w:hAnsiTheme="majorBidi" w:cstheme="majorBidi"/>
          <w:color w:val="000000" w:themeColor="text1"/>
          <w:sz w:val="21"/>
          <w:szCs w:val="21"/>
          <w:lang w:bidi="en-US"/>
        </w:rPr>
        <w:t xml:space="preserve">After screening and removing unrelated or duplicate articles by the title and abstract by two independent reviewers, </w:t>
      </w:r>
      <w:r w:rsidR="00296B48" w:rsidRPr="004E626F">
        <w:rPr>
          <w:rFonts w:asciiTheme="majorBidi" w:hAnsiTheme="majorBidi" w:cstheme="majorBidi"/>
          <w:color w:val="000000" w:themeColor="text1"/>
          <w:sz w:val="21"/>
          <w:szCs w:val="21"/>
          <w:lang w:bidi="en-US"/>
        </w:rPr>
        <w:t xml:space="preserve">6 </w:t>
      </w:r>
      <w:r w:rsidR="006D2C57" w:rsidRPr="004E626F">
        <w:rPr>
          <w:rFonts w:asciiTheme="majorBidi" w:hAnsiTheme="majorBidi" w:cstheme="majorBidi"/>
          <w:color w:val="000000" w:themeColor="text1"/>
          <w:sz w:val="21"/>
          <w:szCs w:val="21"/>
          <w:lang w:bidi="en-US"/>
        </w:rPr>
        <w:t>articles were included. Results revealed a direct and dose</w:t>
      </w:r>
      <w:r w:rsidR="00D40D97" w:rsidRPr="004E626F">
        <w:rPr>
          <w:rFonts w:asciiTheme="majorBidi" w:hAnsiTheme="majorBidi" w:cstheme="majorBidi"/>
          <w:color w:val="000000" w:themeColor="text1"/>
          <w:sz w:val="21"/>
          <w:szCs w:val="21"/>
          <w:lang w:bidi="en-US"/>
        </w:rPr>
        <w:t>-</w:t>
      </w:r>
      <w:r w:rsidR="006D2C57" w:rsidRPr="004E626F">
        <w:rPr>
          <w:rFonts w:asciiTheme="majorBidi" w:hAnsiTheme="majorBidi" w:cstheme="majorBidi"/>
          <w:color w:val="000000" w:themeColor="text1"/>
          <w:sz w:val="21"/>
          <w:szCs w:val="21"/>
          <w:lang w:bidi="en-US"/>
        </w:rPr>
        <w:t xml:space="preserve">dependent relationship among PPIs intake and possibility of infection with SARS-CoV-2, </w:t>
      </w:r>
      <w:r w:rsidR="00D40D97" w:rsidRPr="004E626F">
        <w:rPr>
          <w:rFonts w:asciiTheme="majorBidi" w:hAnsiTheme="majorBidi" w:cstheme="majorBidi"/>
          <w:color w:val="000000" w:themeColor="text1"/>
          <w:sz w:val="21"/>
          <w:szCs w:val="21"/>
          <w:lang w:bidi="en-US"/>
        </w:rPr>
        <w:t xml:space="preserve">the </w:t>
      </w:r>
      <w:r w:rsidR="006D2C57" w:rsidRPr="004E626F">
        <w:rPr>
          <w:rFonts w:asciiTheme="majorBidi" w:hAnsiTheme="majorBidi" w:cstheme="majorBidi"/>
          <w:color w:val="000000" w:themeColor="text1"/>
          <w:sz w:val="21"/>
          <w:szCs w:val="21"/>
          <w:lang w:bidi="en-US"/>
        </w:rPr>
        <w:t>severity of the clinical manifestations of the COVID-19</w:t>
      </w:r>
      <w:r w:rsidR="00D40D97" w:rsidRPr="004E626F">
        <w:rPr>
          <w:rFonts w:asciiTheme="majorBidi" w:hAnsiTheme="majorBidi" w:cstheme="majorBidi"/>
          <w:color w:val="000000" w:themeColor="text1"/>
          <w:sz w:val="21"/>
          <w:szCs w:val="21"/>
          <w:lang w:bidi="en-US"/>
        </w:rPr>
        <w:t>,</w:t>
      </w:r>
      <w:r w:rsidR="006D2C57" w:rsidRPr="004E626F">
        <w:rPr>
          <w:rFonts w:asciiTheme="majorBidi" w:hAnsiTheme="majorBidi" w:cstheme="majorBidi"/>
          <w:color w:val="000000" w:themeColor="text1"/>
          <w:sz w:val="21"/>
          <w:szCs w:val="21"/>
          <w:lang w:bidi="en-US"/>
        </w:rPr>
        <w:t xml:space="preserve"> and expression of SARS-CoV-2 receptors in the kidney and liver tissues.</w:t>
      </w:r>
    </w:p>
    <w:p w14:paraId="18D5E787" w14:textId="171C451D" w:rsidR="0016601D" w:rsidRPr="004E626F" w:rsidRDefault="00412483" w:rsidP="007E273C">
      <w:pPr>
        <w:spacing w:after="240" w:line="276" w:lineRule="auto"/>
        <w:jc w:val="both"/>
        <w:rPr>
          <w:rFonts w:asciiTheme="majorBidi" w:eastAsia="Calibri" w:hAnsiTheme="majorBidi" w:cstheme="majorBidi"/>
          <w:color w:val="000000"/>
          <w:sz w:val="21"/>
          <w:szCs w:val="21"/>
        </w:rPr>
      </w:pPr>
      <w:r w:rsidRPr="004E626F">
        <w:rPr>
          <w:rFonts w:asciiTheme="majorBidi" w:hAnsiTheme="majorBidi" w:cstheme="majorBidi"/>
          <w:color w:val="000000" w:themeColor="text1"/>
          <w:sz w:val="21"/>
          <w:szCs w:val="21"/>
          <w:lang w:bidi="en-US"/>
        </w:rPr>
        <w:t>In Conclusion,</w:t>
      </w:r>
      <w:r w:rsidR="00911F1B" w:rsidRPr="004E626F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PPIs</w:t>
      </w:r>
      <w:r w:rsidR="00EC6EA0" w:rsidRPr="004E626F">
        <w:rPr>
          <w:rFonts w:asciiTheme="majorBidi" w:eastAsia="Calibri" w:hAnsiTheme="majorBidi" w:cstheme="majorBidi"/>
          <w:color w:val="000000"/>
          <w:sz w:val="21"/>
          <w:szCs w:val="21"/>
          <w:rtl/>
        </w:rPr>
        <w:t xml:space="preserve"> </w:t>
      </w:r>
      <w:r w:rsidR="00911F1B" w:rsidRPr="004E626F">
        <w:rPr>
          <w:rFonts w:asciiTheme="majorBidi" w:eastAsia="Calibri" w:hAnsiTheme="majorBidi" w:cstheme="majorBidi"/>
          <w:color w:val="000000"/>
          <w:sz w:val="21"/>
          <w:szCs w:val="21"/>
        </w:rPr>
        <w:t>increase the risk of the infection with SARS-</w:t>
      </w:r>
      <w:r w:rsidR="0016601D" w:rsidRPr="004E626F">
        <w:rPr>
          <w:rFonts w:asciiTheme="majorBidi" w:eastAsia="Calibri" w:hAnsiTheme="majorBidi" w:cstheme="majorBidi"/>
          <w:color w:val="000000"/>
          <w:sz w:val="21"/>
          <w:szCs w:val="21"/>
        </w:rPr>
        <w:t>C</w:t>
      </w:r>
      <w:r w:rsidR="00911F1B" w:rsidRPr="004E626F">
        <w:rPr>
          <w:rFonts w:asciiTheme="majorBidi" w:eastAsia="Calibri" w:hAnsiTheme="majorBidi" w:cstheme="majorBidi"/>
          <w:color w:val="000000"/>
          <w:sz w:val="21"/>
          <w:szCs w:val="21"/>
        </w:rPr>
        <w:t>o</w:t>
      </w:r>
      <w:r w:rsidR="0016601D" w:rsidRPr="004E626F">
        <w:rPr>
          <w:rFonts w:asciiTheme="majorBidi" w:eastAsia="Calibri" w:hAnsiTheme="majorBidi" w:cstheme="majorBidi"/>
          <w:color w:val="000000"/>
          <w:sz w:val="21"/>
          <w:szCs w:val="21"/>
        </w:rPr>
        <w:t>V</w:t>
      </w:r>
      <w:r w:rsidR="00911F1B" w:rsidRPr="004E626F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-2 and </w:t>
      </w:r>
      <w:r w:rsidR="0016601D" w:rsidRPr="004E626F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cause </w:t>
      </w:r>
      <w:r w:rsidR="00911F1B" w:rsidRPr="004E626F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severe clinical outcomes in the COVID-19 patient. They should be used when </w:t>
      </w:r>
      <w:r w:rsidR="00D40D97" w:rsidRPr="004E626F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a </w:t>
      </w:r>
      <w:r w:rsidR="00911F1B" w:rsidRPr="004E626F">
        <w:rPr>
          <w:rFonts w:asciiTheme="majorBidi" w:eastAsia="Calibri" w:hAnsiTheme="majorBidi" w:cstheme="majorBidi"/>
          <w:color w:val="000000"/>
          <w:sz w:val="21"/>
          <w:szCs w:val="21"/>
        </w:rPr>
        <w:t>clear indication is present at the lowest effective dose.</w:t>
      </w:r>
    </w:p>
    <w:p w14:paraId="18CF715B" w14:textId="66358751" w:rsidR="006D2C57" w:rsidRPr="004E626F" w:rsidRDefault="00911F1B" w:rsidP="00A778CB">
      <w:pPr>
        <w:spacing w:after="240" w:line="276" w:lineRule="auto"/>
        <w:jc w:val="both"/>
        <w:rPr>
          <w:rFonts w:asciiTheme="majorBidi" w:hAnsiTheme="majorBidi" w:cstheme="majorBidi"/>
          <w:color w:val="000000" w:themeColor="text1"/>
          <w:sz w:val="21"/>
          <w:szCs w:val="21"/>
          <w:lang w:bidi="en-US"/>
        </w:rPr>
      </w:pPr>
      <w:r w:rsidRPr="004E626F">
        <w:rPr>
          <w:rFonts w:asciiTheme="majorBidi" w:eastAsia="Calibri" w:hAnsiTheme="majorBidi" w:cstheme="majorBidi"/>
          <w:b/>
          <w:bCs/>
          <w:color w:val="000000"/>
          <w:sz w:val="21"/>
          <w:szCs w:val="21"/>
        </w:rPr>
        <w:t xml:space="preserve">Keywords: </w:t>
      </w:r>
      <w:r w:rsidR="00654A42" w:rsidRPr="004E626F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Clinical outcome, COVID-19, </w:t>
      </w:r>
      <w:r w:rsidRPr="004E626F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Proton pump inhibitors, </w:t>
      </w:r>
      <w:r w:rsidR="00654A42" w:rsidRPr="004E626F">
        <w:rPr>
          <w:rFonts w:asciiTheme="majorBidi" w:eastAsia="Calibri" w:hAnsiTheme="majorBidi" w:cstheme="majorBidi"/>
          <w:color w:val="000000"/>
          <w:sz w:val="21"/>
          <w:szCs w:val="21"/>
        </w:rPr>
        <w:t>Risk factor, SARS-CoV-2</w:t>
      </w:r>
    </w:p>
    <w:p w14:paraId="695390C3" w14:textId="77777777" w:rsidR="00613610" w:rsidRDefault="00613610" w:rsidP="00A778CB">
      <w:pPr>
        <w:spacing w:line="276" w:lineRule="auto"/>
        <w:rPr>
          <w:rFonts w:asciiTheme="majorBidi" w:hAnsiTheme="majorBidi" w:cstheme="majorBidi"/>
          <w:b/>
          <w:bCs/>
          <w:sz w:val="21"/>
          <w:szCs w:val="21"/>
          <w:lang w:bidi="fa-IR"/>
        </w:rPr>
        <w:sectPr w:rsidR="00613610" w:rsidSect="00F41B19">
          <w:headerReference w:type="even" r:id="rId8"/>
          <w:headerReference w:type="default" r:id="rId9"/>
          <w:footerReference w:type="even" r:id="rId10"/>
          <w:footerReference w:type="default" r:id="rId11"/>
          <w:pgSz w:w="11900" w:h="16840"/>
          <w:pgMar w:top="1440" w:right="1440" w:bottom="1440" w:left="1440" w:header="708" w:footer="708" w:gutter="0"/>
          <w:pgNumType w:start="38"/>
          <w:cols w:space="708"/>
          <w:docGrid w:linePitch="360"/>
        </w:sectPr>
      </w:pPr>
    </w:p>
    <w:p w14:paraId="42366751" w14:textId="6752AA13" w:rsidR="003A7DA6" w:rsidRPr="00A778CB" w:rsidRDefault="003872DF" w:rsidP="00A778CB">
      <w:pPr>
        <w:spacing w:line="276" w:lineRule="auto"/>
        <w:rPr>
          <w:rFonts w:asciiTheme="majorBidi" w:hAnsiTheme="majorBidi" w:cstheme="majorBidi"/>
          <w:b/>
          <w:bCs/>
          <w:sz w:val="21"/>
          <w:szCs w:val="21"/>
          <w:lang w:bidi="fa-IR"/>
        </w:rPr>
      </w:pPr>
      <w:r w:rsidRPr="00A778CB">
        <w:rPr>
          <w:rFonts w:asciiTheme="majorBidi" w:hAnsiTheme="majorBidi" w:cstheme="majorBidi"/>
          <w:b/>
          <w:bCs/>
          <w:sz w:val="21"/>
          <w:szCs w:val="21"/>
          <w:lang w:bidi="fa-IR"/>
        </w:rPr>
        <w:lastRenderedPageBreak/>
        <w:t>Introduction</w:t>
      </w:r>
    </w:p>
    <w:p w14:paraId="407F4D6B" w14:textId="517F5CD8" w:rsidR="0094170E" w:rsidRPr="00A778CB" w:rsidRDefault="0016601D" w:rsidP="004E626F">
      <w:pPr>
        <w:pStyle w:val="NormalWeb"/>
        <w:spacing w:before="0" w:beforeAutospacing="0" w:after="0" w:afterAutospacing="0" w:line="276" w:lineRule="auto"/>
        <w:ind w:firstLine="360"/>
        <w:jc w:val="both"/>
        <w:rPr>
          <w:rFonts w:asciiTheme="majorBidi" w:hAnsiTheme="majorBidi" w:cstheme="majorBidi"/>
          <w:sz w:val="21"/>
          <w:szCs w:val="21"/>
          <w:lang w:bidi="fa-IR"/>
        </w:rPr>
      </w:pPr>
      <w:r w:rsidRPr="00A778CB">
        <w:rPr>
          <w:rFonts w:asciiTheme="majorBidi" w:hAnsiTheme="majorBidi" w:cstheme="majorBidi"/>
          <w:sz w:val="21"/>
          <w:szCs w:val="21"/>
          <w:lang w:bidi="fa-IR"/>
        </w:rPr>
        <w:t xml:space="preserve">Severe acute respiratory syndrome coronavirus 2 </w:t>
      </w:r>
      <w:r w:rsidR="00073F58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(SARS-CoV-2) </w:t>
      </w:r>
      <w:r w:rsidRPr="00A778CB">
        <w:rPr>
          <w:rFonts w:asciiTheme="majorBidi" w:hAnsiTheme="majorBidi" w:cstheme="majorBidi"/>
          <w:sz w:val="21"/>
          <w:szCs w:val="21"/>
          <w:lang w:bidi="fa-IR"/>
        </w:rPr>
        <w:t xml:space="preserve">is the known cause of </w:t>
      </w:r>
      <w:r w:rsidR="00073F58" w:rsidRPr="00A778CB">
        <w:rPr>
          <w:rFonts w:asciiTheme="majorBidi" w:hAnsiTheme="majorBidi" w:cstheme="majorBidi"/>
          <w:sz w:val="21"/>
          <w:szCs w:val="21"/>
          <w:lang w:bidi="fa-IR"/>
        </w:rPr>
        <w:t>coronavirus disease 2019 (COVID-19) that affected negatively the health, economy</w:t>
      </w:r>
      <w:r w:rsidR="00D40D97" w:rsidRPr="00A778CB">
        <w:rPr>
          <w:rFonts w:asciiTheme="majorBidi" w:hAnsiTheme="majorBidi" w:cstheme="majorBidi"/>
          <w:sz w:val="21"/>
          <w:szCs w:val="21"/>
          <w:lang w:bidi="fa-IR"/>
        </w:rPr>
        <w:t>,</w:t>
      </w:r>
      <w:r w:rsidR="00073F58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 and education of the society </w:t>
      </w:r>
      <w:r w:rsidR="009F5822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begin">
          <w:fldData xml:space="preserve">PEVuZE5vdGU+PENpdGU+PEF1dGhvcj5XdTwvQXV0aG9yPjxZZWFyPjIwMjA8L1llYXI+PFJlY051
bT4xPC9SZWNOdW0+PERpc3BsYXlUZXh0PihJbWllbHNraSwgMjAyMDsgV3UgZXQgYWwuLCAyMDIw
OyBaaHUgZXQgYWwuLCAyMDIwKTwvRGlzcGxheVRleHQ+PHJlY29yZD48cmVjLW51bWJlcj4xPC9y
ZWMtbnVtYmVyPjxmb3JlaWduLWtleXM+PGtleSBhcHA9IkVOIiBkYi1pZD0iMjVmZGYwdDBqOTJ4
MmtlZTByN3BkcHplZXM1YXdzczI1NXpwIiB0aW1lc3RhbXA9IjE2MDM1MDk5MDYiPjE8L2tleT48
L2ZvcmVpZ24ta2V5cz48cmVmLXR5cGUgbmFtZT0iSm91cm5hbCBBcnRpY2xlIj4xNzwvcmVmLXR5
cGU+PGNvbnRyaWJ1dG9ycz48YXV0aG9ycz48YXV0aG9yPld1LCBZLiBDLjwvYXV0aG9yPjxhdXRo
b3I+Q2hlbiwgQy4gUy48L2F1dGhvcj48YXV0aG9yPkNoYW4sIFkuIEouPC9hdXRob3I+PC9hdXRo
b3JzPjwvY29udHJpYnV0b3JzPjxhdXRoLWFkZHJlc3M+RGl2aXNpb24gb2YgTWljcm9iaW9sb2d5
LCBEZXBhcnRtZW50IG9mIFBhdGhvbG9neSBhbmQgTGFib3JhdG9yeSBNZWRpY2luZSwgVGFpcGVp
IFZldGVyYW5zIEdlbmVyYWwgSG9zcGl0YWwsIFRhaXBlaSwgVGFpd2FuLCBST0MuJiN4RDtEaXZp
c2lvbiBvZiBJbmZlY3Rpb3VzIERpc2Vhc2VzLCBEZXBhcnRtZW50IG9mIE1lZGljaW5lLCBUYWlw
ZWkgVmV0ZXJhbnMgR2VuZXJhbCBIb3NwaXRhbCwgVGFpcGVpLCBUYWl3YW4sIFJPQy4mI3hEO0lu
c3RpdHV0ZSBvZiBQdWJsaWMgSGVhbHRoLCBTY2hvb2wgb2YgTWVkaWNpbmUsIE5hdGlvbmFsIFlh
bmctTWluZyBVbml2ZXJzaXR5LCBUYWlwZWksIFRhaXdhbiwgUk9DLjwvYXV0aC1hZGRyZXNzPjx0
aXRsZXM+PHRpdGxlPlRoZSBvdXRicmVhayBvZiBDT1ZJRC0xOTogQW4gb3ZlcnZpZXc8L3RpdGxl
PjxzZWNvbmRhcnktdGl0bGU+SiBDaGluIE1lZCBBc3NvYzwvc2Vjb25kYXJ5LXRpdGxlPjwvdGl0
bGVzPjxwZXJpb2RpY2FsPjxmdWxsLXRpdGxlPkogQ2hpbiBNZWQgQXNzb2M8L2Z1bGwtdGl0bGU+
PC9wZXJpb2RpY2FsPjxwYWdlcz4yMTctMjIwPC9wYWdlcz48dm9sdW1lPjgzPC92b2x1bWU+PG51
bWJlcj4zPC9udW1iZXI+PGVkaXRpb24+MjAyMC8wMy8wNzwvZWRpdGlvbj48a2V5d29yZHM+PGtl
eXdvcmQ+QXNpYS9lcGlkZW1pb2xvZ3k8L2tleXdvcmQ+PGtleXdvcmQ+KkJldGFjb3JvbmF2aXJ1
cy9wYXRob2dlbmljaXR5PC9rZXl3b3JkPjxrZXl3b3JkPkNoaW5hL2VwaWRlbWlvbG9neTwva2V5
d29yZD48a2V5d29yZD4qQ29yb25hdmlydXMgSW5mZWN0aW9ucy9kaWFnbm9zaXMvZXBpZGVtaW9s
b2d5L3RyYW5zbWlzc2lvbjwva2V5d29yZD48a2V5d29yZD5HbG9iYWwgSGVhbHRoPC9rZXl3b3Jk
PjxrZXl3b3JkPkh1bWFuczwva2V5d29yZD48a2V5d29yZD4qSW5mZWN0aW9uIENvbnRyb2wvbWV0
aG9kczwva2V5d29yZD48a2V5d29yZD4qSW5mZWN0aW91cyBEaXNlYXNlIFRyYW5zbWlzc2lvbiwg
UGF0aWVudC10by1Qcm9mZXNzaW9uYWw8L2tleXdvcmQ+PGtleXdvcmQ+KlBuZXVtb25pYSwgVmly
YWwvZGlhZ25vc2lzL2VwaWRlbWlvbG9neS90cmFuc21pc3Npb248L2tleXdvcmQ+PGtleXdvcmQ+
VW5pdGVkIFN0YXRlcy9lcGlkZW1pb2xvZ3k8L2tleXdvcmQ+PC9rZXl3b3Jkcz48ZGF0ZXM+PHll
YXI+MjAyMDwveWVhcj48cHViLWRhdGVzPjxkYXRlPk1hcjwvZGF0ZT48L3B1Yi1kYXRlcz48L2Rh
dGVzPjxpc2JuPjE3MjYtNDkwMSAoUHJpbnQpJiN4RDsxNzI2LTQ5MDE8L2lzYm4+PGFjY2Vzc2lv
bi1udW0+MzIxMzQ4NjE8L2FjY2Vzc2lvbi1udW0+PHVybHM+PC91cmxzPjxjdXN0b20yPlBNQzcx
NTM0NjQgcmVsYXRlZCB0byB0aGUgc3ViamVjdCBtYXR0ZXIgb3IgbWF0ZXJpYWxzIGRpc2N1c3Nl
ZCBpbiB0aGlzIGFydGljbGU8L2N1c3RvbTI+PGVsZWN0cm9uaWMtcmVzb3VyY2UtbnVtPjEwLjEw
OTcvamNtYS4wMDAwMDAwMDAwMDAwMjcwPC9lbGVjdHJvbmljLXJlc291cmNlLW51bT48cmVtb3Rl
LWRhdGFiYXNlLXByb3ZpZGVyPk5MTTwvcmVtb3RlLWRhdGFiYXNlLXByb3ZpZGVyPjxsYW5ndWFn
ZT5lbmc8L2xhbmd1YWdlPjwvcmVjb3JkPjwvQ2l0ZT48Q2l0ZT48QXV0aG9yPlpodTwvQXV0aG9y
PjxZZWFyPjIwMjA8L1llYXI+PFJlY051bT4yPC9SZWNOdW0+PHJlY29yZD48cmVjLW51bWJlcj4y
PC9yZWMtbnVtYmVyPjxmb3JlaWduLWtleXM+PGtleSBhcHA9IkVOIiBkYi1pZD0iMjVmZGYwdDBq
OTJ4MmtlZTByN3BkcHplZXM1YXdzczI1NXpwIiB0aW1lc3RhbXA9IjE2MDM1MDk5MDYiPjI8L2tl
eT48L2ZvcmVpZ24ta2V5cz48cmVmLXR5cGUgbmFtZT0iSm91cm5hbCBBcnRpY2xlIj4xNzwvcmVm
LXR5cGU+PGNvbnRyaWJ1dG9ycz48YXV0aG9ycz48YXV0aG9yPlpodSwgTi48L2F1dGhvcj48YXV0
aG9yPlpoYW5nLCBELjwvYXV0aG9yPjxhdXRob3I+V2FuZywgVy48L2F1dGhvcj48YXV0aG9yPkxp
LCBYLjwvYXV0aG9yPjxhdXRob3I+WWFuZywgQi48L2F1dGhvcj48YXV0aG9yPlNvbmcsIEouPC9h
dXRob3I+PGF1dGhvcj5aaGFvLCBYLjwvYXV0aG9yPjxhdXRob3I+SHVhbmcsIEIuPC9hdXRob3I+
PGF1dGhvcj5TaGksIFcuPC9hdXRob3I+PGF1dGhvcj5MdSwgUi48L2F1dGhvcj48YXV0aG9yPk5p
dSwgUC48L2F1dGhvcj48YXV0aG9yPlpoYW4sIEYuPC9hdXRob3I+PGF1dGhvcj5NYSwgWC48L2F1
dGhvcj48YXV0aG9yPldhbmcsIEQuPC9hdXRob3I+PGF1dGhvcj5YdSwgVy48L2F1dGhvcj48YXV0
aG9yPld1LCBHLjwvYXV0aG9yPjxhdXRob3I+R2FvLCBHLiBGLjwvYXV0aG9yPjxhdXRob3I+VGFu
LCBXLjwvYXV0aG9yPjwvYXV0aG9ycz48L2NvbnRyaWJ1dG9ycz48YXV0aC1hZGRyZXNzPkZyb20g
dGhlIE5IQyBLZXkgTGFib3JhdG9yeSBvZiBCaW9zYWZldHksIE5hdGlvbmFsIEluc3RpdHV0ZSBm
b3IgVmlyYWwgRGlzZWFzZSBDb250cm9sIGFuZCBQcmV2ZW50aW9uLCBDaGluZXNlIENlbnRlciBm
b3IgRGlzZWFzZSBDb250cm9sIGFuZCBQcmV2ZW50aW9uIChOLlouLCBXLlcuLCBKLlMuLCBYLlou
LCBCLkguLCBSLkwuLCBQLk4uLCBYLk0uLCBELlcuLCBXLlguLCBHLlcuLCBHLkYuRy4sIFcuVC4p
LCBhbmQgdGhlIERlcGFydG1lbnQgb2YgSW5mZWN0aW91cyBEaXNlYXNlcywgQmVpamluZyBEaXRh
biBIb3NwaXRhbCwgQ2FwaXRhbCBNZWRpY2FsIFVuaXZlcnNpdHkgKFguTC4pIC0gYm90aCBpbiBC
ZWlqaW5nOyBXdWhhbiBKaW55aW50YW4gSG9zcGl0YWwgKEQuWi4pLCB0aGUgRGl2aXNpb24gZm9y
IFZpcmFsIERpc2Vhc2UgRGV0ZWN0aW9uLCBIdWJlaSBQcm92aW5jaWFsIENlbnRlciBmb3IgRGlz
ZWFzZSBDb250cm9sIGFuZCBQcmV2ZW50aW9uIChCLlkuLCBGLlouKSwgYW5kIHRoZSBDZW50ZXIg
Zm9yIEJpb3NhZmV0eSBNZWdhLVNjaWVuY2UsIENoaW5lc2UgQWNhZGVteSBvZiBTY2llbmNlcyAo
Vy5ULikgLSBhbGwgaW4gV3VoYW47IGFuZCB0aGUgU2hhbmRvbmcgRmlyc3QgTWVkaWNhbCBVbml2
ZXJzaXR5IGFuZCBTaGFuZG9uZyBBY2FkZW15IG9mIE1lZGljYWwgU2NpZW5jZXMsIEppbmFuLCBD
aGluYSAoVy5TLikuPC9hdXRoLWFkZHJlc3M+PHRpdGxlcz48dGl0bGU+QSBOb3ZlbCBDb3JvbmF2
aXJ1cyBmcm9tIFBhdGllbnRzIHdpdGggUG5ldW1vbmlhIGluIENoaW5hLCAyMDE5PC90aXRsZT48
c2Vjb25kYXJ5LXRpdGxlPk4gRW5nbCBKIE1lZDwvc2Vjb25kYXJ5LXRpdGxlPjwvdGl0bGVzPjxw
ZXJpb2RpY2FsPjxmdWxsLXRpdGxlPk4gRW5nbCBKIE1lZDwvZnVsbC10aXRsZT48L3BlcmlvZGlj
YWw+PHBhZ2VzPjcyNy03MzM8L3BhZ2VzPjx2b2x1bWU+MzgyPC92b2x1bWU+PG51bWJlcj44PC9u
dW1iZXI+PGVkaXRpb24+MjAyMC8wMS8yNTwvZWRpdGlvbj48a2V5d29yZHM+PGtleXdvcmQ+QWR1
bHQ8L2tleXdvcmQ+PGtleXdvcmQ+QmV0YWNvcm9uYXZpcnVzL2dlbmV0aWNzLyppc29sYXRpb24g
JmFtcDsgcHVyaWZpY2F0aW9uL3VsdHJhc3RydWN0dXJlPC9rZXl3b3JkPjxrZXl3b3JkPkJyb25j
aG9hbHZlb2xhciBMYXZhZ2UgRmx1aWQvdmlyb2xvZ3k8L2tleXdvcmQ+PGtleXdvcmQ+Q2VsbHMs
IEN1bHR1cmVkPC9rZXl3b3JkPjxrZXl3b3JkPkNoaW5hPC9rZXl3b3JkPjxrZXl3b3JkPkNvcm9u
YXZpcnVzIEluZmVjdGlvbnMvZGlhZ25vc3RpYyBpbWFnaW5nL3BhdGhvbG9neS8qdmlyb2xvZ3k8
L2tleXdvcmQ+PGtleXdvcmQ+RXBpdGhlbGlhbCBDZWxscy9wYXRob2xvZ3kvdmlyb2xvZ3k8L2tl
eXdvcmQ+PGtleXdvcmQ+RmVtYWxlPC9rZXl3b3JkPjxrZXl3b3JkPkdlbm9tZSwgVmlyYWw8L2tl
eXdvcmQ+PGtleXdvcmQ+SHVtYW5zPC9rZXl3b3JkPjxrZXl3b3JkPkx1bmcvKmRpYWdub3N0aWMg
aW1hZ2luZy9wYXRob2xvZ3kvdmlyb2xvZ3k8L2tleXdvcmQ+PGtleXdvcmQ+TWFsZTwva2V5d29y
ZD48a2V5d29yZD5NaWNyb3Njb3B5LCBFbGVjdHJvbiwgVHJhbnNtaXNzaW9uPC9rZXl3b3JkPjxr
ZXl3b3JkPk1pZGRsZSBBZ2VkPC9rZXl3b3JkPjxrZXl3b3JkPlBoeWxvZ2VueTwva2V5d29yZD48
a2V5d29yZD5QbmV1bW9uaWEsIFZpcmFsL2RpYWdub3N0aWMgaW1hZ2luZy9wYXRob2xvZ3kvKnZp
cm9sb2d5PC9rZXl3b3JkPjxrZXl3b3JkPlJhZGlvZ3JhcGh5LCBUaG9yYWNpYzwva2V5d29yZD48
a2V5d29yZD5SZXNwaXJhdG9yeSBTeXN0ZW0vcGF0aG9sb2d5L3Zpcm9sb2d5PC9rZXl3b3JkPjwv
a2V5d29yZHM+PGRhdGVzPjx5ZWFyPjIwMjA8L3llYXI+PHB1Yi1kYXRlcz48ZGF0ZT5GZWIgMjA8
L2RhdGU+PC9wdWItZGF0ZXM+PC9kYXRlcz48aXNibj4wMDI4LTQ3OTMgKFByaW50KSYjeEQ7MDAy
OC00NzkzPC9pc2JuPjxhY2Nlc3Npb24tbnVtPjMxOTc4OTQ1PC9hY2Nlc3Npb24tbnVtPjx1cmxz
PjwvdXJscz48Y3VzdG9tMj5QTUM3MDkyODAzPC9jdXN0b20yPjxlbGVjdHJvbmljLXJlc291cmNl
LW51bT4xMC4xMDU2L05FSk1vYTIwMDEwMTc8L2VsZWN0cm9uaWMtcmVzb3VyY2UtbnVtPjxyZW1v
dGUtZGF0YWJhc2UtcHJvdmlkZXI+TkxNPC9yZW1vdGUtZGF0YWJhc2UtcHJvdmlkZXI+PGxhbmd1
YWdlPmVuZzwvbGFuZ3VhZ2U+PC9yZWNvcmQ+PC9DaXRlPjxDaXRlPjxBdXRob3I+SW1pZWxza2k8
L0F1dGhvcj48WWVhcj4yMDIwPC9ZZWFyPjxSZWNOdW0+MzQ8L1JlY051bT48cmVjb3JkPjxyZWMt
bnVtYmVyPjM0PC9yZWMtbnVtYmVyPjxmb3JlaWduLWtleXM+PGtleSBhcHA9IkVOIiBkYi1pZD0i
MjVmZGYwdDBqOTJ4MmtlZTByN3BkcHplZXM1YXdzczI1NXpwIiB0aW1lc3RhbXA9IjE2MDYxODMw
OTAiPjM0PC9rZXk+PC9mb3JlaWduLWtleXM+PHJlZi10eXBlIG5hbWU9IkpvdXJuYWwgQXJ0aWNs
ZSI+MTc8L3JlZi10eXBlPjxjb250cmlidXRvcnM+PGF1dGhvcnM+PGF1dGhvcj5JbWllbHNraSwg
Qi48L2F1dGhvcj48L2F1dGhvcnM+PC9jb250cmlidXRvcnM+PGF1dGgtYWRkcmVzcz5JbnRlZ3Jh
dGVkIFRob3JhY2ljIFN1cmdlcnkgUmVzaWRlbnQsIERpdmlzaW9uIG9mIENhcmRpYWMgU3VyZ2Vy
eSwgQmx1aG0gQ2FyZGlvdmFzY3VsYXIgSW5zdGl0dXRlIG9mIE5vcnRod2VzdGVybiBVbml2ZXJz
aXR5LCBDaGljYWdvLCBJTCwgVVNBLiBFbGVjdHJvbmljIGFkZHJlc3M6IGJhcnRsb21pZWouaW1p
ZWxza2lAbm9ydGh3ZXN0ZXJuLmVkdS48L2F1dGgtYWRkcmVzcz48dGl0bGVzPjx0aXRsZT5UaGUg
ZGV0cmltZW50YWwgZWZmZWN0IG9mIENPVklELTE5IG9uIHN1YnNwZWNpYWx0eSBtZWRpY2FsIGVk
dWNhdGlvbjwvdGl0bGU+PHNlY29uZGFyeS10aXRsZT5TdXJnZXJ5PC9zZWNvbmRhcnktdGl0bGU+
PC90aXRsZXM+PHBlcmlvZGljYWw+PGZ1bGwtdGl0bGU+U3VyZ2VyeTwvZnVsbC10aXRsZT48L3Bl
cmlvZGljYWw+PHBhZ2VzPjIxOC0yMTk8L3BhZ2VzPjx2b2x1bWU+MTY4PC92b2x1bWU+PG51bWJl
cj4yPC9udW1iZXI+PGVkaXRpb24+MjAyMC8wNi8xODwvZWRpdGlvbj48a2V5d29yZHM+PGtleXdv
cmQ+QmV0YWNvcm9uYXZpcnVzPC9rZXl3b3JkPjxrZXl3b3JkPkNhcmRpb3Zhc2N1bGFyIFN1cmdp
Y2FsIFByb2NlZHVyZXMvZWR1Y2F0aW9uL3N0YXRpc3RpY3MgJmFtcDsgbnVtZXJpY2FsIGRhdGE8
L2tleXdvcmQ+PGtleXdvcmQ+KkNsaW5pY2FsIENvbXBldGVuY2U8L2tleXdvcmQ+PGtleXdvcmQ+
Q29yb25hdmlydXMgSW5mZWN0aW9ucy8qZXBpZGVtaW9sb2d5PC9rZXl3b3JkPjxrZXl3b3JkPipF
ZHVjYXRpb24sIE1lZGljYWwsIEdyYWR1YXRlPC9rZXl3b3JkPjxrZXl3b3JkPkVkdWNhdGlvbmFs
IE1lYXN1cmVtZW50PC9rZXl3b3JkPjxrZXl3b3JkPkVsZWN0aXZlIFN1cmdpY2FsIFByb2NlZHVy
ZXM8L2tleXdvcmQ+PGtleXdvcmQ+SHVtYW5zPC9rZXl3b3JkPjxrZXl3b3JkPipJbnRlcm5zaGlw
IGFuZCBSZXNpZGVuY3k8L2tleXdvcmQ+PGtleXdvcmQ+UGFuZGVtaWNzPC9rZXl3b3JkPjxrZXl3
b3JkPlBuZXVtb25pYSwgVmlyYWwvKmVwaWRlbWlvbG9neTwva2V5d29yZD48a2V5d29yZD5SZXNv
dXJjZSBBbGxvY2F0aW9uPC9rZXl3b3JkPjxrZXl3b3JkPlNwZWNpYWx0eSBCb2FyZHM8L2tleXdv
cmQ+PGtleXdvcmQ+VW5pdGVkIFN0YXRlcy9lcGlkZW1pb2xvZ3k8L2tleXdvcmQ+PC9rZXl3b3Jk
cz48ZGF0ZXM+PHllYXI+MjAyMDwveWVhcj48cHViLWRhdGVzPjxkYXRlPkF1ZzwvZGF0ZT48L3B1
Yi1kYXRlcz48L2RhdGVzPjxpc2JuPjAwMzktNjA2MCAoUHJpbnQpJiN4RDswMDM5LTYwNjA8L2lz
Ym4+PGFjY2Vzc2lvbi1udW0+MzI1NDYzMDU8L2FjY2Vzc2lvbi1udW0+PHVybHM+PC91cmxzPjxj
dXN0b20yPlBNQzcyNTA3NjQ8L2N1c3RvbTI+PGVsZWN0cm9uaWMtcmVzb3VyY2UtbnVtPjEwLjEw
MTYvai5zdXJnLjIwMjAuMDUuMDEyPC9lbGVjdHJvbmljLXJlc291cmNlLW51bT48cmVtb3RlLWRh
dGFiYXNlLXByb3ZpZGVyPk5MTTwvcmVtb3RlLWRhdGFiYXNlLXByb3ZpZGVyPjxsYW5ndWFnZT5l
bmc8L2xhbmd1YWdlPjwvcmVjb3JkPjwvQ2l0ZT48L0VuZE5vdGU+
</w:fldData>
        </w:fldCha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instrText xml:space="preserve"> ADDIN EN.CITE </w:instrText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begin">
          <w:fldData xml:space="preserve">PEVuZE5vdGU+PENpdGU+PEF1dGhvcj5XdTwvQXV0aG9yPjxZZWFyPjIwMjA8L1llYXI+PFJlY051
bT4xPC9SZWNOdW0+PERpc3BsYXlUZXh0PihJbWllbHNraSwgMjAyMDsgV3UgZXQgYWwuLCAyMDIw
OyBaaHUgZXQgYWwuLCAyMDIwKTwvRGlzcGxheVRleHQ+PHJlY29yZD48cmVjLW51bWJlcj4xPC9y
ZWMtbnVtYmVyPjxmb3JlaWduLWtleXM+PGtleSBhcHA9IkVOIiBkYi1pZD0iMjVmZGYwdDBqOTJ4
MmtlZTByN3BkcHplZXM1YXdzczI1NXpwIiB0aW1lc3RhbXA9IjE2MDM1MDk5MDYiPjE8L2tleT48
L2ZvcmVpZ24ta2V5cz48cmVmLXR5cGUgbmFtZT0iSm91cm5hbCBBcnRpY2xlIj4xNzwvcmVmLXR5
cGU+PGNvbnRyaWJ1dG9ycz48YXV0aG9ycz48YXV0aG9yPld1LCBZLiBDLjwvYXV0aG9yPjxhdXRo
b3I+Q2hlbiwgQy4gUy48L2F1dGhvcj48YXV0aG9yPkNoYW4sIFkuIEouPC9hdXRob3I+PC9hdXRo
b3JzPjwvY29udHJpYnV0b3JzPjxhdXRoLWFkZHJlc3M+RGl2aXNpb24gb2YgTWljcm9iaW9sb2d5
LCBEZXBhcnRtZW50IG9mIFBhdGhvbG9neSBhbmQgTGFib3JhdG9yeSBNZWRpY2luZSwgVGFpcGVp
IFZldGVyYW5zIEdlbmVyYWwgSG9zcGl0YWwsIFRhaXBlaSwgVGFpd2FuLCBST0MuJiN4RDtEaXZp
c2lvbiBvZiBJbmZlY3Rpb3VzIERpc2Vhc2VzLCBEZXBhcnRtZW50IG9mIE1lZGljaW5lLCBUYWlw
ZWkgVmV0ZXJhbnMgR2VuZXJhbCBIb3NwaXRhbCwgVGFpcGVpLCBUYWl3YW4sIFJPQy4mI3hEO0lu
c3RpdHV0ZSBvZiBQdWJsaWMgSGVhbHRoLCBTY2hvb2wgb2YgTWVkaWNpbmUsIE5hdGlvbmFsIFlh
bmctTWluZyBVbml2ZXJzaXR5LCBUYWlwZWksIFRhaXdhbiwgUk9DLjwvYXV0aC1hZGRyZXNzPjx0
aXRsZXM+PHRpdGxlPlRoZSBvdXRicmVhayBvZiBDT1ZJRC0xOTogQW4gb3ZlcnZpZXc8L3RpdGxl
PjxzZWNvbmRhcnktdGl0bGU+SiBDaGluIE1lZCBBc3NvYzwvc2Vjb25kYXJ5LXRpdGxlPjwvdGl0
bGVzPjxwZXJpb2RpY2FsPjxmdWxsLXRpdGxlPkogQ2hpbiBNZWQgQXNzb2M8L2Z1bGwtdGl0bGU+
PC9wZXJpb2RpY2FsPjxwYWdlcz4yMTctMjIwPC9wYWdlcz48dm9sdW1lPjgzPC92b2x1bWU+PG51
bWJlcj4zPC9udW1iZXI+PGVkaXRpb24+MjAyMC8wMy8wNzwvZWRpdGlvbj48a2V5d29yZHM+PGtl
eXdvcmQ+QXNpYS9lcGlkZW1pb2xvZ3k8L2tleXdvcmQ+PGtleXdvcmQ+KkJldGFjb3JvbmF2aXJ1
cy9wYXRob2dlbmljaXR5PC9rZXl3b3JkPjxrZXl3b3JkPkNoaW5hL2VwaWRlbWlvbG9neTwva2V5
d29yZD48a2V5d29yZD4qQ29yb25hdmlydXMgSW5mZWN0aW9ucy9kaWFnbm9zaXMvZXBpZGVtaW9s
b2d5L3RyYW5zbWlzc2lvbjwva2V5d29yZD48a2V5d29yZD5HbG9iYWwgSGVhbHRoPC9rZXl3b3Jk
PjxrZXl3b3JkPkh1bWFuczwva2V5d29yZD48a2V5d29yZD4qSW5mZWN0aW9uIENvbnRyb2wvbWV0
aG9kczwva2V5d29yZD48a2V5d29yZD4qSW5mZWN0aW91cyBEaXNlYXNlIFRyYW5zbWlzc2lvbiwg
UGF0aWVudC10by1Qcm9mZXNzaW9uYWw8L2tleXdvcmQ+PGtleXdvcmQ+KlBuZXVtb25pYSwgVmly
YWwvZGlhZ25vc2lzL2VwaWRlbWlvbG9neS90cmFuc21pc3Npb248L2tleXdvcmQ+PGtleXdvcmQ+
VW5pdGVkIFN0YXRlcy9lcGlkZW1pb2xvZ3k8L2tleXdvcmQ+PC9rZXl3b3Jkcz48ZGF0ZXM+PHll
YXI+MjAyMDwveWVhcj48cHViLWRhdGVzPjxkYXRlPk1hcjwvZGF0ZT48L3B1Yi1kYXRlcz48L2Rh
dGVzPjxpc2JuPjE3MjYtNDkwMSAoUHJpbnQpJiN4RDsxNzI2LTQ5MDE8L2lzYm4+PGFjY2Vzc2lv
bi1udW0+MzIxMzQ4NjE8L2FjY2Vzc2lvbi1udW0+PHVybHM+PC91cmxzPjxjdXN0b20yPlBNQzcx
NTM0NjQgcmVsYXRlZCB0byB0aGUgc3ViamVjdCBtYXR0ZXIgb3IgbWF0ZXJpYWxzIGRpc2N1c3Nl
ZCBpbiB0aGlzIGFydGljbGU8L2N1c3RvbTI+PGVsZWN0cm9uaWMtcmVzb3VyY2UtbnVtPjEwLjEw
OTcvamNtYS4wMDAwMDAwMDAwMDAwMjcwPC9lbGVjdHJvbmljLXJlc291cmNlLW51bT48cmVtb3Rl
LWRhdGFiYXNlLXByb3ZpZGVyPk5MTTwvcmVtb3RlLWRhdGFiYXNlLXByb3ZpZGVyPjxsYW5ndWFn
ZT5lbmc8L2xhbmd1YWdlPjwvcmVjb3JkPjwvQ2l0ZT48Q2l0ZT48QXV0aG9yPlpodTwvQXV0aG9y
PjxZZWFyPjIwMjA8L1llYXI+PFJlY051bT4yPC9SZWNOdW0+PHJlY29yZD48cmVjLW51bWJlcj4y
PC9yZWMtbnVtYmVyPjxmb3JlaWduLWtleXM+PGtleSBhcHA9IkVOIiBkYi1pZD0iMjVmZGYwdDBq
OTJ4MmtlZTByN3BkcHplZXM1YXdzczI1NXpwIiB0aW1lc3RhbXA9IjE2MDM1MDk5MDYiPjI8L2tl
eT48L2ZvcmVpZ24ta2V5cz48cmVmLXR5cGUgbmFtZT0iSm91cm5hbCBBcnRpY2xlIj4xNzwvcmVm
LXR5cGU+PGNvbnRyaWJ1dG9ycz48YXV0aG9ycz48YXV0aG9yPlpodSwgTi48L2F1dGhvcj48YXV0
aG9yPlpoYW5nLCBELjwvYXV0aG9yPjxhdXRob3I+V2FuZywgVy48L2F1dGhvcj48YXV0aG9yPkxp
LCBYLjwvYXV0aG9yPjxhdXRob3I+WWFuZywgQi48L2F1dGhvcj48YXV0aG9yPlNvbmcsIEouPC9h
dXRob3I+PGF1dGhvcj5aaGFvLCBYLjwvYXV0aG9yPjxhdXRob3I+SHVhbmcsIEIuPC9hdXRob3I+
PGF1dGhvcj5TaGksIFcuPC9hdXRob3I+PGF1dGhvcj5MdSwgUi48L2F1dGhvcj48YXV0aG9yPk5p
dSwgUC48L2F1dGhvcj48YXV0aG9yPlpoYW4sIEYuPC9hdXRob3I+PGF1dGhvcj5NYSwgWC48L2F1
dGhvcj48YXV0aG9yPldhbmcsIEQuPC9hdXRob3I+PGF1dGhvcj5YdSwgVy48L2F1dGhvcj48YXV0
aG9yPld1LCBHLjwvYXV0aG9yPjxhdXRob3I+R2FvLCBHLiBGLjwvYXV0aG9yPjxhdXRob3I+VGFu
LCBXLjwvYXV0aG9yPjwvYXV0aG9ycz48L2NvbnRyaWJ1dG9ycz48YXV0aC1hZGRyZXNzPkZyb20g
dGhlIE5IQyBLZXkgTGFib3JhdG9yeSBvZiBCaW9zYWZldHksIE5hdGlvbmFsIEluc3RpdHV0ZSBm
b3IgVmlyYWwgRGlzZWFzZSBDb250cm9sIGFuZCBQcmV2ZW50aW9uLCBDaGluZXNlIENlbnRlciBm
b3IgRGlzZWFzZSBDb250cm9sIGFuZCBQcmV2ZW50aW9uIChOLlouLCBXLlcuLCBKLlMuLCBYLlou
LCBCLkguLCBSLkwuLCBQLk4uLCBYLk0uLCBELlcuLCBXLlguLCBHLlcuLCBHLkYuRy4sIFcuVC4p
LCBhbmQgdGhlIERlcGFydG1lbnQgb2YgSW5mZWN0aW91cyBEaXNlYXNlcywgQmVpamluZyBEaXRh
biBIb3NwaXRhbCwgQ2FwaXRhbCBNZWRpY2FsIFVuaXZlcnNpdHkgKFguTC4pIC0gYm90aCBpbiBC
ZWlqaW5nOyBXdWhhbiBKaW55aW50YW4gSG9zcGl0YWwgKEQuWi4pLCB0aGUgRGl2aXNpb24gZm9y
IFZpcmFsIERpc2Vhc2UgRGV0ZWN0aW9uLCBIdWJlaSBQcm92aW5jaWFsIENlbnRlciBmb3IgRGlz
ZWFzZSBDb250cm9sIGFuZCBQcmV2ZW50aW9uIChCLlkuLCBGLlouKSwgYW5kIHRoZSBDZW50ZXIg
Zm9yIEJpb3NhZmV0eSBNZWdhLVNjaWVuY2UsIENoaW5lc2UgQWNhZGVteSBvZiBTY2llbmNlcyAo
Vy5ULikgLSBhbGwgaW4gV3VoYW47IGFuZCB0aGUgU2hhbmRvbmcgRmlyc3QgTWVkaWNhbCBVbml2
ZXJzaXR5IGFuZCBTaGFuZG9uZyBBY2FkZW15IG9mIE1lZGljYWwgU2NpZW5jZXMsIEppbmFuLCBD
aGluYSAoVy5TLikuPC9hdXRoLWFkZHJlc3M+PHRpdGxlcz48dGl0bGU+QSBOb3ZlbCBDb3JvbmF2
aXJ1cyBmcm9tIFBhdGllbnRzIHdpdGggUG5ldW1vbmlhIGluIENoaW5hLCAyMDE5PC90aXRsZT48
c2Vjb25kYXJ5LXRpdGxlPk4gRW5nbCBKIE1lZDwvc2Vjb25kYXJ5LXRpdGxlPjwvdGl0bGVzPjxw
ZXJpb2RpY2FsPjxmdWxsLXRpdGxlPk4gRW5nbCBKIE1lZDwvZnVsbC10aXRsZT48L3BlcmlvZGlj
YWw+PHBhZ2VzPjcyNy03MzM8L3BhZ2VzPjx2b2x1bWU+MzgyPC92b2x1bWU+PG51bWJlcj44PC9u
dW1iZXI+PGVkaXRpb24+MjAyMC8wMS8yNTwvZWRpdGlvbj48a2V5d29yZHM+PGtleXdvcmQ+QWR1
bHQ8L2tleXdvcmQ+PGtleXdvcmQ+QmV0YWNvcm9uYXZpcnVzL2dlbmV0aWNzLyppc29sYXRpb24g
JmFtcDsgcHVyaWZpY2F0aW9uL3VsdHJhc3RydWN0dXJlPC9rZXl3b3JkPjxrZXl3b3JkPkJyb25j
aG9hbHZlb2xhciBMYXZhZ2UgRmx1aWQvdmlyb2xvZ3k8L2tleXdvcmQ+PGtleXdvcmQ+Q2VsbHMs
IEN1bHR1cmVkPC9rZXl3b3JkPjxrZXl3b3JkPkNoaW5hPC9rZXl3b3JkPjxrZXl3b3JkPkNvcm9u
YXZpcnVzIEluZmVjdGlvbnMvZGlhZ25vc3RpYyBpbWFnaW5nL3BhdGhvbG9neS8qdmlyb2xvZ3k8
L2tleXdvcmQ+PGtleXdvcmQ+RXBpdGhlbGlhbCBDZWxscy9wYXRob2xvZ3kvdmlyb2xvZ3k8L2tl
eXdvcmQ+PGtleXdvcmQ+RmVtYWxlPC9rZXl3b3JkPjxrZXl3b3JkPkdlbm9tZSwgVmlyYWw8L2tl
eXdvcmQ+PGtleXdvcmQ+SHVtYW5zPC9rZXl3b3JkPjxrZXl3b3JkPkx1bmcvKmRpYWdub3N0aWMg
aW1hZ2luZy9wYXRob2xvZ3kvdmlyb2xvZ3k8L2tleXdvcmQ+PGtleXdvcmQ+TWFsZTwva2V5d29y
ZD48a2V5d29yZD5NaWNyb3Njb3B5LCBFbGVjdHJvbiwgVHJhbnNtaXNzaW9uPC9rZXl3b3JkPjxr
ZXl3b3JkPk1pZGRsZSBBZ2VkPC9rZXl3b3JkPjxrZXl3b3JkPlBoeWxvZ2VueTwva2V5d29yZD48
a2V5d29yZD5QbmV1bW9uaWEsIFZpcmFsL2RpYWdub3N0aWMgaW1hZ2luZy9wYXRob2xvZ3kvKnZp
cm9sb2d5PC9rZXl3b3JkPjxrZXl3b3JkPlJhZGlvZ3JhcGh5LCBUaG9yYWNpYzwva2V5d29yZD48
a2V5d29yZD5SZXNwaXJhdG9yeSBTeXN0ZW0vcGF0aG9sb2d5L3Zpcm9sb2d5PC9rZXl3b3JkPjwv
a2V5d29yZHM+PGRhdGVzPjx5ZWFyPjIwMjA8L3llYXI+PHB1Yi1kYXRlcz48ZGF0ZT5GZWIgMjA8
L2RhdGU+PC9wdWItZGF0ZXM+PC9kYXRlcz48aXNibj4wMDI4LTQ3OTMgKFByaW50KSYjeEQ7MDAy
OC00NzkzPC9pc2JuPjxhY2Nlc3Npb24tbnVtPjMxOTc4OTQ1PC9hY2Nlc3Npb24tbnVtPjx1cmxz
PjwvdXJscz48Y3VzdG9tMj5QTUM3MDkyODAzPC9jdXN0b20yPjxlbGVjdHJvbmljLXJlc291cmNl
LW51bT4xMC4xMDU2L05FSk1vYTIwMDEwMTc8L2VsZWN0cm9uaWMtcmVzb3VyY2UtbnVtPjxyZW1v
dGUtZGF0YWJhc2UtcHJvdmlkZXI+TkxNPC9yZW1vdGUtZGF0YWJhc2UtcHJvdmlkZXI+PGxhbmd1
YWdlPmVuZzwvbGFuZ3VhZ2U+PC9yZWNvcmQ+PC9DaXRlPjxDaXRlPjxBdXRob3I+SW1pZWxza2k8
L0F1dGhvcj48WWVhcj4yMDIwPC9ZZWFyPjxSZWNOdW0+MzQ8L1JlY051bT48cmVjb3JkPjxyZWMt
bnVtYmVyPjM0PC9yZWMtbnVtYmVyPjxmb3JlaWduLWtleXM+PGtleSBhcHA9IkVOIiBkYi1pZD0i
MjVmZGYwdDBqOTJ4MmtlZTByN3BkcHplZXM1YXdzczI1NXpwIiB0aW1lc3RhbXA9IjE2MDYxODMw
OTAiPjM0PC9rZXk+PC9mb3JlaWduLWtleXM+PHJlZi10eXBlIG5hbWU9IkpvdXJuYWwgQXJ0aWNs
ZSI+MTc8L3JlZi10eXBlPjxjb250cmlidXRvcnM+PGF1dGhvcnM+PGF1dGhvcj5JbWllbHNraSwg
Qi48L2F1dGhvcj48L2F1dGhvcnM+PC9jb250cmlidXRvcnM+PGF1dGgtYWRkcmVzcz5JbnRlZ3Jh
dGVkIFRob3JhY2ljIFN1cmdlcnkgUmVzaWRlbnQsIERpdmlzaW9uIG9mIENhcmRpYWMgU3VyZ2Vy
eSwgQmx1aG0gQ2FyZGlvdmFzY3VsYXIgSW5zdGl0dXRlIG9mIE5vcnRod2VzdGVybiBVbml2ZXJz
aXR5LCBDaGljYWdvLCBJTCwgVVNBLiBFbGVjdHJvbmljIGFkZHJlc3M6IGJhcnRsb21pZWouaW1p
ZWxza2lAbm9ydGh3ZXN0ZXJuLmVkdS48L2F1dGgtYWRkcmVzcz48dGl0bGVzPjx0aXRsZT5UaGUg
ZGV0cmltZW50YWwgZWZmZWN0IG9mIENPVklELTE5IG9uIHN1YnNwZWNpYWx0eSBtZWRpY2FsIGVk
dWNhdGlvbjwvdGl0bGU+PHNlY29uZGFyeS10aXRsZT5TdXJnZXJ5PC9zZWNvbmRhcnktdGl0bGU+
PC90aXRsZXM+PHBlcmlvZGljYWw+PGZ1bGwtdGl0bGU+U3VyZ2VyeTwvZnVsbC10aXRsZT48L3Bl
cmlvZGljYWw+PHBhZ2VzPjIxOC0yMTk8L3BhZ2VzPjx2b2x1bWU+MTY4PC92b2x1bWU+PG51bWJl
cj4yPC9udW1iZXI+PGVkaXRpb24+MjAyMC8wNi8xODwvZWRpdGlvbj48a2V5d29yZHM+PGtleXdv
cmQ+QmV0YWNvcm9uYXZpcnVzPC9rZXl3b3JkPjxrZXl3b3JkPkNhcmRpb3Zhc2N1bGFyIFN1cmdp
Y2FsIFByb2NlZHVyZXMvZWR1Y2F0aW9uL3N0YXRpc3RpY3MgJmFtcDsgbnVtZXJpY2FsIGRhdGE8
L2tleXdvcmQ+PGtleXdvcmQ+KkNsaW5pY2FsIENvbXBldGVuY2U8L2tleXdvcmQ+PGtleXdvcmQ+
Q29yb25hdmlydXMgSW5mZWN0aW9ucy8qZXBpZGVtaW9sb2d5PC9rZXl3b3JkPjxrZXl3b3JkPipF
ZHVjYXRpb24sIE1lZGljYWwsIEdyYWR1YXRlPC9rZXl3b3JkPjxrZXl3b3JkPkVkdWNhdGlvbmFs
IE1lYXN1cmVtZW50PC9rZXl3b3JkPjxrZXl3b3JkPkVsZWN0aXZlIFN1cmdpY2FsIFByb2NlZHVy
ZXM8L2tleXdvcmQ+PGtleXdvcmQ+SHVtYW5zPC9rZXl3b3JkPjxrZXl3b3JkPipJbnRlcm5zaGlw
IGFuZCBSZXNpZGVuY3k8L2tleXdvcmQ+PGtleXdvcmQ+UGFuZGVtaWNzPC9rZXl3b3JkPjxrZXl3
b3JkPlBuZXVtb25pYSwgVmlyYWwvKmVwaWRlbWlvbG9neTwva2V5d29yZD48a2V5d29yZD5SZXNv
dXJjZSBBbGxvY2F0aW9uPC9rZXl3b3JkPjxrZXl3b3JkPlNwZWNpYWx0eSBCb2FyZHM8L2tleXdv
cmQ+PGtleXdvcmQ+VW5pdGVkIFN0YXRlcy9lcGlkZW1pb2xvZ3k8L2tleXdvcmQ+PC9rZXl3b3Jk
cz48ZGF0ZXM+PHllYXI+MjAyMDwveWVhcj48cHViLWRhdGVzPjxkYXRlPkF1ZzwvZGF0ZT48L3B1
Yi1kYXRlcz48L2RhdGVzPjxpc2JuPjAwMzktNjA2MCAoUHJpbnQpJiN4RDswMDM5LTYwNjA8L2lz
Ym4+PGFjY2Vzc2lvbi1udW0+MzI1NDYzMDU8L2FjY2Vzc2lvbi1udW0+PHVybHM+PC91cmxzPjxj
dXN0b20yPlBNQzcyNTA3NjQ8L2N1c3RvbTI+PGVsZWN0cm9uaWMtcmVzb3VyY2UtbnVtPjEwLjEw
MTYvai5zdXJnLjIwMjAuMDUuMDEyPC9lbGVjdHJvbmljLXJlc291cmNlLW51bT48cmVtb3RlLWRh
dGFiYXNlLXByb3ZpZGVyPk5MTTwvcmVtb3RlLWRhdGFiYXNlLXByb3ZpZGVyPjxsYW5ndWFnZT5l
bmc8L2xhbmd1YWdlPjwvcmVjb3JkPjwvQ2l0ZT48L0VuZE5vdGU+
</w:fldData>
        </w:fldCha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instrText xml:space="preserve"> ADDIN EN.CITE.DATA </w:instrText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end"/>
      </w:r>
      <w:r w:rsidR="009F5822" w:rsidRPr="00A778CB">
        <w:rPr>
          <w:rFonts w:asciiTheme="majorBidi" w:hAnsiTheme="majorBidi" w:cstheme="majorBidi"/>
          <w:sz w:val="21"/>
          <w:szCs w:val="21"/>
          <w:lang w:bidi="fa-IR"/>
        </w:rPr>
      </w:r>
      <w:r w:rsidR="009F5822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separate"/>
      </w:r>
      <w:r w:rsidR="00EF7572" w:rsidRPr="00A778CB">
        <w:rPr>
          <w:rFonts w:asciiTheme="majorBidi" w:hAnsiTheme="majorBidi" w:cstheme="majorBidi"/>
          <w:noProof/>
          <w:sz w:val="21"/>
          <w:szCs w:val="21"/>
          <w:lang w:bidi="fa-IR"/>
        </w:rPr>
        <w:t>(Imielski, 2020; Wu et al., 2020; Zhu et al., 2020)</w:t>
      </w:r>
      <w:r w:rsidR="009F5822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end"/>
      </w:r>
      <w:r w:rsidR="009F5822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. </w:t>
      </w:r>
      <w:r w:rsidR="004D44F6" w:rsidRPr="00A778CB">
        <w:rPr>
          <w:rFonts w:asciiTheme="majorBidi" w:hAnsiTheme="majorBidi" w:cstheme="majorBidi"/>
          <w:sz w:val="21"/>
          <w:szCs w:val="21"/>
          <w:lang w:bidi="fa-IR"/>
        </w:rPr>
        <w:t>COVID-19 has shown o</w:t>
      </w:r>
      <w:r w:rsidR="00073F58" w:rsidRPr="00A778CB">
        <w:rPr>
          <w:rFonts w:asciiTheme="majorBidi" w:hAnsiTheme="majorBidi" w:cstheme="majorBidi"/>
          <w:sz w:val="21"/>
          <w:szCs w:val="21"/>
          <w:lang w:bidi="fa-IR"/>
        </w:rPr>
        <w:t>bvious differen</w:t>
      </w:r>
      <w:r w:rsidR="004D44F6" w:rsidRPr="00A778CB">
        <w:rPr>
          <w:rFonts w:asciiTheme="majorBidi" w:hAnsiTheme="majorBidi" w:cstheme="majorBidi"/>
          <w:sz w:val="21"/>
          <w:szCs w:val="21"/>
          <w:lang w:bidi="fa-IR"/>
        </w:rPr>
        <w:t>t</w:t>
      </w:r>
      <w:r w:rsidR="00073F58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 mortality rate amid different populations and specification of its risk factors are in progress</w:t>
      </w:r>
      <w:r w:rsidR="004D44F6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 </w:t>
      </w:r>
      <w:r w:rsidR="009F5822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begin">
          <w:fldData xml:space="preserve">PEVuZE5vdGU+PENpdGU+PEF1dGhvcj5HdWFuPC9BdXRob3I+PFllYXI+MjAyMDwvWWVhcj48UmVj
TnVtPjM8L1JlY051bT48RGlzcGxheVRleHQ+KENob2kgZXQgYWwuLCAyMDIwOyBHdWFuIGV0IGFs
LiwgMjAyMCk8L0Rpc3BsYXlUZXh0PjxyZWNvcmQ+PHJlYy1udW1iZXI+MzwvcmVjLW51bWJlcj48
Zm9yZWlnbi1rZXlzPjxrZXkgYXBwPSJFTiIgZGItaWQ9IjI1ZmRmMHQwajkyeDJrZWUwcjdwZHB6
ZWVzNWF3c3MyNTV6cCIgdGltZXN0YW1wPSIxNjAzNTEwMTY3Ij4zPC9rZXk+PC9mb3JlaWduLWtl
eXM+PHJlZi10eXBlIG5hbWU9IkpvdXJuYWwgQXJ0aWNsZSI+MTc8L3JlZi10eXBlPjxjb250cmli
dXRvcnM+PGF1dGhvcnM+PGF1dGhvcj5HdWFuLCBXLiBKLjwvYXV0aG9yPjxhdXRob3I+TGlhbmcs
IFcuIEguPC9hdXRob3I+PGF1dGhvcj5aaGFvLCBZLjwvYXV0aG9yPjxhdXRob3I+TGlhbmcsIEgu
IFIuPC9hdXRob3I+PGF1dGhvcj5DaGVuLCBaLiBTLjwvYXV0aG9yPjxhdXRob3I+TGksIFkuIE0u
PC9hdXRob3I+PGF1dGhvcj5MaXUsIFguIFEuPC9hdXRob3I+PGF1dGhvcj5DaGVuLCBSLiBDLjwv
YXV0aG9yPjxhdXRob3I+VGFuZywgQy4gTC48L2F1dGhvcj48YXV0aG9yPldhbmcsIFQuPC9hdXRo
b3I+PGF1dGhvcj5PdSwgQy4gUS48L2F1dGhvcj48YXV0aG9yPkxpLCBMLjwvYXV0aG9yPjxhdXRo
b3I+Q2hlbiwgUC4gWS48L2F1dGhvcj48YXV0aG9yPlNhbmcsIEwuPC9hdXRob3I+PGF1dGhvcj5X
YW5nLCBXLjwvYXV0aG9yPjxhdXRob3I+TGksIEouIEYuPC9hdXRob3I+PGF1dGhvcj5MaSwgQy4g
Qy48L2F1dGhvcj48YXV0aG9yPk91LCBMLiBNLjwvYXV0aG9yPjxhdXRob3I+Q2hlbmcsIEIuPC9h
dXRob3I+PGF1dGhvcj5YaW9uZywgUy48L2F1dGhvcj48YXV0aG9yPk5pLCBaLiBZLjwvYXV0aG9y
PjxhdXRob3I+WGlhbmcsIEouPC9hdXRob3I+PGF1dGhvcj5IdSwgWS48L2F1dGhvcj48YXV0aG9y
PkxpdSwgTC48L2F1dGhvcj48YXV0aG9yPlNoYW4sIEguPC9hdXRob3I+PGF1dGhvcj5MZWksIEMu
IEwuPC9hdXRob3I+PGF1dGhvcj5QZW5nLCBZLiBYLjwvYXV0aG9yPjxhdXRob3I+V2VpLCBMLjwv
YXV0aG9yPjxhdXRob3I+TGl1LCBZLjwvYXV0aG9yPjxhdXRob3I+SHUsIFkuIEguPC9hdXRob3I+
PGF1dGhvcj5QZW5nLCBQLjwvYXV0aG9yPjxhdXRob3I+V2FuZywgSi4gTS48L2F1dGhvcj48YXV0
aG9yPkxpdSwgSi4gWS48L2F1dGhvcj48YXV0aG9yPkNoZW4sIFouPC9hdXRob3I+PGF1dGhvcj5M
aSwgRy48L2F1dGhvcj48YXV0aG9yPlpoZW5nLCBaLiBKLjwvYXV0aG9yPjxhdXRob3I+UWl1LCBT
LiBRLjwvYXV0aG9yPjxhdXRob3I+THVvLCBKLjwvYXV0aG9yPjxhdXRob3I+WWUsIEMuIEouPC9h
dXRob3I+PGF1dGhvcj5aaHUsIFMuIFkuPC9hdXRob3I+PGF1dGhvcj5DaGVuZywgTC4gTC48L2F1
dGhvcj48YXV0aG9yPlllLCBGLjwvYXV0aG9yPjxhdXRob3I+TGksIFMuIFkuPC9hdXRob3I+PGF1
dGhvcj5aaGVuZywgSi4gUC48L2F1dGhvcj48YXV0aG9yPlpoYW5nLCBOLiBGLjwvYXV0aG9yPjxh
dXRob3I+WmhvbmcsIE4uIFMuPC9hdXRob3I+PGF1dGhvcj5IZSwgSi4gWC48L2F1dGhvcj48L2F1
dGhvcnM+PC9jb250cmlidXRvcnM+PGF1dGgtYWRkcmVzcz5TdGF0ZSBLZXkgTGFib3JhdG9yeSBv
ZiBSZXNwaXJhdG9yeSBEaXNlYXNlIGFuZCBOYXRpb25hbCBDbGluaWNhbCBSZXNlYXJjaCBDZW50
ZXIgZm9yIFJlc3BpcmF0b3J5IERpc2Vhc2UsIHRoZSBGaXJzdCBBZmZpbGlhdGVkIEhvc3BpdGFs
IG9mIEd1YW5nemhvdSBNZWRpY2FsIFVuaXZlcnNpdHksIEd1YW5nemhvdSBNZWRpY2FsIFVuaXZl
cnNpdHksIEd1YW5nemhvdSwgQ2hpbmEuJiN4RDtUaGVzZSBhdXRob3JzIGFyZSBqb2ludCBmaXJz
dCBhdXRob3JzLiYjeEQ7RGVwdCBvZiBUaG9yYWNpYyBPbmNvbG9neSBhbmQgU3VyZ2VyeSwgQ2hp
bmEgU3RhdGUgS2V5IExhYm9yYXRvcnkgb2YgUmVzcGlyYXRvcnkgRGlzZWFzZSBhbmQgTmF0aW9u
YWwgQ2xpbmljYWwgUmVzZWFyY2ggQ2VudGVyIGZvciBSZXNwaXJhdG9yeSBEaXNlYXNlLCB0aGUg
Rmlyc3QgQWZmaWxpYXRlZCBIb3NwaXRhbCBvZiBHdWFuZ3pob3UgTWVkaWNhbCBVbml2ZXJzaXR5
LCBHdWFuZ3pob3UsIENoaW5hLiYjeEQ7VGhlIHNpeHRoIEFmZmlsaWF0ZWQgSG9zcGl0YWwgb2Yg
R3Vhbmd6aG91IE1lZGljYWwgVW5pdmVyc2l0eSwgUWluZ3l1YW4sIENoaW5hLiYjeEQ7RGVwdCBv
ZiBQdWxtb25hcnkgYW5kIENyaXRpY2FsIENhcmUgTWVkaWNpbmUsIENoaW5hIFN0YXRlIEtleSBM
YWJvcmF0b3J5IG9mIFJlc3BpcmF0b3J5IERpc2Vhc2UgYW5kIE5hdGlvbmFsIENsaW5pY2FsIFJl
c2VhcmNoIENlbnRlciBmb3IgUmVzcGlyYXRvcnkgRGlzZWFzZSwgdGhlIEZpcnN0IEFmZmlsaWF0
ZWQgSG9zcGl0YWwgb2YgR3Vhbmd6aG91IE1lZGljYWwgVW5pdmVyc2l0eSwgR3Vhbmd6aG91LCBD
aGluYS4mI3hEO1N0YXRlIEtleSBMYWJvcmF0b3J5IG9mIE9yZ2FuIEZhaWx1cmUgUmVzZWFyY2gs
IERlcHQgb2YgQmlvc3RhdGlzdGljcywgR3Vhbmdkb25nIFByb3ZpbmNpYWwgS2V5IExhYm9yYXRv
cnkgb2YgVHJvcGljYWwgRGlzZWFzZSBSZXNlYXJjaCwgU2Nob29sIG9mIFB1YmxpYyBIZWFsdGgs
IFNvdXRoZXJuIE1lZGljYWwgVW5pdmVyc2l0eSwgR3Vhbmd6aG91LCBDaGluYS4mI3hEO1d1aGFu
IEppbi15aW50YW4gSG9zcGl0YWwsIFd1aGFuLCBDaGluYS4mI3hEO1VuaW9uIEhvc3BpdGFsLCBU
b25namkgTWVkaWNhbCBDb2xsZWdlLCBIdWF6aG9uZyBVbml2ZXJzaXR5IG9mIFNjaWVuY2UgYW5k
IFRlY2hub2xvZ3ksIFd1aGFuLCBDaGluYS4mI3hEO1NoZW56aGVuIFRoaXJkIFBlb3BsZSZhcG9z
O3MgSG9zcGl0YWwsIFNoZW56aGVuLCBDaGluYS4mI3hEO1RoZSBTZWNvbmQgQWZmaWxpYXRlZCBI
b3NwaXRhbCBvZiBTb3V0aGVybiBVbml2ZXJzaXR5IG9mIFNjaWVuY2UgYW5kIFRlY2hub2xvZ3ks
IE5hdGlvbmFsIENsaW5pY2FsIFJlc2VhcmNoIENlbnRlciBmb3IgSW5mZWN0aW91cyBEaXNlYXNl
cywgU2hlbnpoZW4sIENoaW5hLiYjeEQ7VGhlIEZpZnRoIEFmZmlsaWF0ZWQgSG9zcGl0YWwgb2Yg
U3VuIFlhdC1zZW4gVW5pdmVyc2l0eSwgWmh1aGFpLCBDaGluYS4mI3hEO0d1YW5nemhvdSBFaWdo
dGggUGVvcGxlJmFwb3M7cyBIb3NwaXRhbCwgR3Vhbmd6aG91IE1lZGljYWwgVW5pdmVyc2l0eSwg
R3Vhbmd6aG91LCBDaGluYS4mI3hEO1RoZSBDZW50cmFsIEhvc3BpdGFsIG9mIFd1aGFuLCBXdWhh
biwgQ2hpbmEuJiN4RDtXdWhhbiBOby4gMSBIb3NwaXRhbCwgV3VoYW4gSG9zcGl0YWwgb2YgVHJh
ZGl0aW9uYWwgQ2hpbmVzZSBhbmQgV2VzdGVybiBNZWRpY2luZSwgV3VoYW4sIENoaW5hLiYjeEQ7
Q2hlbmdkdSBQdWJsaWMgSGVhbHRoIENsaW5pY2FsIE1lZGljYWwgQ2VudGVyLCBDaGVuZ2R1LCBD
aGluYS4mI3hEO0h1YW5nc2hpIENlbnRyYWwgSG9zcGl0YWwgb2YgRWRvbmcgSGVhbHRoY2FyZSBH
cm91cCwgQWZmaWxpYXRlZCBIb3NwaXRhbCBvZiBIdWJlaSBQb2x5dGVjaG5pYyBVbml2ZXJzaXR5
LCBIdWFuZ3NoaSwgQ2hpbmEuJiN4RDtXdWhhbiBQdWxtb25hcnkgSG9zcGl0YWwsIFd1aGFuLCBD
aGluYS4mI3hEO1RpYW55b3UgSG9zcGl0YWwgQWZmaWxpYXRlZCB0byBXdWhhbiBVbml2ZXJzaXR5
IG9mIFNjaWVuY2UgYW5kIFRlY2hub2xvZ3ksIFd1aGFuLCBDaGluYS4mI3hEO1RoZSBGaXJzdCBI
b3NwaXRhbCBvZiBDaGFuZ3NoYSwgQ2hhbmdzaGEsIENoaW5hLiYjeEQ7VGhlIFRoaXJkIFBlb3Bs
ZSZhcG9zO3MgSG9zcGl0YWwgb2YgSGFpbmFuIFByb3ZpbmNlLCBTYW55YSwgQ2hpbmEuJiN4RDtI
dWFuZ2dhbmcgQ2VudHJhbCBIb3NwaXRhbCwgSHVhbmdnYW5nLCBDaGluYS4mI3hEO1dlbmxpbmcg
Rmlyc3QgUGVvcGxlJmFwb3M7cyBIb3NwaXRhbCwgV2VubGluZywgQ2hpbmEuJiN4RDtUaGUgVGhp
cmQgUGVvcGxlJmFwb3M7cyBIb3NwaXRhbCBvZiBZaWNoYW5nLCBZaWNoYW5nLCBDaGluYS4mI3hE
O0FmZmlsaWF0ZWQgVGFpaGUgSG9zcGl0YWwgb2YgSHViZWkgVW5pdmVyc2l0eSBvZiBNZWRpY2lu
ZSwgU2hpeWFuLCBDaGluYS4mI3hEO1hpYW50YW8gRmlyc3QgUGVvcGxlJmFwb3M7cyBIb3NwaXRh
bCwgWGlhbnRhbywgQ2hpbmEuJiN4RDtUaGUgUGVvcGxlJmFwb3M7cyBIb3NwaXRhbCBvZiBIdWFu
Z3BpIERpc3RyaWN0LCBXdWhhbiwgQ2hpbmEuJiN4RDtEZXB0IG9mIFRob3JhY2ljIE9uY29sb2d5
IGFuZCBTdXJnZXJ5LCBDaGluYSBTdGF0ZSBLZXkgTGFib3JhdG9yeSBvZiBSZXNwaXJhdG9yeSBE
aXNlYXNlIGFuZCBOYXRpb25hbCBDbGluaWNhbCBSZXNlYXJjaCBDZW50ZXIgZm9yIFJlc3BpcmF0
b3J5IERpc2Vhc2UsIHRoZSBGaXJzdCBBZmZpbGlhdGVkIEhvc3BpdGFsIG9mIEd1YW5nemhvdSBN
ZWRpY2FsIFVuaXZlcnNpdHksIEd1YW5nemhvdSwgQ2hpbmEgZHJqaWFueGluZy5oZUBnbWFpbC5j
b20gbmFuc2hhbkB2aXAuMTYzLmNvbS48L2F1dGgtYWRkcmVzcz48dGl0bGVzPjx0aXRsZT5Db21v
cmJpZGl0eSBhbmQgaXRzIGltcGFjdCBvbiAxNTkwIHBhdGllbnRzIHdpdGggQ09WSUQtMTkgaW4g
Q2hpbmE6IGEgbmF0aW9ud2lkZSBhbmFseXNpczwvdGl0bGU+PHNlY29uZGFyeS10aXRsZT5FdXIg
UmVzcGlyIEo8L3NlY29uZGFyeS10aXRsZT48L3RpdGxlcz48cGVyaW9kaWNhbD48ZnVsbC10aXRs
ZT5FdXIgUmVzcGlyIEo8L2Z1bGwtdGl0bGU+PC9wZXJpb2RpY2FsPjx2b2x1bWU+NTU8L3ZvbHVt
ZT48bnVtYmVyPjU8L251bWJlcj48ZWRpdGlvbj4yMDIwLzAzLzI5PC9lZGl0aW9uPjxrZXl3b3Jk
cz48a2V5d29yZD5BZHVsdDwva2V5d29yZD48a2V5d29yZD4qQmV0YWNvcm9uYXZpcnVzPC9rZXl3
b3JkPjxrZXl3b3JkPkNoaW5hL2VwaWRlbWlvbG9neTwva2V5d29yZD48a2V5d29yZD5Db21vcmJp
ZGl0eTwva2V5d29yZD48a2V5d29yZD5Db3JvbmF2aXJ1cyBJbmZlY3Rpb25zL2RpYWdub3Npcy8q
ZXBpZGVtaW9sb2d5PC9rZXl3b3JkPjxrZXl3b3JkPkZlbWFsZTwva2V5d29yZD48a2V5d29yZD5I
dW1hbnM8L2tleXdvcmQ+PGtleXdvcmQ+TWFsZTwva2V5d29yZD48a2V5d29yZD5NaWRkbGUgQWdl
ZDwva2V5d29yZD48a2V5d29yZD5QYW5kZW1pY3M8L2tleXdvcmQ+PGtleXdvcmQ+UG5ldW1vbmlh
LCBWaXJhbC9kaWFnbm9zaXMvKmVwaWRlbWlvbG9neTwva2V5d29yZD48a2V5d29yZD5Qcm9nbm9z
aXM8L2tleXdvcmQ+PGtleXdvcmQ+UmlzayBGYWN0b3JzPC9rZXl3b3JkPjwva2V5d29yZHM+PGRh
dGVzPjx5ZWFyPjIwMjA8L3llYXI+PHB1Yi1kYXRlcz48ZGF0ZT5NYXk8L2RhdGU+PC9wdWItZGF0
ZXM+PC9kYXRlcz48aXNibj4wOTAzLTE5MzYgKFByaW50KSYjeEQ7MDkwMy0xOTM2PC9pc2JuPjxh
Y2Nlc3Npb24tbnVtPjMyMjE3NjUwPC9hY2Nlc3Npb24tbnVtPjx1cmxzPjwvdXJscz48Y3VzdG9t
Mj5QTUM3MDk4NDg1IFdlbi1odWEgTGlhbmcgaGFzIG5vdGhpbmcgdG8gZGlzY2xvc2UuIENvbmZs
aWN0IG9mIGludGVyZXN0OiBZaSBaaGFvIGhhcyBub3RoaW5nIHRvIGRpc2Nsb3NlLiBDb25mbGlj
dCBvZiBpbnRlcmVzdDogSGVuZy1ydWkgTGlhbmcgaGFzIG5vdGhpbmcgdG8gZGlzY2xvc2UuIENv
bmZsaWN0IG9mIGludGVyZXN0OiBaaS1zaGVuZyBDaGVuIGhhcyBub3RoaW5nIHRvIGRpc2Nsb3Nl
LiBDb25mbGljdCBvZiBpbnRlcmVzdDogWWktbWluIExpIGhhcyBub3RoaW5nIHRvIGRpc2Nsb3Nl
LiBDb25mbGljdCBvZiBpbnRlcmVzdDogWGlhby1xaW5nIExpdSBoYXMgbm90aGluZyB0byBkaXNj
bG9zZS4gQ29uZmxpY3Qgb2YgaW50ZXJlc3Q6IFJ1LWNob25nIENoZW4gaGFzIG5vdGhpbmcgdG8g
ZGlzY2xvc2UuIENvbmZsaWN0IG9mIGludGVyZXN0OiBDaHVuLWxpIFRhbmcgaGFzIG5vdGhpbmcg
dG8gZGlzY2xvc2UuIENvbmZsaWN0IG9mIGludGVyZXN0OiBUYW8gV2FuZyBoYXMgbm90aGluZyB0
byBkaXNjbG9zZS4gQ29uZmxpY3Qgb2YgaW50ZXJlc3Q6IENodW4tcXVhbiBPdSBoYXMgbm90aGlu
ZyB0byBkaXNjbG9zZS4gQ29uZmxpY3Qgb2YgaW50ZXJlc3Q6IExpIGhhcyBub3RoaW5nIHRvIGRp
c2Nsb3NlLiBDb25mbGljdCBvZiBpbnRlcmVzdDogUGluZy15YW4gQ2hlbiBoYXMgbm90aGluZyB0
byBkaXNjbG9zZS4gQ29uZmxpY3Qgb2YgaW50ZXJlc3Q6IExpbmcgU2FuZyBoYXMgbm90aGluZyB0
byBkaXNjbG9zZS4gQ29uZmxpY3Qgb2YgaW50ZXJlc3Q6IFdlaSBXYW5nIGhhcyBub3RoaW5nIHRv
IGRpc2Nsb3NlLiBDb25mbGljdCBvZiBpbnRlcmVzdDogSmlhbi1mdSBMaSBoYXMgbm90aGluZyB0
byBkaXNjbG9zZS4gQ29uZmxpY3Qgb2YgaW50ZXJlc3Q6IENhaS1jaGVuIExpIGhhcyBub3RoaW5n
IHRvIGRpc2Nsb3NlLiBDb25mbGljdCBvZiBpbnRlcmVzdDogTGktbWluIE91IGhhcyBub3RoaW5n
IHRvIGRpc2Nsb3NlLiBDb25mbGljdCBvZiBpbnRlcmVzdDogQm8gQ2hlbmcgaGFzIG5vdGhpbmcg
dG8gZGlzY2xvc2UuIENvbmZsaWN0IG9mIGludGVyZXN0OiBTaGFuIFhpb25nIGhhcyBub3RoaW5n
IHRvIGRpc2Nsb3NlLiBDb25mbGljdCBvZiBpbnRlcmVzdDogWmhlbmcteWkgTmkgaGFzIG5vdGhp
bmcgdG8gZGlzY2xvc2UuIENvbmZsaWN0IG9mIGludGVyZXN0OiBKaWUgWGlhbmcgaGFzIG5vdGhp
bmcgdG8gZGlzY2xvc2UuIENvbmZsaWN0IG9mIGludGVyZXN0OiBZdSBIdSBoYXMgbm90aGluZyB0
byBkaXNjbG9zZS4gQ29uZmxpY3Qgb2YgaW50ZXJlc3Q6IExlaSBMaXUgaGFzIG5vdGhpbmcgdG8g
ZGlzY2xvc2UuIENvbmZsaWN0IG9mIGludGVyZXN0OiBIb25nIFNoYW4gaGFzIG5vdGhpbmcgdG8g
ZGlzY2xvc2UuIENvbmZsaWN0IG9mIGludGVyZXN0OiBDaHVuLWxpYW5nIExlaSBoYXMgbm90aGlu
ZyB0byBkaXNjbG9zZS4gQ29uZmxpY3Qgb2YgaW50ZXJlc3Q6IFlpLXhpYW5nIFBlbmcgaGFzIG5v
dGhpbmcgdG8gZGlzY2xvc2UuIENvbmZsaWN0IG9mIGludGVyZXN0OiBMaSBXZWkgaGFzIG5vdGhp
bmcgdG8gZGlzY2xvc2UuIENvbmZsaWN0IG9mIGludGVyZXN0OiBZb25nIExpdSBoYXMgbm90aGlu
ZyB0byBkaXNjbG9zZS4gQ29uZmxpY3Qgb2YgaW50ZXJlc3Q6IFlhLWh1YSBIdSBoYXMgbm90aGlu
ZyB0byBkaXNjbG9zZS4gQ29uZmxpY3Qgb2YgaW50ZXJlc3Q6IFBlbmcgaGFzIG5vdGhpbmcgdG8g
ZGlzY2xvc2UuIENvbmZsaWN0IG9mIGludGVyZXN0OiBKaWFuLW1pbmcgV2FuZyBoYXMgbm90aGlu
ZyB0byBkaXNjbG9zZS4gQ29uZmxpY3Qgb2YgaW50ZXJlc3Q6IEppLXlhbmcgTGl1IGhhcyBub3Ro
aW5nIHRvIGRpc2Nsb3NlLiBDb25mbGljdCBvZiBpbnRlcmVzdDogWmhvbmcgQ2hlbiBoYXMgbm90
aGluZyB0byBkaXNjbG9zZS4gQ29uZmxpY3Qgb2YgaW50ZXJlc3Q6IEdhbmcgTGkgaGFzIG5vdGhp
bmcgdG8gZGlzY2xvc2UuIENvbmZsaWN0IG9mIGludGVyZXN0OiBaaGktamlhbiBaaGVuZyBoYXMg
bm90aGluZyB0byBkaXNjbG9zZS4gQ29uZmxpY3Qgb2YgaW50ZXJlc3Q6IFNoYW8tcWluIFFpdSBo
YXMgbm90aGluZyB0byBkaXNjbG9zZS4gQ29uZmxpY3Qgb2YgaW50ZXJlc3Q6IEppZSBMdW8gaGFz
IG5vdGhpbmcgdG8gZGlzY2xvc2UuIENvbmZsaWN0IG9mIGludGVyZXN0OiBDaGFuZy1qaWFuZyBZ
ZSBoYXMgbm90aGluZyB0byBkaXNjbG9zZS4gQ29uZmxpY3Qgb2YgaW50ZXJlc3Q6IFNoYW8teW9u
ZyBaaHUgaGFzIG5vdGhpbmcgdG8gZGlzY2xvc2UuIENvbmZsaWN0IG9mIGludGVyZXN0OiBMaW4t
bGluZyBDaGVuZyBoYXMgbm90aGluZyB0byBkaXNjbG9zZS4gQ29uZmxpY3Qgb2YgaW50ZXJlc3Q6
IEZlbmcgWWUgaGFzIG5vdGhpbmcgdG8gZGlzY2xvc2UuIENvbmZsaWN0IG9mIGludGVyZXN0OiBT
aGkteXVlIExpIGhhcyBub3RoaW5nIHRvIGRpc2Nsb3NlLiBDb25mbGljdCBvZiBpbnRlcmVzdDog
SmluLXBpbmcgWmhlbmcgaGFzIG5vdGhpbmcgdG8gZGlzY2xvc2UuIENvbmZsaWN0IG9mIGludGVy
ZXN0OiBOdW8tZnUgWmhhbmcgaGFzIG5vdGhpbmcgdG8gZGlzY2xvc2UuIENvbmZsaWN0IG9mIGlu
dGVyZXN0OiBOYW4tc2hhbiBaaG9uZyByZXBvcnRzIGdyYW50cyBmcm9tIHRoZSBOYXRpb25hbCBI
ZWFsdGggQ29tbWlzc2lvbiBhbmQgRGVwdCBvZiBTY2llbmNlIGFuZCBUZWNobm9sb2d5IG9mIEd1
YW5nZG9uZyBQcm92aW5jZSwgZHVyaW5nIHRoZSBjb25kdWN0IG9mIHRoZSBzdHVkeS4gQ29uZmxp
Y3Qgb2YgaW50ZXJlc3Q6IEppYW4teGluZyBIZSBoYXMgbm90aGluZyB0byBkaXNjbG9zZS48L2N1
c3RvbTI+PGVsZWN0cm9uaWMtcmVzb3VyY2UtbnVtPjEwLjExODMvMTM5OTMwMDMuMDA1NDctMjAy
MDwvZWxlY3Ryb25pYy1yZXNvdXJjZS1udW0+PHJlbW90ZS1kYXRhYmFzZS1wcm92aWRlcj5OTE08
L3JlbW90ZS1kYXRhYmFzZS1wcm92aWRlcj48bGFuZ3VhZ2U+ZW5nPC9sYW5ndWFnZT48L3JlY29y
ZD48L0NpdGU+PENpdGU+PEF1dGhvcj5DaG9pPC9BdXRob3I+PFllYXI+MjAyMDwvWWVhcj48UmVj
TnVtPjQ8L1JlY051bT48cmVjb3JkPjxyZWMtbnVtYmVyPjQ8L3JlYy1udW1iZXI+PGZvcmVpZ24t
a2V5cz48a2V5IGFwcD0iRU4iIGRiLWlkPSIyNWZkZjB0MGo5Mngya2VlMHI3cGRwemVlczVhd3Nz
MjU1enAiIHRpbWVzdGFtcD0iMTYwMzUxMDI1NyI+NDwva2V5PjwvZm9yZWlnbi1rZXlzPjxyZWYt
dHlwZSBuYW1lPSJKb3VybmFsIEFydGljbGUiPjE3PC9yZWYtdHlwZT48Y29udHJpYnV0b3JzPjxh
dXRob3JzPjxhdXRob3I+Q2hvaSwgUy4gSC48L2F1dGhvcj48YXV0aG9yPktpbSwgSC4gVy48L2F1
dGhvcj48YXV0aG9yPkthbmcsIEouIE0uPC9hdXRob3I+PGF1dGhvcj5LaW0sIEQuIEguPC9hdXRo
b3I+PGF1dGhvcj5DaG8sIEUuIFkuPC9hdXRob3I+PC9hdXRob3JzPjwvY29udHJpYnV0b3JzPjxh
dXRoLWFkZHJlc3M+RGVwYXJ0bWVudCBvZiBQZWRpYXRyaWNzLCBIYWxseW0gVW5pdmVyc2l0eSBE
b25ndGFuIFNhY3JlZCBIZWFydCBIb3NwaXRhbCwgSGFsbHltIFVuaXZlcnNpdHkgQ29sbGVnZSBv
ZiBNZWRpY2luZSwgSHdhc2VvbmcsIEtvcmVhLiYjeEQ7RGVwYXJ0bWVudCBvZiBQZWRpYXRyaWNz
LCBIYWxseW0gVW5pdmVyc2l0eSBTYWNyZWQgSGVhcnQgSG9zcGl0YWwsIEhhbGx5bSBVbml2ZXJz
aXR5IENvbGxlZ2Ugb2YgTWVkaWNpbmUsIEFueWFuZywgS29yZWEuJiN4RDtEZXBhcnRtZW50IG9m
IFBlZGlhdHJpY3MsIFNldmVyYW5jZSBDaGlsZHJlbiZhcG9zO3MgSG9zcGl0YWwsIFlvbnNlaSBV
bml2ZXJzaXR5IENvbGxlZ2Ugb2YgTWVkaWNpbmUsIFNlb3VsLCBLb3JlYS4mI3hEO0luc3RpdHV0
ZSBmb3IgSW1tdW5vbG9neSBhbmQgSW1tdW5vbG9naWNhbCBEaXNlYXNlcywgWW9uc2VpIFVuaXZl
cnNpdHkgQ29sbGVnZSBvZiBNZWRpY2luZSwgU2VvdWwsIEtvcmVhLiYjeEQ7RGVwYXJ0bWVudCBv
ZiBQZWRpYXRyaWNzLCBJbmhhIFVuaXZlcnNpdHkgSG9zcGl0YWwsIEluaGEgVW5pdmVyc2l0eSBT
Y2hvb2wgb2YgTWVkaWNpbmUsIEluY2hlb24sIEtvcmVhLiYjeEQ7RGVwYXJ0bWVudCBvZiBQZWRp
YXRyaWNzLCBDaHVuZ25hbSBOYXRpb25hbCBVbml2ZXJzaXR5IEhvc3BpdGFsLCBEYWVqZW9uLCBL
b3JlYS48L2F1dGgtYWRkcmVzcz48dGl0bGVzPjx0aXRsZT5FcGlkZW1pb2xvZ3kgYW5kIGNsaW5p
Y2FsIGZlYXR1cmVzIG9mIGNvcm9uYXZpcnVzIGRpc2Vhc2UgMjAxOSBpbiBjaGlsZHJlbjwvdGl0
bGU+PHNlY29uZGFyeS10aXRsZT5DbGluIEV4cCBQZWRpYXRyPC9zZWNvbmRhcnktdGl0bGU+PC90
aXRsZXM+PHBlcmlvZGljYWw+PGZ1bGwtdGl0bGU+Q2xpbiBFeHAgUGVkaWF0cjwvZnVsbC10aXRs
ZT48L3BlcmlvZGljYWw+PHBhZ2VzPjEyNS0xMzI8L3BhZ2VzPjx2b2x1bWU+NjM8L3ZvbHVtZT48
bnVtYmVyPjQ8L251bWJlcj48ZWRpdGlvbj4yMDIwLzA0LzA3PC9lZGl0aW9uPjxrZXl3b3Jkcz48
a2V5d29yZD5Db3ZpZC0xOTwva2V5d29yZD48a2V5d29yZD5DaGlsZDwva2V5d29yZD48a2V5d29y
ZD5Db3JvbmF2aXJ1czwva2V5d29yZD48a2V5d29yZD5JbmZhbnQ8L2tleXdvcmQ+PGtleXdvcmQ+
TmV3Ym9ybjwva2V5d29yZD48L2tleXdvcmRzPjxkYXRlcz48eWVhcj4yMDIwPC95ZWFyPjxwdWIt
ZGF0ZXM+PGRhdGU+QXByPC9kYXRlPjwvcHViLWRhdGVzPjwvZGF0ZXM+PGlzYm4+MjcxMy00MTQ4
PC9pc2JuPjxhY2Nlc3Npb24tbnVtPjMyMjUyMTM5PC9hY2Nlc3Npb24tbnVtPjx1cmxzPjwvdXJs
cz48Y3VzdG9tMj5QTUM3MTcwNzg1PC9jdXN0b20yPjxlbGVjdHJvbmljLXJlc291cmNlLW51bT4x
MC4zMzQ1L2NlcC4yMDIwLjAwNTM1PC9lbGVjdHJvbmljLXJlc291cmNlLW51bT48cmVtb3RlLWRh
dGFiYXNlLXByb3ZpZGVyPk5MTTwvcmVtb3RlLWRhdGFiYXNlLXByb3ZpZGVyPjxsYW5ndWFnZT5l
bmc8L2xhbmd1YWdlPjwvcmVjb3JkPjwvQ2l0ZT48L0VuZE5vdGU+
</w:fldData>
        </w:fldCha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instrText xml:space="preserve"> ADDIN EN.CITE </w:instrText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begin">
          <w:fldData xml:space="preserve">PEVuZE5vdGU+PENpdGU+PEF1dGhvcj5HdWFuPC9BdXRob3I+PFllYXI+MjAyMDwvWWVhcj48UmVj
TnVtPjM8L1JlY051bT48RGlzcGxheVRleHQ+KENob2kgZXQgYWwuLCAyMDIwOyBHdWFuIGV0IGFs
LiwgMjAyMCk8L0Rpc3BsYXlUZXh0PjxyZWNvcmQ+PHJlYy1udW1iZXI+MzwvcmVjLW51bWJlcj48
Zm9yZWlnbi1rZXlzPjxrZXkgYXBwPSJFTiIgZGItaWQ9IjI1ZmRmMHQwajkyeDJrZWUwcjdwZHB6
ZWVzNWF3c3MyNTV6cCIgdGltZXN0YW1wPSIxNjAzNTEwMTY3Ij4zPC9rZXk+PC9mb3JlaWduLWtl
eXM+PHJlZi10eXBlIG5hbWU9IkpvdXJuYWwgQXJ0aWNsZSI+MTc8L3JlZi10eXBlPjxjb250cmli
dXRvcnM+PGF1dGhvcnM+PGF1dGhvcj5HdWFuLCBXLiBKLjwvYXV0aG9yPjxhdXRob3I+TGlhbmcs
IFcuIEguPC9hdXRob3I+PGF1dGhvcj5aaGFvLCBZLjwvYXV0aG9yPjxhdXRob3I+TGlhbmcsIEgu
IFIuPC9hdXRob3I+PGF1dGhvcj5DaGVuLCBaLiBTLjwvYXV0aG9yPjxhdXRob3I+TGksIFkuIE0u
PC9hdXRob3I+PGF1dGhvcj5MaXUsIFguIFEuPC9hdXRob3I+PGF1dGhvcj5DaGVuLCBSLiBDLjwv
YXV0aG9yPjxhdXRob3I+VGFuZywgQy4gTC48L2F1dGhvcj48YXV0aG9yPldhbmcsIFQuPC9hdXRo
b3I+PGF1dGhvcj5PdSwgQy4gUS48L2F1dGhvcj48YXV0aG9yPkxpLCBMLjwvYXV0aG9yPjxhdXRo
b3I+Q2hlbiwgUC4gWS48L2F1dGhvcj48YXV0aG9yPlNhbmcsIEwuPC9hdXRob3I+PGF1dGhvcj5X
YW5nLCBXLjwvYXV0aG9yPjxhdXRob3I+TGksIEouIEYuPC9hdXRob3I+PGF1dGhvcj5MaSwgQy4g
Qy48L2F1dGhvcj48YXV0aG9yPk91LCBMLiBNLjwvYXV0aG9yPjxhdXRob3I+Q2hlbmcsIEIuPC9h
dXRob3I+PGF1dGhvcj5YaW9uZywgUy48L2F1dGhvcj48YXV0aG9yPk5pLCBaLiBZLjwvYXV0aG9y
PjxhdXRob3I+WGlhbmcsIEouPC9hdXRob3I+PGF1dGhvcj5IdSwgWS48L2F1dGhvcj48YXV0aG9y
PkxpdSwgTC48L2F1dGhvcj48YXV0aG9yPlNoYW4sIEguPC9hdXRob3I+PGF1dGhvcj5MZWksIEMu
IEwuPC9hdXRob3I+PGF1dGhvcj5QZW5nLCBZLiBYLjwvYXV0aG9yPjxhdXRob3I+V2VpLCBMLjwv
YXV0aG9yPjxhdXRob3I+TGl1LCBZLjwvYXV0aG9yPjxhdXRob3I+SHUsIFkuIEguPC9hdXRob3I+
PGF1dGhvcj5QZW5nLCBQLjwvYXV0aG9yPjxhdXRob3I+V2FuZywgSi4gTS48L2F1dGhvcj48YXV0
aG9yPkxpdSwgSi4gWS48L2F1dGhvcj48YXV0aG9yPkNoZW4sIFouPC9hdXRob3I+PGF1dGhvcj5M
aSwgRy48L2F1dGhvcj48YXV0aG9yPlpoZW5nLCBaLiBKLjwvYXV0aG9yPjxhdXRob3I+UWl1LCBT
LiBRLjwvYXV0aG9yPjxhdXRob3I+THVvLCBKLjwvYXV0aG9yPjxhdXRob3I+WWUsIEMuIEouPC9h
dXRob3I+PGF1dGhvcj5aaHUsIFMuIFkuPC9hdXRob3I+PGF1dGhvcj5DaGVuZywgTC4gTC48L2F1
dGhvcj48YXV0aG9yPlllLCBGLjwvYXV0aG9yPjxhdXRob3I+TGksIFMuIFkuPC9hdXRob3I+PGF1
dGhvcj5aaGVuZywgSi4gUC48L2F1dGhvcj48YXV0aG9yPlpoYW5nLCBOLiBGLjwvYXV0aG9yPjxh
dXRob3I+WmhvbmcsIE4uIFMuPC9hdXRob3I+PGF1dGhvcj5IZSwgSi4gWC48L2F1dGhvcj48L2F1
dGhvcnM+PC9jb250cmlidXRvcnM+PGF1dGgtYWRkcmVzcz5TdGF0ZSBLZXkgTGFib3JhdG9yeSBv
ZiBSZXNwaXJhdG9yeSBEaXNlYXNlIGFuZCBOYXRpb25hbCBDbGluaWNhbCBSZXNlYXJjaCBDZW50
ZXIgZm9yIFJlc3BpcmF0b3J5IERpc2Vhc2UsIHRoZSBGaXJzdCBBZmZpbGlhdGVkIEhvc3BpdGFs
IG9mIEd1YW5nemhvdSBNZWRpY2FsIFVuaXZlcnNpdHksIEd1YW5nemhvdSBNZWRpY2FsIFVuaXZl
cnNpdHksIEd1YW5nemhvdSwgQ2hpbmEuJiN4RDtUaGVzZSBhdXRob3JzIGFyZSBqb2ludCBmaXJz
dCBhdXRob3JzLiYjeEQ7RGVwdCBvZiBUaG9yYWNpYyBPbmNvbG9neSBhbmQgU3VyZ2VyeSwgQ2hp
bmEgU3RhdGUgS2V5IExhYm9yYXRvcnkgb2YgUmVzcGlyYXRvcnkgRGlzZWFzZSBhbmQgTmF0aW9u
YWwgQ2xpbmljYWwgUmVzZWFyY2ggQ2VudGVyIGZvciBSZXNwaXJhdG9yeSBEaXNlYXNlLCB0aGUg
Rmlyc3QgQWZmaWxpYXRlZCBIb3NwaXRhbCBvZiBHdWFuZ3pob3UgTWVkaWNhbCBVbml2ZXJzaXR5
LCBHdWFuZ3pob3UsIENoaW5hLiYjeEQ7VGhlIHNpeHRoIEFmZmlsaWF0ZWQgSG9zcGl0YWwgb2Yg
R3Vhbmd6aG91IE1lZGljYWwgVW5pdmVyc2l0eSwgUWluZ3l1YW4sIENoaW5hLiYjeEQ7RGVwdCBv
ZiBQdWxtb25hcnkgYW5kIENyaXRpY2FsIENhcmUgTWVkaWNpbmUsIENoaW5hIFN0YXRlIEtleSBM
YWJvcmF0b3J5IG9mIFJlc3BpcmF0b3J5IERpc2Vhc2UgYW5kIE5hdGlvbmFsIENsaW5pY2FsIFJl
c2VhcmNoIENlbnRlciBmb3IgUmVzcGlyYXRvcnkgRGlzZWFzZSwgdGhlIEZpcnN0IEFmZmlsaWF0
ZWQgSG9zcGl0YWwgb2YgR3Vhbmd6aG91IE1lZGljYWwgVW5pdmVyc2l0eSwgR3Vhbmd6aG91LCBD
aGluYS4mI3hEO1N0YXRlIEtleSBMYWJvcmF0b3J5IG9mIE9yZ2FuIEZhaWx1cmUgUmVzZWFyY2gs
IERlcHQgb2YgQmlvc3RhdGlzdGljcywgR3Vhbmdkb25nIFByb3ZpbmNpYWwgS2V5IExhYm9yYXRv
cnkgb2YgVHJvcGljYWwgRGlzZWFzZSBSZXNlYXJjaCwgU2Nob29sIG9mIFB1YmxpYyBIZWFsdGgs
IFNvdXRoZXJuIE1lZGljYWwgVW5pdmVyc2l0eSwgR3Vhbmd6aG91LCBDaGluYS4mI3hEO1d1aGFu
IEppbi15aW50YW4gSG9zcGl0YWwsIFd1aGFuLCBDaGluYS4mI3hEO1VuaW9uIEhvc3BpdGFsLCBU
b25namkgTWVkaWNhbCBDb2xsZWdlLCBIdWF6aG9uZyBVbml2ZXJzaXR5IG9mIFNjaWVuY2UgYW5k
IFRlY2hub2xvZ3ksIFd1aGFuLCBDaGluYS4mI3hEO1NoZW56aGVuIFRoaXJkIFBlb3BsZSZhcG9z
O3MgSG9zcGl0YWwsIFNoZW56aGVuLCBDaGluYS4mI3hEO1RoZSBTZWNvbmQgQWZmaWxpYXRlZCBI
b3NwaXRhbCBvZiBTb3V0aGVybiBVbml2ZXJzaXR5IG9mIFNjaWVuY2UgYW5kIFRlY2hub2xvZ3ks
IE5hdGlvbmFsIENsaW5pY2FsIFJlc2VhcmNoIENlbnRlciBmb3IgSW5mZWN0aW91cyBEaXNlYXNl
cywgU2hlbnpoZW4sIENoaW5hLiYjeEQ7VGhlIEZpZnRoIEFmZmlsaWF0ZWQgSG9zcGl0YWwgb2Yg
U3VuIFlhdC1zZW4gVW5pdmVyc2l0eSwgWmh1aGFpLCBDaGluYS4mI3hEO0d1YW5nemhvdSBFaWdo
dGggUGVvcGxlJmFwb3M7cyBIb3NwaXRhbCwgR3Vhbmd6aG91IE1lZGljYWwgVW5pdmVyc2l0eSwg
R3Vhbmd6aG91LCBDaGluYS4mI3hEO1RoZSBDZW50cmFsIEhvc3BpdGFsIG9mIFd1aGFuLCBXdWhh
biwgQ2hpbmEuJiN4RDtXdWhhbiBOby4gMSBIb3NwaXRhbCwgV3VoYW4gSG9zcGl0YWwgb2YgVHJh
ZGl0aW9uYWwgQ2hpbmVzZSBhbmQgV2VzdGVybiBNZWRpY2luZSwgV3VoYW4sIENoaW5hLiYjeEQ7
Q2hlbmdkdSBQdWJsaWMgSGVhbHRoIENsaW5pY2FsIE1lZGljYWwgQ2VudGVyLCBDaGVuZ2R1LCBD
aGluYS4mI3hEO0h1YW5nc2hpIENlbnRyYWwgSG9zcGl0YWwgb2YgRWRvbmcgSGVhbHRoY2FyZSBH
cm91cCwgQWZmaWxpYXRlZCBIb3NwaXRhbCBvZiBIdWJlaSBQb2x5dGVjaG5pYyBVbml2ZXJzaXR5
LCBIdWFuZ3NoaSwgQ2hpbmEuJiN4RDtXdWhhbiBQdWxtb25hcnkgSG9zcGl0YWwsIFd1aGFuLCBD
aGluYS4mI3hEO1RpYW55b3UgSG9zcGl0YWwgQWZmaWxpYXRlZCB0byBXdWhhbiBVbml2ZXJzaXR5
IG9mIFNjaWVuY2UgYW5kIFRlY2hub2xvZ3ksIFd1aGFuLCBDaGluYS4mI3hEO1RoZSBGaXJzdCBI
b3NwaXRhbCBvZiBDaGFuZ3NoYSwgQ2hhbmdzaGEsIENoaW5hLiYjeEQ7VGhlIFRoaXJkIFBlb3Bs
ZSZhcG9zO3MgSG9zcGl0YWwgb2YgSGFpbmFuIFByb3ZpbmNlLCBTYW55YSwgQ2hpbmEuJiN4RDtI
dWFuZ2dhbmcgQ2VudHJhbCBIb3NwaXRhbCwgSHVhbmdnYW5nLCBDaGluYS4mI3hEO1dlbmxpbmcg
Rmlyc3QgUGVvcGxlJmFwb3M7cyBIb3NwaXRhbCwgV2VubGluZywgQ2hpbmEuJiN4RDtUaGUgVGhp
cmQgUGVvcGxlJmFwb3M7cyBIb3NwaXRhbCBvZiBZaWNoYW5nLCBZaWNoYW5nLCBDaGluYS4mI3hE
O0FmZmlsaWF0ZWQgVGFpaGUgSG9zcGl0YWwgb2YgSHViZWkgVW5pdmVyc2l0eSBvZiBNZWRpY2lu
ZSwgU2hpeWFuLCBDaGluYS4mI3hEO1hpYW50YW8gRmlyc3QgUGVvcGxlJmFwb3M7cyBIb3NwaXRh
bCwgWGlhbnRhbywgQ2hpbmEuJiN4RDtUaGUgUGVvcGxlJmFwb3M7cyBIb3NwaXRhbCBvZiBIdWFu
Z3BpIERpc3RyaWN0LCBXdWhhbiwgQ2hpbmEuJiN4RDtEZXB0IG9mIFRob3JhY2ljIE9uY29sb2d5
IGFuZCBTdXJnZXJ5LCBDaGluYSBTdGF0ZSBLZXkgTGFib3JhdG9yeSBvZiBSZXNwaXJhdG9yeSBE
aXNlYXNlIGFuZCBOYXRpb25hbCBDbGluaWNhbCBSZXNlYXJjaCBDZW50ZXIgZm9yIFJlc3BpcmF0
b3J5IERpc2Vhc2UsIHRoZSBGaXJzdCBBZmZpbGlhdGVkIEhvc3BpdGFsIG9mIEd1YW5nemhvdSBN
ZWRpY2FsIFVuaXZlcnNpdHksIEd1YW5nemhvdSwgQ2hpbmEgZHJqaWFueGluZy5oZUBnbWFpbC5j
b20gbmFuc2hhbkB2aXAuMTYzLmNvbS48L2F1dGgtYWRkcmVzcz48dGl0bGVzPjx0aXRsZT5Db21v
cmJpZGl0eSBhbmQgaXRzIGltcGFjdCBvbiAxNTkwIHBhdGllbnRzIHdpdGggQ09WSUQtMTkgaW4g
Q2hpbmE6IGEgbmF0aW9ud2lkZSBhbmFseXNpczwvdGl0bGU+PHNlY29uZGFyeS10aXRsZT5FdXIg
UmVzcGlyIEo8L3NlY29uZGFyeS10aXRsZT48L3RpdGxlcz48cGVyaW9kaWNhbD48ZnVsbC10aXRs
ZT5FdXIgUmVzcGlyIEo8L2Z1bGwtdGl0bGU+PC9wZXJpb2RpY2FsPjx2b2x1bWU+NTU8L3ZvbHVt
ZT48bnVtYmVyPjU8L251bWJlcj48ZWRpdGlvbj4yMDIwLzAzLzI5PC9lZGl0aW9uPjxrZXl3b3Jk
cz48a2V5d29yZD5BZHVsdDwva2V5d29yZD48a2V5d29yZD4qQmV0YWNvcm9uYXZpcnVzPC9rZXl3
b3JkPjxrZXl3b3JkPkNoaW5hL2VwaWRlbWlvbG9neTwva2V5d29yZD48a2V5d29yZD5Db21vcmJp
ZGl0eTwva2V5d29yZD48a2V5d29yZD5Db3JvbmF2aXJ1cyBJbmZlY3Rpb25zL2RpYWdub3Npcy8q
ZXBpZGVtaW9sb2d5PC9rZXl3b3JkPjxrZXl3b3JkPkZlbWFsZTwva2V5d29yZD48a2V5d29yZD5I
dW1hbnM8L2tleXdvcmQ+PGtleXdvcmQ+TWFsZTwva2V5d29yZD48a2V5d29yZD5NaWRkbGUgQWdl
ZDwva2V5d29yZD48a2V5d29yZD5QYW5kZW1pY3M8L2tleXdvcmQ+PGtleXdvcmQ+UG5ldW1vbmlh
LCBWaXJhbC9kaWFnbm9zaXMvKmVwaWRlbWlvbG9neTwva2V5d29yZD48a2V5d29yZD5Qcm9nbm9z
aXM8L2tleXdvcmQ+PGtleXdvcmQ+UmlzayBGYWN0b3JzPC9rZXl3b3JkPjwva2V5d29yZHM+PGRh
dGVzPjx5ZWFyPjIwMjA8L3llYXI+PHB1Yi1kYXRlcz48ZGF0ZT5NYXk8L2RhdGU+PC9wdWItZGF0
ZXM+PC9kYXRlcz48aXNibj4wOTAzLTE5MzYgKFByaW50KSYjeEQ7MDkwMy0xOTM2PC9pc2JuPjxh
Y2Nlc3Npb24tbnVtPjMyMjE3NjUwPC9hY2Nlc3Npb24tbnVtPjx1cmxzPjwvdXJscz48Y3VzdG9t
Mj5QTUM3MDk4NDg1IFdlbi1odWEgTGlhbmcgaGFzIG5vdGhpbmcgdG8gZGlzY2xvc2UuIENvbmZs
aWN0IG9mIGludGVyZXN0OiBZaSBaaGFvIGhhcyBub3RoaW5nIHRvIGRpc2Nsb3NlLiBDb25mbGlj
dCBvZiBpbnRlcmVzdDogSGVuZy1ydWkgTGlhbmcgaGFzIG5vdGhpbmcgdG8gZGlzY2xvc2UuIENv
bmZsaWN0IG9mIGludGVyZXN0OiBaaS1zaGVuZyBDaGVuIGhhcyBub3RoaW5nIHRvIGRpc2Nsb3Nl
LiBDb25mbGljdCBvZiBpbnRlcmVzdDogWWktbWluIExpIGhhcyBub3RoaW5nIHRvIGRpc2Nsb3Nl
LiBDb25mbGljdCBvZiBpbnRlcmVzdDogWGlhby1xaW5nIExpdSBoYXMgbm90aGluZyB0byBkaXNj
bG9zZS4gQ29uZmxpY3Qgb2YgaW50ZXJlc3Q6IFJ1LWNob25nIENoZW4gaGFzIG5vdGhpbmcgdG8g
ZGlzY2xvc2UuIENvbmZsaWN0IG9mIGludGVyZXN0OiBDaHVuLWxpIFRhbmcgaGFzIG5vdGhpbmcg
dG8gZGlzY2xvc2UuIENvbmZsaWN0IG9mIGludGVyZXN0OiBUYW8gV2FuZyBoYXMgbm90aGluZyB0
byBkaXNjbG9zZS4gQ29uZmxpY3Qgb2YgaW50ZXJlc3Q6IENodW4tcXVhbiBPdSBoYXMgbm90aGlu
ZyB0byBkaXNjbG9zZS4gQ29uZmxpY3Qgb2YgaW50ZXJlc3Q6IExpIGhhcyBub3RoaW5nIHRvIGRp
c2Nsb3NlLiBDb25mbGljdCBvZiBpbnRlcmVzdDogUGluZy15YW4gQ2hlbiBoYXMgbm90aGluZyB0
byBkaXNjbG9zZS4gQ29uZmxpY3Qgb2YgaW50ZXJlc3Q6IExpbmcgU2FuZyBoYXMgbm90aGluZyB0
byBkaXNjbG9zZS4gQ29uZmxpY3Qgb2YgaW50ZXJlc3Q6IFdlaSBXYW5nIGhhcyBub3RoaW5nIHRv
IGRpc2Nsb3NlLiBDb25mbGljdCBvZiBpbnRlcmVzdDogSmlhbi1mdSBMaSBoYXMgbm90aGluZyB0
byBkaXNjbG9zZS4gQ29uZmxpY3Qgb2YgaW50ZXJlc3Q6IENhaS1jaGVuIExpIGhhcyBub3RoaW5n
IHRvIGRpc2Nsb3NlLiBDb25mbGljdCBvZiBpbnRlcmVzdDogTGktbWluIE91IGhhcyBub3RoaW5n
IHRvIGRpc2Nsb3NlLiBDb25mbGljdCBvZiBpbnRlcmVzdDogQm8gQ2hlbmcgaGFzIG5vdGhpbmcg
dG8gZGlzY2xvc2UuIENvbmZsaWN0IG9mIGludGVyZXN0OiBTaGFuIFhpb25nIGhhcyBub3RoaW5n
IHRvIGRpc2Nsb3NlLiBDb25mbGljdCBvZiBpbnRlcmVzdDogWmhlbmcteWkgTmkgaGFzIG5vdGhp
bmcgdG8gZGlzY2xvc2UuIENvbmZsaWN0IG9mIGludGVyZXN0OiBKaWUgWGlhbmcgaGFzIG5vdGhp
bmcgdG8gZGlzY2xvc2UuIENvbmZsaWN0IG9mIGludGVyZXN0OiBZdSBIdSBoYXMgbm90aGluZyB0
byBkaXNjbG9zZS4gQ29uZmxpY3Qgb2YgaW50ZXJlc3Q6IExlaSBMaXUgaGFzIG5vdGhpbmcgdG8g
ZGlzY2xvc2UuIENvbmZsaWN0IG9mIGludGVyZXN0OiBIb25nIFNoYW4gaGFzIG5vdGhpbmcgdG8g
ZGlzY2xvc2UuIENvbmZsaWN0IG9mIGludGVyZXN0OiBDaHVuLWxpYW5nIExlaSBoYXMgbm90aGlu
ZyB0byBkaXNjbG9zZS4gQ29uZmxpY3Qgb2YgaW50ZXJlc3Q6IFlpLXhpYW5nIFBlbmcgaGFzIG5v
dGhpbmcgdG8gZGlzY2xvc2UuIENvbmZsaWN0IG9mIGludGVyZXN0OiBMaSBXZWkgaGFzIG5vdGhp
bmcgdG8gZGlzY2xvc2UuIENvbmZsaWN0IG9mIGludGVyZXN0OiBZb25nIExpdSBoYXMgbm90aGlu
ZyB0byBkaXNjbG9zZS4gQ29uZmxpY3Qgb2YgaW50ZXJlc3Q6IFlhLWh1YSBIdSBoYXMgbm90aGlu
ZyB0byBkaXNjbG9zZS4gQ29uZmxpY3Qgb2YgaW50ZXJlc3Q6IFBlbmcgaGFzIG5vdGhpbmcgdG8g
ZGlzY2xvc2UuIENvbmZsaWN0IG9mIGludGVyZXN0OiBKaWFuLW1pbmcgV2FuZyBoYXMgbm90aGlu
ZyB0byBkaXNjbG9zZS4gQ29uZmxpY3Qgb2YgaW50ZXJlc3Q6IEppLXlhbmcgTGl1IGhhcyBub3Ro
aW5nIHRvIGRpc2Nsb3NlLiBDb25mbGljdCBvZiBpbnRlcmVzdDogWmhvbmcgQ2hlbiBoYXMgbm90
aGluZyB0byBkaXNjbG9zZS4gQ29uZmxpY3Qgb2YgaW50ZXJlc3Q6IEdhbmcgTGkgaGFzIG5vdGhp
bmcgdG8gZGlzY2xvc2UuIENvbmZsaWN0IG9mIGludGVyZXN0OiBaaGktamlhbiBaaGVuZyBoYXMg
bm90aGluZyB0byBkaXNjbG9zZS4gQ29uZmxpY3Qgb2YgaW50ZXJlc3Q6IFNoYW8tcWluIFFpdSBo
YXMgbm90aGluZyB0byBkaXNjbG9zZS4gQ29uZmxpY3Qgb2YgaW50ZXJlc3Q6IEppZSBMdW8gaGFz
IG5vdGhpbmcgdG8gZGlzY2xvc2UuIENvbmZsaWN0IG9mIGludGVyZXN0OiBDaGFuZy1qaWFuZyBZ
ZSBoYXMgbm90aGluZyB0byBkaXNjbG9zZS4gQ29uZmxpY3Qgb2YgaW50ZXJlc3Q6IFNoYW8teW9u
ZyBaaHUgaGFzIG5vdGhpbmcgdG8gZGlzY2xvc2UuIENvbmZsaWN0IG9mIGludGVyZXN0OiBMaW4t
bGluZyBDaGVuZyBoYXMgbm90aGluZyB0byBkaXNjbG9zZS4gQ29uZmxpY3Qgb2YgaW50ZXJlc3Q6
IEZlbmcgWWUgaGFzIG5vdGhpbmcgdG8gZGlzY2xvc2UuIENvbmZsaWN0IG9mIGludGVyZXN0OiBT
aGkteXVlIExpIGhhcyBub3RoaW5nIHRvIGRpc2Nsb3NlLiBDb25mbGljdCBvZiBpbnRlcmVzdDog
SmluLXBpbmcgWmhlbmcgaGFzIG5vdGhpbmcgdG8gZGlzY2xvc2UuIENvbmZsaWN0IG9mIGludGVy
ZXN0OiBOdW8tZnUgWmhhbmcgaGFzIG5vdGhpbmcgdG8gZGlzY2xvc2UuIENvbmZsaWN0IG9mIGlu
dGVyZXN0OiBOYW4tc2hhbiBaaG9uZyByZXBvcnRzIGdyYW50cyBmcm9tIHRoZSBOYXRpb25hbCBI
ZWFsdGggQ29tbWlzc2lvbiBhbmQgRGVwdCBvZiBTY2llbmNlIGFuZCBUZWNobm9sb2d5IG9mIEd1
YW5nZG9uZyBQcm92aW5jZSwgZHVyaW5nIHRoZSBjb25kdWN0IG9mIHRoZSBzdHVkeS4gQ29uZmxp
Y3Qgb2YgaW50ZXJlc3Q6IEppYW4teGluZyBIZSBoYXMgbm90aGluZyB0byBkaXNjbG9zZS48L2N1
c3RvbTI+PGVsZWN0cm9uaWMtcmVzb3VyY2UtbnVtPjEwLjExODMvMTM5OTMwMDMuMDA1NDctMjAy
MDwvZWxlY3Ryb25pYy1yZXNvdXJjZS1udW0+PHJlbW90ZS1kYXRhYmFzZS1wcm92aWRlcj5OTE08
L3JlbW90ZS1kYXRhYmFzZS1wcm92aWRlcj48bGFuZ3VhZ2U+ZW5nPC9sYW5ndWFnZT48L3JlY29y
ZD48L0NpdGU+PENpdGU+PEF1dGhvcj5DaG9pPC9BdXRob3I+PFllYXI+MjAyMDwvWWVhcj48UmVj
TnVtPjQ8L1JlY051bT48cmVjb3JkPjxyZWMtbnVtYmVyPjQ8L3JlYy1udW1iZXI+PGZvcmVpZ24t
a2V5cz48a2V5IGFwcD0iRU4iIGRiLWlkPSIyNWZkZjB0MGo5Mngya2VlMHI3cGRwemVlczVhd3Nz
MjU1enAiIHRpbWVzdGFtcD0iMTYwMzUxMDI1NyI+NDwva2V5PjwvZm9yZWlnbi1rZXlzPjxyZWYt
dHlwZSBuYW1lPSJKb3VybmFsIEFydGljbGUiPjE3PC9yZWYtdHlwZT48Y29udHJpYnV0b3JzPjxh
dXRob3JzPjxhdXRob3I+Q2hvaSwgUy4gSC48L2F1dGhvcj48YXV0aG9yPktpbSwgSC4gVy48L2F1
dGhvcj48YXV0aG9yPkthbmcsIEouIE0uPC9hdXRob3I+PGF1dGhvcj5LaW0sIEQuIEguPC9hdXRo
b3I+PGF1dGhvcj5DaG8sIEUuIFkuPC9hdXRob3I+PC9hdXRob3JzPjwvY29udHJpYnV0b3JzPjxh
dXRoLWFkZHJlc3M+RGVwYXJ0bWVudCBvZiBQZWRpYXRyaWNzLCBIYWxseW0gVW5pdmVyc2l0eSBE
b25ndGFuIFNhY3JlZCBIZWFydCBIb3NwaXRhbCwgSGFsbHltIFVuaXZlcnNpdHkgQ29sbGVnZSBv
ZiBNZWRpY2luZSwgSHdhc2VvbmcsIEtvcmVhLiYjeEQ7RGVwYXJ0bWVudCBvZiBQZWRpYXRyaWNz
LCBIYWxseW0gVW5pdmVyc2l0eSBTYWNyZWQgSGVhcnQgSG9zcGl0YWwsIEhhbGx5bSBVbml2ZXJz
aXR5IENvbGxlZ2Ugb2YgTWVkaWNpbmUsIEFueWFuZywgS29yZWEuJiN4RDtEZXBhcnRtZW50IG9m
IFBlZGlhdHJpY3MsIFNldmVyYW5jZSBDaGlsZHJlbiZhcG9zO3MgSG9zcGl0YWwsIFlvbnNlaSBV
bml2ZXJzaXR5IENvbGxlZ2Ugb2YgTWVkaWNpbmUsIFNlb3VsLCBLb3JlYS4mI3hEO0luc3RpdHV0
ZSBmb3IgSW1tdW5vbG9neSBhbmQgSW1tdW5vbG9naWNhbCBEaXNlYXNlcywgWW9uc2VpIFVuaXZl
cnNpdHkgQ29sbGVnZSBvZiBNZWRpY2luZSwgU2VvdWwsIEtvcmVhLiYjeEQ7RGVwYXJ0bWVudCBv
ZiBQZWRpYXRyaWNzLCBJbmhhIFVuaXZlcnNpdHkgSG9zcGl0YWwsIEluaGEgVW5pdmVyc2l0eSBT
Y2hvb2wgb2YgTWVkaWNpbmUsIEluY2hlb24sIEtvcmVhLiYjeEQ7RGVwYXJ0bWVudCBvZiBQZWRp
YXRyaWNzLCBDaHVuZ25hbSBOYXRpb25hbCBVbml2ZXJzaXR5IEhvc3BpdGFsLCBEYWVqZW9uLCBL
b3JlYS48L2F1dGgtYWRkcmVzcz48dGl0bGVzPjx0aXRsZT5FcGlkZW1pb2xvZ3kgYW5kIGNsaW5p
Y2FsIGZlYXR1cmVzIG9mIGNvcm9uYXZpcnVzIGRpc2Vhc2UgMjAxOSBpbiBjaGlsZHJlbjwvdGl0
bGU+PHNlY29uZGFyeS10aXRsZT5DbGluIEV4cCBQZWRpYXRyPC9zZWNvbmRhcnktdGl0bGU+PC90
aXRsZXM+PHBlcmlvZGljYWw+PGZ1bGwtdGl0bGU+Q2xpbiBFeHAgUGVkaWF0cjwvZnVsbC10aXRs
ZT48L3BlcmlvZGljYWw+PHBhZ2VzPjEyNS0xMzI8L3BhZ2VzPjx2b2x1bWU+NjM8L3ZvbHVtZT48
bnVtYmVyPjQ8L251bWJlcj48ZWRpdGlvbj4yMDIwLzA0LzA3PC9lZGl0aW9uPjxrZXl3b3Jkcz48
a2V5d29yZD5Db3ZpZC0xOTwva2V5d29yZD48a2V5d29yZD5DaGlsZDwva2V5d29yZD48a2V5d29y
ZD5Db3JvbmF2aXJ1czwva2V5d29yZD48a2V5d29yZD5JbmZhbnQ8L2tleXdvcmQ+PGtleXdvcmQ+
TmV3Ym9ybjwva2V5d29yZD48L2tleXdvcmRzPjxkYXRlcz48eWVhcj4yMDIwPC95ZWFyPjxwdWIt
ZGF0ZXM+PGRhdGU+QXByPC9kYXRlPjwvcHViLWRhdGVzPjwvZGF0ZXM+PGlzYm4+MjcxMy00MTQ4
PC9pc2JuPjxhY2Nlc3Npb24tbnVtPjMyMjUyMTM5PC9hY2Nlc3Npb24tbnVtPjx1cmxzPjwvdXJs
cz48Y3VzdG9tMj5QTUM3MTcwNzg1PC9jdXN0b20yPjxlbGVjdHJvbmljLXJlc291cmNlLW51bT4x
MC4zMzQ1L2NlcC4yMDIwLjAwNTM1PC9lbGVjdHJvbmljLXJlc291cmNlLW51bT48cmVtb3RlLWRh
dGFiYXNlLXByb3ZpZGVyPk5MTTwvcmVtb3RlLWRhdGFiYXNlLXByb3ZpZGVyPjxsYW5ndWFnZT5l
bmc8L2xhbmd1YWdlPjwvcmVjb3JkPjwvQ2l0ZT48L0VuZE5vdGU+
</w:fldData>
        </w:fldCha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instrText xml:space="preserve"> ADDIN EN.CITE.DATA </w:instrText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end"/>
      </w:r>
      <w:r w:rsidR="009F5822" w:rsidRPr="00A778CB">
        <w:rPr>
          <w:rFonts w:asciiTheme="majorBidi" w:hAnsiTheme="majorBidi" w:cstheme="majorBidi"/>
          <w:sz w:val="21"/>
          <w:szCs w:val="21"/>
          <w:lang w:bidi="fa-IR"/>
        </w:rPr>
      </w:r>
      <w:r w:rsidR="009F5822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separate"/>
      </w:r>
      <w:r w:rsidR="00EF7572" w:rsidRPr="00A778CB">
        <w:rPr>
          <w:rFonts w:asciiTheme="majorBidi" w:hAnsiTheme="majorBidi" w:cstheme="majorBidi"/>
          <w:noProof/>
          <w:sz w:val="21"/>
          <w:szCs w:val="21"/>
          <w:lang w:bidi="fa-IR"/>
        </w:rPr>
        <w:t>(Choi et al., 2020; Guan et al., 2020)</w:t>
      </w:r>
      <w:r w:rsidR="009F5822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end"/>
      </w:r>
      <w:r w:rsidR="00C42F99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. </w:t>
      </w:r>
      <w:r w:rsidR="00641B07" w:rsidRPr="00A778CB">
        <w:rPr>
          <w:rFonts w:asciiTheme="majorBidi" w:hAnsiTheme="majorBidi" w:cstheme="majorBidi"/>
          <w:sz w:val="21"/>
          <w:szCs w:val="21"/>
          <w:lang w:bidi="fa-IR"/>
        </w:rPr>
        <w:t>Angiotensin-converting enzyme 2 (ACE2) has been qualified to have divers</w:t>
      </w:r>
      <w:r w:rsidR="00D40D97" w:rsidRPr="00A778CB">
        <w:rPr>
          <w:rFonts w:asciiTheme="majorBidi" w:hAnsiTheme="majorBidi" w:cstheme="majorBidi"/>
          <w:sz w:val="21"/>
          <w:szCs w:val="21"/>
          <w:lang w:bidi="fa-IR"/>
        </w:rPr>
        <w:t>e</w:t>
      </w:r>
      <w:r w:rsidR="00641B07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 physiologic roles in </w:t>
      </w:r>
      <w:r w:rsidR="00D40D97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the </w:t>
      </w:r>
      <w:r w:rsidR="00641B07" w:rsidRPr="00A778CB">
        <w:rPr>
          <w:rFonts w:asciiTheme="majorBidi" w:hAnsiTheme="majorBidi" w:cstheme="majorBidi"/>
          <w:sz w:val="21"/>
          <w:szCs w:val="21"/>
          <w:lang w:bidi="fa-IR"/>
        </w:rPr>
        <w:t>human body; counter the action of the ACE, helps in the carriage of amino acid</w:t>
      </w:r>
      <w:r w:rsidR="00D40D97" w:rsidRPr="00A778CB">
        <w:rPr>
          <w:rFonts w:asciiTheme="majorBidi" w:hAnsiTheme="majorBidi" w:cstheme="majorBidi"/>
          <w:sz w:val="21"/>
          <w:szCs w:val="21"/>
          <w:lang w:bidi="fa-IR"/>
        </w:rPr>
        <w:t>,</w:t>
      </w:r>
      <w:r w:rsidR="00641B07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 and as a receptor for entry of several kinds of coronaviruses, including SARS-CoV-2 </w:t>
      </w:r>
      <w:r w:rsidR="00A5117E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begin">
          <w:fldData xml:space="preserve">PEVuZE5vdGU+PENpdGU+PEF1dGhvcj5HaGVibGF3aTwvQXV0aG9yPjxZZWFyPjIwMjA8L1llYXI+
PFJlY051bT4yNjwvUmVjTnVtPjxEaXNwbGF5VGV4dD4oR2hlYmxhd2kgZXQgYWwuLCAyMDIwKTwv
RGlzcGxheVRleHQ+PHJlY29yZD48cmVjLW51bWJlcj4yNjwvcmVjLW51bWJlcj48Zm9yZWlnbi1r
ZXlzPjxrZXkgYXBwPSJFTiIgZGItaWQ9IjI1ZmRmMHQwajkyeDJrZWUwcjdwZHB6ZWVzNWF3c3My
NTV6cCIgdGltZXN0YW1wPSIxNjA0MzI0MTI5Ij4yNjwva2V5PjwvZm9yZWlnbi1rZXlzPjxyZWYt
dHlwZSBuYW1lPSJKb3VybmFsIEFydGljbGUiPjE3PC9yZWYtdHlwZT48Y29udHJpYnV0b3JzPjxh
dXRob3JzPjxhdXRob3I+R2hlYmxhd2ksIE0uPC9hdXRob3I+PGF1dGhvcj5XYW5nLCBLLjwvYXV0
aG9yPjxhdXRob3I+Vml2ZWlyb3MsIEEuPC9hdXRob3I+PGF1dGhvcj5OZ3V5ZW4sIFEuPC9hdXRo
b3I+PGF1dGhvcj5aaG9uZywgSi4gQy48L2F1dGhvcj48YXV0aG9yPlR1cm5lciwgQS4gSi48L2F1
dGhvcj48YXV0aG9yPlJhaXphZGEsIE0uIEsuPC9hdXRob3I+PGF1dGhvcj5HcmFudCwgTS4gQi48
L2F1dGhvcj48YXV0aG9yPk91ZGl0LCBHLiBZLjwvYXV0aG9yPjwvYXV0aG9ycz48L2NvbnRyaWJ1
dG9ycz48YXV0aC1hZGRyZXNzPkZyb20gdGhlIERlcGFydG1lbnQgb2YgUGh5c2lvbG9neSAoTS5H
LiwgQS5WLiwgRy5ZLk8uKS4mI3hEO01hemFua293c2tpIEFsYmVydGEgSGVhcnQgSW5zdGl0dXRl
LCBVbml2ZXJzaXR5IG9mIEFsYmVydGEsIEVkbW9udG9uLCBDYW5hZGEgKE0uRy4sIEsuVy4sIEEu
Vi4sIFEuTi4sIEcuWS5PLikuJiN4RDtEaXZpc2lvbiBvZiBDYXJkaW9sb2d5LCBEZXBhcnRtZW50
IG9mIE1lZGljaW5lLCBVbml2ZXJzaXR5IG9mIEFsYmVydGEsIEVkbW9udG9uLCBDYW5hZGEgKEsu
Vy4sIFEuTi4sIEcuWS5PLikuJiN4RDtIZWFydCBDZW50ZXIgYW5kIEJlaWppbmcgS2V5IExhYm9y
YXRvcnkgb2YgSHlwZXJ0ZW5zaW9uLCBCZWlqaW5nIENoYW95YW5nIEhvc3BpdGFsLCBDYXBpdGFs
IE1lZGljYWwgVW5pdmVyc2l0eSwgQ2hpbmEgKEouLUMuWi4pLiYjeEQ7U2Nob29sIG9mIEJpb21l
ZGljYWwgU2NpZW5jZXMsIFVuaXZlcnNpdHkgb2YgTGVlZHMsIFVuaXRlZCBLaW5nZG9tIChBLkou
VC4pLiYjeEQ7RGVwYXJ0bWVudCBvZiBQaHlzaW9sb2d5IGFuZCBGdW5jdGlvbmFsIEdlbm9taWNz
LCBDb2xsZWdlIG9mIE1lZGljaW5lLCBVbml2ZXJzaXR5IG9mIEZsb3JpZGEsIEdhaW5lc3ZpbGxl
IChNLksuUi4pLiYjeEQ7RGVwYXJ0bWVudCBvZiBPcGh0aGFsbW9sb2d5IGFuZCBWaXN1YWwgU2Np
ZW5jZXMsIFVuaXZlcnNpdHkgb2YgQWxhYmFtYSBhdCBCaXJtaW5naGFtIChNLkIuRy4pLjwvYXV0
aC1hZGRyZXNzPjx0aXRsZXM+PHRpdGxlPkFuZ2lvdGVuc2luLUNvbnZlcnRpbmcgRW56eW1lIDI6
IFNBUlMtQ29WLTIgUmVjZXB0b3IgYW5kIFJlZ3VsYXRvciBvZiB0aGUgUmVuaW4tQW5naW90ZW5z
aW4gU3lzdGVtOiBDZWxlYnJhdGluZyB0aGUgMjB0aCBBbm5pdmVyc2FyeSBvZiB0aGUgRGlzY292
ZXJ5IG9mIEFDRTI8L3RpdGxlPjxzZWNvbmRhcnktdGl0bGU+Q2lyYyBSZXM8L3NlY29uZGFyeS10
aXRsZT48L3RpdGxlcz48cGVyaW9kaWNhbD48ZnVsbC10aXRsZT5DaXJjIFJlczwvZnVsbC10aXRs
ZT48L3BlcmlvZGljYWw+PHBhZ2VzPjE0NTYtMTQ3NDwvcGFnZXM+PHZvbHVtZT4xMjY8L3ZvbHVt
ZT48bnVtYmVyPjEwPC9udW1iZXI+PGVkaXRpb24+MjAyMC8wNC8wOTwvZWRpdGlvbj48a2V5d29y
ZHM+PGtleXdvcmQ+QURBTTE3IFByb3RlaW4vcGh5c2lvbG9neTwva2V5d29yZD48a2V5d29yZD5B
bmltYWxzPC9rZXl3b3JkPjxrZXl3b3JkPkJldGFjb3JvbmF2aXJ1cy8qcGh5c2lvbG9neTwva2V5
d29yZD48a2V5d29yZD4qQ2FyZGlvdmFzY3VsYXIgRGlzZWFzZXMvZXRpb2xvZ3kvcGh5c2lvcGF0
aG9sb2d5PC9rZXl3b3JkPjxrZXl3b3JkPipDb3JvbmF2aXJ1cyBJbmZlY3Rpb25zL2NvbXBsaWNh
dGlvbnMvZHJ1Zzwva2V5d29yZD48a2V5d29yZD50aGVyYXB5L21ldGFib2xpc20vcGh5c2lvcGF0
aG9sb2d5L3Zpcm9sb2d5PC9rZXl3b3JkPjxrZXl3b3JkPkRpYWJldGVzIENvbXBsaWNhdGlvbnMv
bWV0YWJvbGlzbS9waHlzaW9wYXRob2xvZ3k8L2tleXdvcmQ+PGtleXdvcmQ+SHVtYW5zPC9rZXl3
b3JkPjxrZXl3b3JkPk1vbGVjdWxhciBUYXJnZXRlZCBUaGVyYXB5PC9rZXl3b3JkPjxrZXl3b3Jk
PipQYW5kZW1pY3M8L2tleXdvcmQ+PGtleXdvcmQ+UGVwdGlkeWwtRGlwZXB0aWRhc2UgQS8qcGh5
c2lvbG9neTwva2V5d29yZD48a2V5d29yZD4qUG5ldW1vbmlhLCBWaXJhbC9jb21wbGljYXRpb25z
L21ldGFib2xpc20vcGh5c2lvcGF0aG9sb2d5L3Zpcm9sb2d5PC9rZXl3b3JkPjxrZXl3b3JkPlJl
Y2VwdG9ycywgVmlydXMvcGh5c2lvbG9neTwva2V5d29yZD48a2V5d29yZD5SZW5pbi1Bbmdpb3Rl
bnNpbiBTeXN0ZW0vKnBoeXNpb2xvZ3k8L2tleXdvcmQ+PGtleXdvcmQ+VmlydXMgQXR0YWNobWVu
dDwva2V5d29yZD48a2V5d29yZD4qY2FyZGlvdmFzY3VsYXIgZGlzZWFzZXM8L2tleXdvcmQ+PGtl
eXdvcmQ+KmNvcm9uYXZpcnVzPC9rZXl3b3JkPjxrZXl3b3JkPipkeXNiaW9zaXM8L2tleXdvcmQ+
PGtleXdvcmQ+KmhlYXJ0IGZhaWx1cmU8L2tleXdvcmQ+PGtleXdvcmQ+KnJlbmluLWFuZ2lvdGVu
c2luIHN5c3RlbTwva2V5d29yZD48L2tleXdvcmRzPjxkYXRlcz48eWVhcj4yMDIwPC95ZWFyPjxw
dWItZGF0ZXM+PGRhdGU+TWF5IDg8L2RhdGU+PC9wdWItZGF0ZXM+PC9kYXRlcz48aXNibj4wMDA5
LTczMzAgKFByaW50KSYjeEQ7MDAwOS03MzMwPC9pc2JuPjxhY2Nlc3Npb24tbnVtPjMyMjY0Nzkx
PC9hY2Nlc3Npb24tbnVtPjx1cmxzPjwvdXJscz48Y3VzdG9tMj5QTUM3MTg4MDQ5PC9jdXN0b20y
PjxjdXN0b202Pk5JSE1TMTU4MzMxMjwvY3VzdG9tNj48ZWxlY3Ryb25pYy1yZXNvdXJjZS1udW0+
MTAuMTE2MS9jaXJjcmVzYWhhLjEyMC4zMTcwMTU8L2VsZWN0cm9uaWMtcmVzb3VyY2UtbnVtPjxy
ZW1vdGUtZGF0YWJhc2UtcHJvdmlkZXI+TkxNPC9yZW1vdGUtZGF0YWJhc2UtcHJvdmlkZXI+PGxh
bmd1YWdlPmVuZzwvbGFuZ3VhZ2U+PC9yZWNvcmQ+PC9DaXRlPjwvRW5kTm90ZT4A
</w:fldData>
        </w:fldCha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instrText xml:space="preserve"> ADDIN EN.CITE </w:instrText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begin">
          <w:fldData xml:space="preserve">PEVuZE5vdGU+PENpdGU+PEF1dGhvcj5HaGVibGF3aTwvQXV0aG9yPjxZZWFyPjIwMjA8L1llYXI+
PFJlY051bT4yNjwvUmVjTnVtPjxEaXNwbGF5VGV4dD4oR2hlYmxhd2kgZXQgYWwuLCAyMDIwKTwv
RGlzcGxheVRleHQ+PHJlY29yZD48cmVjLW51bWJlcj4yNjwvcmVjLW51bWJlcj48Zm9yZWlnbi1r
ZXlzPjxrZXkgYXBwPSJFTiIgZGItaWQ9IjI1ZmRmMHQwajkyeDJrZWUwcjdwZHB6ZWVzNWF3c3My
NTV6cCIgdGltZXN0YW1wPSIxNjA0MzI0MTI5Ij4yNjwva2V5PjwvZm9yZWlnbi1rZXlzPjxyZWYt
dHlwZSBuYW1lPSJKb3VybmFsIEFydGljbGUiPjE3PC9yZWYtdHlwZT48Y29udHJpYnV0b3JzPjxh
dXRob3JzPjxhdXRob3I+R2hlYmxhd2ksIE0uPC9hdXRob3I+PGF1dGhvcj5XYW5nLCBLLjwvYXV0
aG9yPjxhdXRob3I+Vml2ZWlyb3MsIEEuPC9hdXRob3I+PGF1dGhvcj5OZ3V5ZW4sIFEuPC9hdXRo
b3I+PGF1dGhvcj5aaG9uZywgSi4gQy48L2F1dGhvcj48YXV0aG9yPlR1cm5lciwgQS4gSi48L2F1
dGhvcj48YXV0aG9yPlJhaXphZGEsIE0uIEsuPC9hdXRob3I+PGF1dGhvcj5HcmFudCwgTS4gQi48
L2F1dGhvcj48YXV0aG9yPk91ZGl0LCBHLiBZLjwvYXV0aG9yPjwvYXV0aG9ycz48L2NvbnRyaWJ1
dG9ycz48YXV0aC1hZGRyZXNzPkZyb20gdGhlIERlcGFydG1lbnQgb2YgUGh5c2lvbG9neSAoTS5H
LiwgQS5WLiwgRy5ZLk8uKS4mI3hEO01hemFua293c2tpIEFsYmVydGEgSGVhcnQgSW5zdGl0dXRl
LCBVbml2ZXJzaXR5IG9mIEFsYmVydGEsIEVkbW9udG9uLCBDYW5hZGEgKE0uRy4sIEsuVy4sIEEu
Vi4sIFEuTi4sIEcuWS5PLikuJiN4RDtEaXZpc2lvbiBvZiBDYXJkaW9sb2d5LCBEZXBhcnRtZW50
IG9mIE1lZGljaW5lLCBVbml2ZXJzaXR5IG9mIEFsYmVydGEsIEVkbW9udG9uLCBDYW5hZGEgKEsu
Vy4sIFEuTi4sIEcuWS5PLikuJiN4RDtIZWFydCBDZW50ZXIgYW5kIEJlaWppbmcgS2V5IExhYm9y
YXRvcnkgb2YgSHlwZXJ0ZW5zaW9uLCBCZWlqaW5nIENoYW95YW5nIEhvc3BpdGFsLCBDYXBpdGFs
IE1lZGljYWwgVW5pdmVyc2l0eSwgQ2hpbmEgKEouLUMuWi4pLiYjeEQ7U2Nob29sIG9mIEJpb21l
ZGljYWwgU2NpZW5jZXMsIFVuaXZlcnNpdHkgb2YgTGVlZHMsIFVuaXRlZCBLaW5nZG9tIChBLkou
VC4pLiYjeEQ7RGVwYXJ0bWVudCBvZiBQaHlzaW9sb2d5IGFuZCBGdW5jdGlvbmFsIEdlbm9taWNz
LCBDb2xsZWdlIG9mIE1lZGljaW5lLCBVbml2ZXJzaXR5IG9mIEZsb3JpZGEsIEdhaW5lc3ZpbGxl
IChNLksuUi4pLiYjeEQ7RGVwYXJ0bWVudCBvZiBPcGh0aGFsbW9sb2d5IGFuZCBWaXN1YWwgU2Np
ZW5jZXMsIFVuaXZlcnNpdHkgb2YgQWxhYmFtYSBhdCBCaXJtaW5naGFtIChNLkIuRy4pLjwvYXV0
aC1hZGRyZXNzPjx0aXRsZXM+PHRpdGxlPkFuZ2lvdGVuc2luLUNvbnZlcnRpbmcgRW56eW1lIDI6
IFNBUlMtQ29WLTIgUmVjZXB0b3IgYW5kIFJlZ3VsYXRvciBvZiB0aGUgUmVuaW4tQW5naW90ZW5z
aW4gU3lzdGVtOiBDZWxlYnJhdGluZyB0aGUgMjB0aCBBbm5pdmVyc2FyeSBvZiB0aGUgRGlzY292
ZXJ5IG9mIEFDRTI8L3RpdGxlPjxzZWNvbmRhcnktdGl0bGU+Q2lyYyBSZXM8L3NlY29uZGFyeS10
aXRsZT48L3RpdGxlcz48cGVyaW9kaWNhbD48ZnVsbC10aXRsZT5DaXJjIFJlczwvZnVsbC10aXRs
ZT48L3BlcmlvZGljYWw+PHBhZ2VzPjE0NTYtMTQ3NDwvcGFnZXM+PHZvbHVtZT4xMjY8L3ZvbHVt
ZT48bnVtYmVyPjEwPC9udW1iZXI+PGVkaXRpb24+MjAyMC8wNC8wOTwvZWRpdGlvbj48a2V5d29y
ZHM+PGtleXdvcmQ+QURBTTE3IFByb3RlaW4vcGh5c2lvbG9neTwva2V5d29yZD48a2V5d29yZD5B
bmltYWxzPC9rZXl3b3JkPjxrZXl3b3JkPkJldGFjb3JvbmF2aXJ1cy8qcGh5c2lvbG9neTwva2V5
d29yZD48a2V5d29yZD4qQ2FyZGlvdmFzY3VsYXIgRGlzZWFzZXMvZXRpb2xvZ3kvcGh5c2lvcGF0
aG9sb2d5PC9rZXl3b3JkPjxrZXl3b3JkPipDb3JvbmF2aXJ1cyBJbmZlY3Rpb25zL2NvbXBsaWNh
dGlvbnMvZHJ1Zzwva2V5d29yZD48a2V5d29yZD50aGVyYXB5L21ldGFib2xpc20vcGh5c2lvcGF0
aG9sb2d5L3Zpcm9sb2d5PC9rZXl3b3JkPjxrZXl3b3JkPkRpYWJldGVzIENvbXBsaWNhdGlvbnMv
bWV0YWJvbGlzbS9waHlzaW9wYXRob2xvZ3k8L2tleXdvcmQ+PGtleXdvcmQ+SHVtYW5zPC9rZXl3
b3JkPjxrZXl3b3JkPk1vbGVjdWxhciBUYXJnZXRlZCBUaGVyYXB5PC9rZXl3b3JkPjxrZXl3b3Jk
PipQYW5kZW1pY3M8L2tleXdvcmQ+PGtleXdvcmQ+UGVwdGlkeWwtRGlwZXB0aWRhc2UgQS8qcGh5
c2lvbG9neTwva2V5d29yZD48a2V5d29yZD4qUG5ldW1vbmlhLCBWaXJhbC9jb21wbGljYXRpb25z
L21ldGFib2xpc20vcGh5c2lvcGF0aG9sb2d5L3Zpcm9sb2d5PC9rZXl3b3JkPjxrZXl3b3JkPlJl
Y2VwdG9ycywgVmlydXMvcGh5c2lvbG9neTwva2V5d29yZD48a2V5d29yZD5SZW5pbi1Bbmdpb3Rl
bnNpbiBTeXN0ZW0vKnBoeXNpb2xvZ3k8L2tleXdvcmQ+PGtleXdvcmQ+VmlydXMgQXR0YWNobWVu
dDwva2V5d29yZD48a2V5d29yZD4qY2FyZGlvdmFzY3VsYXIgZGlzZWFzZXM8L2tleXdvcmQ+PGtl
eXdvcmQ+KmNvcm9uYXZpcnVzPC9rZXl3b3JkPjxrZXl3b3JkPipkeXNiaW9zaXM8L2tleXdvcmQ+
PGtleXdvcmQ+KmhlYXJ0IGZhaWx1cmU8L2tleXdvcmQ+PGtleXdvcmQ+KnJlbmluLWFuZ2lvdGVu
c2luIHN5c3RlbTwva2V5d29yZD48L2tleXdvcmRzPjxkYXRlcz48eWVhcj4yMDIwPC95ZWFyPjxw
dWItZGF0ZXM+PGRhdGU+TWF5IDg8L2RhdGU+PC9wdWItZGF0ZXM+PC9kYXRlcz48aXNibj4wMDA5
LTczMzAgKFByaW50KSYjeEQ7MDAwOS03MzMwPC9pc2JuPjxhY2Nlc3Npb24tbnVtPjMyMjY0Nzkx
PC9hY2Nlc3Npb24tbnVtPjx1cmxzPjwvdXJscz48Y3VzdG9tMj5QTUM3MTg4MDQ5PC9jdXN0b20y
PjxjdXN0b202Pk5JSE1TMTU4MzMxMjwvY3VzdG9tNj48ZWxlY3Ryb25pYy1yZXNvdXJjZS1udW0+
MTAuMTE2MS9jaXJjcmVzYWhhLjEyMC4zMTcwMTU8L2VsZWN0cm9uaWMtcmVzb3VyY2UtbnVtPjxy
ZW1vdGUtZGF0YWJhc2UtcHJvdmlkZXI+TkxNPC9yZW1vdGUtZGF0YWJhc2UtcHJvdmlkZXI+PGxh
bmd1YWdlPmVuZzwvbGFuZ3VhZ2U+PC9yZWNvcmQ+PC9DaXRlPjwvRW5kTm90ZT4A
</w:fldData>
        </w:fldCha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instrText xml:space="preserve"> ADDIN EN.CITE.DATA </w:instrText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end"/>
      </w:r>
      <w:r w:rsidR="00A5117E" w:rsidRPr="00A778CB">
        <w:rPr>
          <w:rFonts w:asciiTheme="majorBidi" w:hAnsiTheme="majorBidi" w:cstheme="majorBidi"/>
          <w:sz w:val="21"/>
          <w:szCs w:val="21"/>
          <w:lang w:bidi="fa-IR"/>
        </w:rPr>
      </w:r>
      <w:r w:rsidR="00A5117E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separate"/>
      </w:r>
      <w:r w:rsidR="00EF7572" w:rsidRPr="00A778CB">
        <w:rPr>
          <w:rFonts w:asciiTheme="majorBidi" w:hAnsiTheme="majorBidi" w:cstheme="majorBidi"/>
          <w:noProof/>
          <w:sz w:val="21"/>
          <w:szCs w:val="21"/>
          <w:lang w:bidi="fa-IR"/>
        </w:rPr>
        <w:t>(Gheblawi et al., 2020)</w:t>
      </w:r>
      <w:r w:rsidR="00A5117E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end"/>
      </w:r>
      <w:r w:rsidR="00A5117E" w:rsidRPr="00A778CB">
        <w:rPr>
          <w:rFonts w:asciiTheme="majorBidi" w:hAnsiTheme="majorBidi" w:cstheme="majorBidi"/>
          <w:sz w:val="21"/>
          <w:szCs w:val="21"/>
          <w:lang w:bidi="fa-IR"/>
        </w:rPr>
        <w:t>. </w:t>
      </w:r>
      <w:r w:rsidR="00D2784F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 </w:t>
      </w:r>
      <w:r w:rsidR="00EA728E" w:rsidRPr="00A778CB">
        <w:rPr>
          <w:rFonts w:asciiTheme="majorBidi" w:hAnsiTheme="majorBidi" w:cstheme="majorBidi"/>
          <w:sz w:val="21"/>
          <w:szCs w:val="21"/>
          <w:lang w:bidi="fa-IR"/>
        </w:rPr>
        <w:t>Activation of both SARS coronavirus of 2003 and newly identified SARS-CoV-2</w:t>
      </w:r>
      <w:r w:rsidR="00D40D97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 is through t</w:t>
      </w:r>
      <w:r w:rsidR="00A5117E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ransmembrane protease, serine 2 (TMPRSS2) </w:t>
      </w:r>
      <w:r w:rsidR="0094170E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begin">
          <w:fldData xml:space="preserve">PEVuZE5vdGU+PENpdGU+PEF1dGhvcj5IdWdnaW5zPC9BdXRob3I+PFllYXI+MjAyMDwvWWVhcj48
UmVjTnVtPjI3PC9SZWNOdW0+PERpc3BsYXlUZXh0PihIdWdnaW5zLCAyMDIwKTwvRGlzcGxheVRl
eHQ+PHJlY29yZD48cmVjLW51bWJlcj4yNzwvcmVjLW51bWJlcj48Zm9yZWlnbi1rZXlzPjxrZXkg
YXBwPSJFTiIgZGItaWQ9IjI1ZmRmMHQwajkyeDJrZWUwcjdwZHB6ZWVzNWF3c3MyNTV6cCIgdGlt
ZXN0YW1wPSIxNjA0MzI1MDg0Ij4yNzwva2V5PjwvZm9yZWlnbi1rZXlzPjxyZWYtdHlwZSBuYW1l
PSJKb3VybmFsIEFydGljbGUiPjE3PC9yZWYtdHlwZT48Y29udHJpYnV0b3JzPjxhdXRob3JzPjxh
dXRob3I+SHVnZ2lucywgRC4gSi48L2F1dGhvcj48L2F1dGhvcnM+PC9jb250cmlidXRvcnM+PGF1
dGgtYWRkcmVzcz5UcmktSW5zdGl0dXRpb25hbCBUaGVyYXBldXRpY3MgRGlzY292ZXJ5IEluc3Rp
dHV0ZSwgTmV3IFlvcmssIE5ZLCBVU0E7IERlcGFydG1lbnQgb2YgUGh5c2lvbG9neSBhbmQgQmlv
cGh5c2ljcywgV2VpbGwgQ29ybmVsbCBNZWRpY2FsIENvbGxlZ2Ugb2YgQ29ybmVsbCBVbml2ZXJz
aXR5LCBOZXcgWW9yaywgTlksIFVTQS4gRWxlY3Ryb25pYyBhZGRyZXNzOiBkaHVnZ2luc0B0cml0
ZGkub3JnLjwvYXV0aC1hZGRyZXNzPjx0aXRsZXM+PHRpdGxlPlN0cnVjdHVyYWwgYW5hbHlzaXMg
b2YgZXhwZXJpbWVudGFsIGRydWdzIGJpbmRpbmcgdG8gdGhlIFNBUlMtQ29WLTIgdGFyZ2V0IFRN
UFJTUzI8L3RpdGxlPjxzZWNvbmRhcnktdGl0bGU+SiBNb2wgR3JhcGggTW9kZWw8L3NlY29uZGFy
eS10aXRsZT48L3RpdGxlcz48cGVyaW9kaWNhbD48ZnVsbC10aXRsZT5KIE1vbCBHcmFwaCBNb2Rl
bDwvZnVsbC10aXRsZT48L3BlcmlvZGljYWw+PHBhZ2VzPjEwNzcxMDwvcGFnZXM+PHZvbHVtZT4x
MDA8L3ZvbHVtZT48ZWRpdGlvbj4yMDIwLzA4LzI0PC9lZGl0aW9uPjxrZXl3b3Jkcz48a2V5d29y
ZD5BbWlubyBBY2lkIFNlcXVlbmNlPC9rZXl3b3JkPjxrZXl3b3JkPkFudGl2aXJhbCBBZ2VudHMv
KmNoZW1pc3RyeTwva2V5d29yZD48a2V5d29yZD5CZXRhY29yb25hdmlydXMvKmNoZW1pc3RyeS9l
bnp5bW9sb2d5PC9rZXl3b3JkPjxrZXl3b3JkPkNhdGFseXRpYyBEb21haW48L2tleXdvcmQ+PGtl
eXdvcmQ+Q29yb25hdmlydXMgSW5mZWN0aW9ucy9kcnVnIHRoZXJhcHkvdmlyb2xvZ3k8L2tleXdv
cmQ+PGtleXdvcmQ+RHJ1ZyBSZXBvc2l0aW9uaW5nPC9rZXl3b3JkPjxrZXl3b3JkPkhvc3QtUGF0
aG9nZW4gSW50ZXJhY3Rpb25zPC9rZXl3b3JkPjxrZXl3b3JkPkh1bWFuczwva2V5d29yZD48a2V5
d29yZD5MaWdhbmRzPC9rZXl3b3JkPjxrZXl3b3JkPk1vbGVjdWxhciBEeW5hbWljcyBTaW11bGF0
aW9uPC9rZXl3b3JkPjxrZXl3b3JkPlBhbmRlbWljczwva2V5d29yZD48a2V5d29yZD5QbGFzbWlu
b2dlbi9hbnRhZ29uaXN0cyAmYW1wOyBpbmhpYml0b3JzL2NoZW1pc3RyeS9tZXRhYm9saXNtPC9r
ZXl3b3JkPjxrZXl3b3JkPlBuZXVtb25pYSwgVmlyYWwvZHJ1ZyB0aGVyYXB5L3Zpcm9sb2d5PC9r
ZXl3b3JkPjxrZXl3b3JkPlByb3RlYXNlIEluaGliaXRvcnMvKmNoZW1pc3RyeTwva2V5d29yZD48
a2V5d29yZD5Qcm90ZWluIEJpbmRpbmc8L2tleXdvcmQ+PGtleXdvcmQ+UHJvdGVpbiBJbnRlcmFj
dGlvbiBEb21haW5zIGFuZCBNb3RpZnM8L2tleXdvcmQ+PGtleXdvcmQ+UHJvdGVpbiBTdHJ1Y3R1
cmUsIFNlY29uZGFyeTwva2V5d29yZD48a2V5d29yZD5TZXF1ZW5jZSBBbGlnbm1lbnQ8L2tleXdv
cmQ+PGtleXdvcmQ+U2VyaW5lIEVuZG9wZXB0aWRhc2VzLypjaGVtaXN0cnkvbWV0YWJvbGlzbTwv
a2V5d29yZD48a2V5d29yZD5TbWFsbCBNb2xlY3VsZSBMaWJyYXJpZXMvKmNoZW1pc3RyeTwva2V5
d29yZD48a2V5d29yZD5TdHJ1Y3R1cmFsIEhvbW9sb2d5LCBQcm90ZWluPC9rZXl3b3JkPjxrZXl3
b3JkPlN0cnVjdHVyZS1BY3Rpdml0eSBSZWxhdGlvbnNoaXA8L2tleXdvcmQ+PGtleXdvcmQ+VGhl
cm1vZHluYW1pY3M8L2tleXdvcmQ+PGtleXdvcmQ+VXJva2luYXNlLVR5cGUgUGxhc21pbm9nZW4g
QWN0aXZhdG9yL2FudGFnb25pc3RzICZhbXA7IGluaGliaXRvcnMvY2hlbWlzdHJ5L21ldGFib2xp
c208L2tleXdvcmQ+PGtleXdvcmQ+KkRydWcgZGVzaWduPC9rZXl3b3JkPjxrZXl3b3JkPipIb21v
bG9neSBtb2RlbGxpbmc8L2tleXdvcmQ+PGtleXdvcmQ+Kk1vbGVjdWxhciBtb2RlbGxpbmc8L2tl
eXdvcmQ+PGtleXdvcmQ+KlNBUlMtQ29WLTI8L2tleXdvcmQ+PGtleXdvcmQ+KlNlcmluZSBwcm90
ZWFzZTwva2V5d29yZD48a2V5d29yZD4qVE1QUlNTMjwva2V5d29yZD48a2V5d29yZD5jb21wZXRp
bmcgZmluYW5jaWFsIGludGVyZXN0cyBvciBwZXJzb25hbCByZWxhdGlvbnNoaXBzIHRoYXQgY291
bGQgaGF2ZSBhcHBlYXJlZCB0bzwva2V5d29yZD48a2V5d29yZD5pbmZsdWVuY2UgdGhlIHdvcmsg
cmVwb3J0ZWQgaW4gdGhpcyBwYXBlci48L2tleXdvcmQ+PC9rZXl3b3Jkcz48ZGF0ZXM+PHllYXI+
MjAyMDwveWVhcj48cHViLWRhdGVzPjxkYXRlPk5vdjwvZGF0ZT48L3B1Yi1kYXRlcz48L2RhdGVz
Pjxpc2JuPjEwOTMtMzI2MyAoUHJpbnQpJiN4RDsxMDkzLTMyNjM8L2lzYm4+PGFjY2Vzc2lvbi1u
dW0+MzI4MjkxNDk8L2FjY2Vzc2lvbi1udW0+PHVybHM+PC91cmxzPjxjdXN0b20yPlBNQzc0MTc5
MjI8L2N1c3RvbTI+PGVsZWN0cm9uaWMtcmVzb3VyY2UtbnVtPjEwLjEwMTYvai5qbWdtLjIwMjAu
MTA3NzEwPC9lbGVjdHJvbmljLXJlc291cmNlLW51bT48cmVtb3RlLWRhdGFiYXNlLXByb3ZpZGVy
Pk5MTTwvcmVtb3RlLWRhdGFiYXNlLXByb3ZpZGVyPjxsYW5ndWFnZT5lbmc8L2xhbmd1YWdlPjwv
cmVjb3JkPjwvQ2l0ZT48L0VuZE5vdGU+
</w:fldData>
        </w:fldCha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instrText xml:space="preserve"> ADDIN EN.CITE </w:instrText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begin">
          <w:fldData xml:space="preserve">PEVuZE5vdGU+PENpdGU+PEF1dGhvcj5IdWdnaW5zPC9BdXRob3I+PFllYXI+MjAyMDwvWWVhcj48
UmVjTnVtPjI3PC9SZWNOdW0+PERpc3BsYXlUZXh0PihIdWdnaW5zLCAyMDIwKTwvRGlzcGxheVRl
eHQ+PHJlY29yZD48cmVjLW51bWJlcj4yNzwvcmVjLW51bWJlcj48Zm9yZWlnbi1rZXlzPjxrZXkg
YXBwPSJFTiIgZGItaWQ9IjI1ZmRmMHQwajkyeDJrZWUwcjdwZHB6ZWVzNWF3c3MyNTV6cCIgdGlt
ZXN0YW1wPSIxNjA0MzI1MDg0Ij4yNzwva2V5PjwvZm9yZWlnbi1rZXlzPjxyZWYtdHlwZSBuYW1l
PSJKb3VybmFsIEFydGljbGUiPjE3PC9yZWYtdHlwZT48Y29udHJpYnV0b3JzPjxhdXRob3JzPjxh
dXRob3I+SHVnZ2lucywgRC4gSi48L2F1dGhvcj48L2F1dGhvcnM+PC9jb250cmlidXRvcnM+PGF1
dGgtYWRkcmVzcz5UcmktSW5zdGl0dXRpb25hbCBUaGVyYXBldXRpY3MgRGlzY292ZXJ5IEluc3Rp
dHV0ZSwgTmV3IFlvcmssIE5ZLCBVU0E7IERlcGFydG1lbnQgb2YgUGh5c2lvbG9neSBhbmQgQmlv
cGh5c2ljcywgV2VpbGwgQ29ybmVsbCBNZWRpY2FsIENvbGxlZ2Ugb2YgQ29ybmVsbCBVbml2ZXJz
aXR5LCBOZXcgWW9yaywgTlksIFVTQS4gRWxlY3Ryb25pYyBhZGRyZXNzOiBkaHVnZ2luc0B0cml0
ZGkub3JnLjwvYXV0aC1hZGRyZXNzPjx0aXRsZXM+PHRpdGxlPlN0cnVjdHVyYWwgYW5hbHlzaXMg
b2YgZXhwZXJpbWVudGFsIGRydWdzIGJpbmRpbmcgdG8gdGhlIFNBUlMtQ29WLTIgdGFyZ2V0IFRN
UFJTUzI8L3RpdGxlPjxzZWNvbmRhcnktdGl0bGU+SiBNb2wgR3JhcGggTW9kZWw8L3NlY29uZGFy
eS10aXRsZT48L3RpdGxlcz48cGVyaW9kaWNhbD48ZnVsbC10aXRsZT5KIE1vbCBHcmFwaCBNb2Rl
bDwvZnVsbC10aXRsZT48L3BlcmlvZGljYWw+PHBhZ2VzPjEwNzcxMDwvcGFnZXM+PHZvbHVtZT4x
MDA8L3ZvbHVtZT48ZWRpdGlvbj4yMDIwLzA4LzI0PC9lZGl0aW9uPjxrZXl3b3Jkcz48a2V5d29y
ZD5BbWlubyBBY2lkIFNlcXVlbmNlPC9rZXl3b3JkPjxrZXl3b3JkPkFudGl2aXJhbCBBZ2VudHMv
KmNoZW1pc3RyeTwva2V5d29yZD48a2V5d29yZD5CZXRhY29yb25hdmlydXMvKmNoZW1pc3RyeS9l
bnp5bW9sb2d5PC9rZXl3b3JkPjxrZXl3b3JkPkNhdGFseXRpYyBEb21haW48L2tleXdvcmQ+PGtl
eXdvcmQ+Q29yb25hdmlydXMgSW5mZWN0aW9ucy9kcnVnIHRoZXJhcHkvdmlyb2xvZ3k8L2tleXdv
cmQ+PGtleXdvcmQ+RHJ1ZyBSZXBvc2l0aW9uaW5nPC9rZXl3b3JkPjxrZXl3b3JkPkhvc3QtUGF0
aG9nZW4gSW50ZXJhY3Rpb25zPC9rZXl3b3JkPjxrZXl3b3JkPkh1bWFuczwva2V5d29yZD48a2V5
d29yZD5MaWdhbmRzPC9rZXl3b3JkPjxrZXl3b3JkPk1vbGVjdWxhciBEeW5hbWljcyBTaW11bGF0
aW9uPC9rZXl3b3JkPjxrZXl3b3JkPlBhbmRlbWljczwva2V5d29yZD48a2V5d29yZD5QbGFzbWlu
b2dlbi9hbnRhZ29uaXN0cyAmYW1wOyBpbmhpYml0b3JzL2NoZW1pc3RyeS9tZXRhYm9saXNtPC9r
ZXl3b3JkPjxrZXl3b3JkPlBuZXVtb25pYSwgVmlyYWwvZHJ1ZyB0aGVyYXB5L3Zpcm9sb2d5PC9r
ZXl3b3JkPjxrZXl3b3JkPlByb3RlYXNlIEluaGliaXRvcnMvKmNoZW1pc3RyeTwva2V5d29yZD48
a2V5d29yZD5Qcm90ZWluIEJpbmRpbmc8L2tleXdvcmQ+PGtleXdvcmQ+UHJvdGVpbiBJbnRlcmFj
dGlvbiBEb21haW5zIGFuZCBNb3RpZnM8L2tleXdvcmQ+PGtleXdvcmQ+UHJvdGVpbiBTdHJ1Y3R1
cmUsIFNlY29uZGFyeTwva2V5d29yZD48a2V5d29yZD5TZXF1ZW5jZSBBbGlnbm1lbnQ8L2tleXdv
cmQ+PGtleXdvcmQ+U2VyaW5lIEVuZG9wZXB0aWRhc2VzLypjaGVtaXN0cnkvbWV0YWJvbGlzbTwv
a2V5d29yZD48a2V5d29yZD5TbWFsbCBNb2xlY3VsZSBMaWJyYXJpZXMvKmNoZW1pc3RyeTwva2V5
d29yZD48a2V5d29yZD5TdHJ1Y3R1cmFsIEhvbW9sb2d5LCBQcm90ZWluPC9rZXl3b3JkPjxrZXl3
b3JkPlN0cnVjdHVyZS1BY3Rpdml0eSBSZWxhdGlvbnNoaXA8L2tleXdvcmQ+PGtleXdvcmQ+VGhl
cm1vZHluYW1pY3M8L2tleXdvcmQ+PGtleXdvcmQ+VXJva2luYXNlLVR5cGUgUGxhc21pbm9nZW4g
QWN0aXZhdG9yL2FudGFnb25pc3RzICZhbXA7IGluaGliaXRvcnMvY2hlbWlzdHJ5L21ldGFib2xp
c208L2tleXdvcmQ+PGtleXdvcmQ+KkRydWcgZGVzaWduPC9rZXl3b3JkPjxrZXl3b3JkPipIb21v
bG9neSBtb2RlbGxpbmc8L2tleXdvcmQ+PGtleXdvcmQ+Kk1vbGVjdWxhciBtb2RlbGxpbmc8L2tl
eXdvcmQ+PGtleXdvcmQ+KlNBUlMtQ29WLTI8L2tleXdvcmQ+PGtleXdvcmQ+KlNlcmluZSBwcm90
ZWFzZTwva2V5d29yZD48a2V5d29yZD4qVE1QUlNTMjwva2V5d29yZD48a2V5d29yZD5jb21wZXRp
bmcgZmluYW5jaWFsIGludGVyZXN0cyBvciBwZXJzb25hbCByZWxhdGlvbnNoaXBzIHRoYXQgY291
bGQgaGF2ZSBhcHBlYXJlZCB0bzwva2V5d29yZD48a2V5d29yZD5pbmZsdWVuY2UgdGhlIHdvcmsg
cmVwb3J0ZWQgaW4gdGhpcyBwYXBlci48L2tleXdvcmQ+PC9rZXl3b3Jkcz48ZGF0ZXM+PHllYXI+
MjAyMDwveWVhcj48cHViLWRhdGVzPjxkYXRlPk5vdjwvZGF0ZT48L3B1Yi1kYXRlcz48L2RhdGVz
Pjxpc2JuPjEwOTMtMzI2MyAoUHJpbnQpJiN4RDsxMDkzLTMyNjM8L2lzYm4+PGFjY2Vzc2lvbi1u
dW0+MzI4MjkxNDk8L2FjY2Vzc2lvbi1udW0+PHVybHM+PC91cmxzPjxjdXN0b20yPlBNQzc0MTc5
MjI8L2N1c3RvbTI+PGVsZWN0cm9uaWMtcmVzb3VyY2UtbnVtPjEwLjEwMTYvai5qbWdtLjIwMjAu
MTA3NzEwPC9lbGVjdHJvbmljLXJlc291cmNlLW51bT48cmVtb3RlLWRhdGFiYXNlLXByb3ZpZGVy
Pk5MTTwvcmVtb3RlLWRhdGFiYXNlLXByb3ZpZGVyPjxsYW5ndWFnZT5lbmc8L2xhbmd1YWdlPjwv
cmVjb3JkPjwvQ2l0ZT48L0VuZE5vdGU+
</w:fldData>
        </w:fldCha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instrText xml:space="preserve"> ADDIN EN.CITE.DATA </w:instrText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end"/>
      </w:r>
      <w:r w:rsidR="0094170E" w:rsidRPr="00A778CB">
        <w:rPr>
          <w:rFonts w:asciiTheme="majorBidi" w:hAnsiTheme="majorBidi" w:cstheme="majorBidi"/>
          <w:sz w:val="21"/>
          <w:szCs w:val="21"/>
          <w:lang w:bidi="fa-IR"/>
        </w:rPr>
      </w:r>
      <w:r w:rsidR="0094170E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separate"/>
      </w:r>
      <w:r w:rsidR="00EF7572" w:rsidRPr="00A778CB">
        <w:rPr>
          <w:rFonts w:asciiTheme="majorBidi" w:hAnsiTheme="majorBidi" w:cstheme="majorBidi"/>
          <w:noProof/>
          <w:sz w:val="21"/>
          <w:szCs w:val="21"/>
          <w:lang w:bidi="fa-IR"/>
        </w:rPr>
        <w:t>(Huggins, 2020)</w:t>
      </w:r>
      <w:r w:rsidR="0094170E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end"/>
      </w:r>
      <w:r w:rsidR="0094170E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. </w:t>
      </w:r>
      <w:r w:rsidR="00D40D97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 It is stated that ACE2 is used by </w:t>
      </w:r>
      <w:r w:rsidR="0094170E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SARS-CoV-2 </w:t>
      </w:r>
      <w:r w:rsidR="0094170E" w:rsidRPr="00A778CB">
        <w:rPr>
          <w:rFonts w:asciiTheme="majorBidi" w:hAnsiTheme="majorBidi" w:cstheme="majorBidi"/>
          <w:sz w:val="21"/>
          <w:szCs w:val="21"/>
          <w:lang w:bidi="fa-IR"/>
        </w:rPr>
        <w:lastRenderedPageBreak/>
        <w:t xml:space="preserve">for </w:t>
      </w:r>
      <w:r w:rsidR="00D40D97" w:rsidRPr="00A778CB">
        <w:rPr>
          <w:rFonts w:asciiTheme="majorBidi" w:hAnsiTheme="majorBidi" w:cstheme="majorBidi"/>
          <w:sz w:val="21"/>
          <w:szCs w:val="21"/>
          <w:lang w:bidi="fa-IR"/>
        </w:rPr>
        <w:t>entrance</w:t>
      </w:r>
      <w:r w:rsidR="0094170E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 and the TMPRSS2 for S protein priming </w:t>
      </w:r>
      <w:r w:rsidR="0094170E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begin">
          <w:fldData xml:space="preserve">PEVuZE5vdGU+PENpdGU+PEF1dGhvcj5SYWhtYW48L0F1dGhvcj48WWVhcj4yMDIwPC9ZZWFyPjxS
ZWNOdW0+Mjg8L1JlY051bT48RGlzcGxheVRleHQ+KFJhaG1hbiBldCBhbC4sIDIwMjApPC9EaXNw
bGF5VGV4dD48cmVjb3JkPjxyZWMtbnVtYmVyPjI4PC9yZWMtbnVtYmVyPjxmb3JlaWduLWtleXM+
PGtleSBhcHA9IkVOIiBkYi1pZD0iMjVmZGYwdDBqOTJ4MmtlZTByN3BkcHplZXM1YXdzczI1NXpw
IiB0aW1lc3RhbXA9IjE2MDQzMjUyNzEiPjI4PC9rZXk+PC9mb3JlaWduLWtleXM+PHJlZi10eXBl
IG5hbWU9IkpvdXJuYWwgQXJ0aWNsZSI+MTc8L3JlZi10eXBlPjxjb250cmlidXRvcnM+PGF1dGhv
cnM+PGF1dGhvcj5SYWhtYW4sIE4uPC9hdXRob3I+PGF1dGhvcj5CYXNoYXJhdCwgWi48L2F1dGhv
cj48YXV0aG9yPllvdXN1ZiwgTS48L2F1dGhvcj48YXV0aG9yPkNhc3RhbGRvLCBHLjwvYXV0aG9y
PjxhdXRob3I+UmFzdHJlbGxpLCBMLjwvYXV0aG9yPjxhdXRob3I+S2hhbiwgSC48L2F1dGhvcj48
L2F1dGhvcnM+PC9jb250cmlidXRvcnM+PGF1dGgtYWRkcmVzcz5ILkUuSi4gUmVzZWFyY2ggSW5z
dGl0dXRlIG9mIENoZW1pc3RyeSwgSW50ZXJuYXRpb25hbCBDZW50ZXIgZm9yIENoZW1pY2FsIGFu
ZCBCaW9sb2dpY2FsIFNjaWVuY2VzLCBVbml2ZXJzaXR5IG9mIEthcmFjaGksIEthcmFjaGkgNzUy
NzAsIFBha2lzdGFuLiYjeEQ7SmFtaWwtdXItUmFobWFuIENlbnRlciBmb3IgR2Vub21lIFJlc2Vh
cmNoLCBQQ01ELCBJQ0NCUywgVW5pdmVyc2l0eSBvZiBLYXJhY2hpLCBLYXJhY2hpIDc1MjcwLCBQ
YWtpc3Rhbi4mI3hEO05VVFJJS0VUT19MQUIgVW5pc2EtJnF1b3Q7U2FuIEdpdXNlcHBlIE1vc2Nh
dGkmcXVvdDsgTmF0aW9uYWwgSG9zcGl0YWwgKEFPUk4pLCBDb250cmFkYSBBbW9yZXR0YSwgODMx
MDAgQXZlbGxpbm8gKEFWKSwgSXRhbHkuJiN4RDtEaXBhcnRpbWVudG8gZGkgRmFybWFjaWEsIFVu
aXZlcnNpdHkgb2YgU2FsZXJuby4gVmlhIEdpb3Zhbm5pIFBhb2xvIElJLCA4NDA4NCBGaXNjaWFu
byAoU0EpLCBJdGFseS4mI3hEO0RlcGFydG1lbnQgb2YgUGhhcm1hY3ksIEFiZHVsIFdhbGkgS2hh
biBVbml2ZXJzaXR5LCBNYXJkYW4gMjMyMDAsIFBha2lzdGFuLjwvYXV0aC1hZGRyZXNzPjx0aXRs
ZXM+PHRpdGxlPlZpcnR1YWwgU2NyZWVuaW5nIG9mIE5hdHVyYWwgUHJvZHVjdHMgYWdhaW5zdCBU
eXBlIElJIFRyYW5zbWVtYnJhbmUgU2VyaW5lIFByb3RlYXNlIChUTVBSU1MyKSwgdGhlIFByaW1p
bmcgQWdlbnQgb2YgQ29yb25hdmlydXMgMiAoU0FSUy1Db1YtMik8L3RpdGxlPjxzZWNvbmRhcnkt
dGl0bGU+TW9sZWN1bGVzPC9zZWNvbmRhcnktdGl0bGU+PC90aXRsZXM+PHBlcmlvZGljYWw+PGZ1
bGwtdGl0bGU+TW9sZWN1bGVzPC9mdWxsLXRpdGxlPjwvcGVyaW9kaWNhbD48dm9sdW1lPjI1PC92
b2x1bWU+PG51bWJlcj4xMDwvbnVtYmVyPjxlZGl0aW9uPjIwMjAvMDUvMTY8L2VkaXRpb24+PGtl
eXdvcmRzPjxrZXl3b3JkPkFtaW5vIEFjaWQgU2VxdWVuY2U8L2tleXdvcmQ+PGtleXdvcmQ+QmV0
YWNvcm9uYXZpcnVzLyplbnp5bW9sb2d5PC9rZXl3b3JkPjxrZXl3b3JkPkNhdGFseXRpYyBEb21h
aW48L2tleXdvcmQ+PGtleXdvcmQ+Q29tcHV0ZXIgU2ltdWxhdGlvbjwva2V5d29yZD48a2V5d29y
ZD5Db3JvbmF2aXJ1cyBJbmZlY3Rpb25zL3Zpcm9sb2d5PC9rZXl3b3JkPjxrZXl3b3JkPipEcnVn
IERlc2lnbjwva2V5d29yZD48a2V5d29yZD5EcnVnIEV2YWx1YXRpb24sIFByZWNsaW5pY2FsPC9r
ZXl3b3JkPjxrZXl3b3JkPkdhYmV4YXRlL2FuYWxvZ3MgJmFtcDsgZGVyaXZhdGl2ZXMvY2hlbWlz
dHJ5L21ldGFib2xpc20vcGhhcm1hY29sb2d5PC9rZXl3b3JkPjxrZXl3b3JkPkh1bWFuczwva2V5
d29yZD48a2V5d29yZD5Nb2RlbHMsIE1vbGVjdWxhcjwva2V5d29yZD48a2V5d29yZD5Nb2xlY3Vs
YXIgRG9ja2luZyBTaW11bGF0aW9uPC9rZXl3b3JkPjxrZXl3b3JkPlBhbmRlbWljczwva2V5d29y
ZD48a2V5d29yZD5QbmV1bW9uaWEsIFZpcmFsL3Zpcm9sb2d5PC9rZXl3b3JkPjxrZXl3b3JkPlNl
cmluZSBFbmRvcGVwdGlkYXNlcy8qY2hlbWlzdHJ5L21ldGFib2xpc208L2tleXdvcmQ+PGtleXdv
cmQ+U2VyaW5lIFByb3RlaW5hc2UgSW5oaWJpdG9ycy8qY2hlbWlzdHJ5L21ldGFib2xpc20vcGhh
cm1hY29sb2d5PC9rZXl3b3JkPjxrZXl3b3JkPipTbWFsbCBNb2xlY3VsZSBMaWJyYXJpZXM8L2tl
eXdvcmQ+PGtleXdvcmQ+Y29yb25hdmlydXM8L2tleXdvcmQ+PGtleXdvcmQ+ZG9ja2luZzwva2V5
d29yZD48a2V5d29yZD5kcnVnIGRlc2lnbjwva2V5d29yZD48a2V5d29yZD5uYXR1cmFsIHByb2R1
Y3Q8L2tleXdvcmQ+PGtleXdvcmQ+c2VyaW5lIHByb3RlYXNlPC9rZXl3b3JkPjxrZXl3b3JkPm9m
IHRoZSBzdHVkeTwva2V5d29yZD48a2V5d29yZD5pbiB0aGUgY29sbGVjdGlvbiwgYW5hbHlzZXMs
IG9yIGludGVycHJldGF0aW9uIG9mIGRhdGE8L2tleXdvcmQ+PGtleXdvcmQ+aW4gdGhlIHdyaXRp
bmc8L2tleXdvcmQ+PGtleXdvcmQ+b2YgdGhlIG1hbnVzY3JpcHQsIG9yIGluIHRoZSBkZWNpc2lv
biB0byBwdWJsaXNoIHRoZSByZXN1bHRzLjwva2V5d29yZD48L2tleXdvcmRzPjxkYXRlcz48eWVh
cj4yMDIwPC95ZWFyPjxwdWItZGF0ZXM+PGRhdGU+TWF5IDEyPC9kYXRlPjwvcHViLWRhdGVzPjwv
ZGF0ZXM+PGlzYm4+MTQyMC0zMDQ5PC9pc2JuPjxhY2Nlc3Npb24tbnVtPjMyNDA4NTQ3PC9hY2Nl
c3Npb24tbnVtPjx1cmxzPjwvdXJscz48Y3VzdG9tMj5QTUM3Mjg3NzUyPC9jdXN0b20yPjxlbGVj
dHJvbmljLXJlc291cmNlLW51bT4xMC4zMzkwL21vbGVjdWxlczI1MTAyMjcxPC9lbGVjdHJvbmlj
LXJlc291cmNlLW51bT48cmVtb3RlLWRhdGFiYXNlLXByb3ZpZGVyPk5MTTwvcmVtb3RlLWRhdGFi
YXNlLXByb3ZpZGVyPjxsYW5ndWFnZT5lbmc8L2xhbmd1YWdlPjwvcmVjb3JkPjwvQ2l0ZT48L0Vu
ZE5vdGU+
</w:fldData>
        </w:fldCha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instrText xml:space="preserve"> ADDIN EN.CITE </w:instrText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begin">
          <w:fldData xml:space="preserve">PEVuZE5vdGU+PENpdGU+PEF1dGhvcj5SYWhtYW48L0F1dGhvcj48WWVhcj4yMDIwPC9ZZWFyPjxS
ZWNOdW0+Mjg8L1JlY051bT48RGlzcGxheVRleHQ+KFJhaG1hbiBldCBhbC4sIDIwMjApPC9EaXNw
bGF5VGV4dD48cmVjb3JkPjxyZWMtbnVtYmVyPjI4PC9yZWMtbnVtYmVyPjxmb3JlaWduLWtleXM+
PGtleSBhcHA9IkVOIiBkYi1pZD0iMjVmZGYwdDBqOTJ4MmtlZTByN3BkcHplZXM1YXdzczI1NXpw
IiB0aW1lc3RhbXA9IjE2MDQzMjUyNzEiPjI4PC9rZXk+PC9mb3JlaWduLWtleXM+PHJlZi10eXBl
IG5hbWU9IkpvdXJuYWwgQXJ0aWNsZSI+MTc8L3JlZi10eXBlPjxjb250cmlidXRvcnM+PGF1dGhv
cnM+PGF1dGhvcj5SYWhtYW4sIE4uPC9hdXRob3I+PGF1dGhvcj5CYXNoYXJhdCwgWi48L2F1dGhv
cj48YXV0aG9yPllvdXN1ZiwgTS48L2F1dGhvcj48YXV0aG9yPkNhc3RhbGRvLCBHLjwvYXV0aG9y
PjxhdXRob3I+UmFzdHJlbGxpLCBMLjwvYXV0aG9yPjxhdXRob3I+S2hhbiwgSC48L2F1dGhvcj48
L2F1dGhvcnM+PC9jb250cmlidXRvcnM+PGF1dGgtYWRkcmVzcz5ILkUuSi4gUmVzZWFyY2ggSW5z
dGl0dXRlIG9mIENoZW1pc3RyeSwgSW50ZXJuYXRpb25hbCBDZW50ZXIgZm9yIENoZW1pY2FsIGFu
ZCBCaW9sb2dpY2FsIFNjaWVuY2VzLCBVbml2ZXJzaXR5IG9mIEthcmFjaGksIEthcmFjaGkgNzUy
NzAsIFBha2lzdGFuLiYjeEQ7SmFtaWwtdXItUmFobWFuIENlbnRlciBmb3IgR2Vub21lIFJlc2Vh
cmNoLCBQQ01ELCBJQ0NCUywgVW5pdmVyc2l0eSBvZiBLYXJhY2hpLCBLYXJhY2hpIDc1MjcwLCBQ
YWtpc3Rhbi4mI3hEO05VVFJJS0VUT19MQUIgVW5pc2EtJnF1b3Q7U2FuIEdpdXNlcHBlIE1vc2Nh
dGkmcXVvdDsgTmF0aW9uYWwgSG9zcGl0YWwgKEFPUk4pLCBDb250cmFkYSBBbW9yZXR0YSwgODMx
MDAgQXZlbGxpbm8gKEFWKSwgSXRhbHkuJiN4RDtEaXBhcnRpbWVudG8gZGkgRmFybWFjaWEsIFVu
aXZlcnNpdHkgb2YgU2FsZXJuby4gVmlhIEdpb3Zhbm5pIFBhb2xvIElJLCA4NDA4NCBGaXNjaWFu
byAoU0EpLCBJdGFseS4mI3hEO0RlcGFydG1lbnQgb2YgUGhhcm1hY3ksIEFiZHVsIFdhbGkgS2hh
biBVbml2ZXJzaXR5LCBNYXJkYW4gMjMyMDAsIFBha2lzdGFuLjwvYXV0aC1hZGRyZXNzPjx0aXRs
ZXM+PHRpdGxlPlZpcnR1YWwgU2NyZWVuaW5nIG9mIE5hdHVyYWwgUHJvZHVjdHMgYWdhaW5zdCBU
eXBlIElJIFRyYW5zbWVtYnJhbmUgU2VyaW5lIFByb3RlYXNlIChUTVBSU1MyKSwgdGhlIFByaW1p
bmcgQWdlbnQgb2YgQ29yb25hdmlydXMgMiAoU0FSUy1Db1YtMik8L3RpdGxlPjxzZWNvbmRhcnkt
dGl0bGU+TW9sZWN1bGVzPC9zZWNvbmRhcnktdGl0bGU+PC90aXRsZXM+PHBlcmlvZGljYWw+PGZ1
bGwtdGl0bGU+TW9sZWN1bGVzPC9mdWxsLXRpdGxlPjwvcGVyaW9kaWNhbD48dm9sdW1lPjI1PC92
b2x1bWU+PG51bWJlcj4xMDwvbnVtYmVyPjxlZGl0aW9uPjIwMjAvMDUvMTY8L2VkaXRpb24+PGtl
eXdvcmRzPjxrZXl3b3JkPkFtaW5vIEFjaWQgU2VxdWVuY2U8L2tleXdvcmQ+PGtleXdvcmQ+QmV0
YWNvcm9uYXZpcnVzLyplbnp5bW9sb2d5PC9rZXl3b3JkPjxrZXl3b3JkPkNhdGFseXRpYyBEb21h
aW48L2tleXdvcmQ+PGtleXdvcmQ+Q29tcHV0ZXIgU2ltdWxhdGlvbjwva2V5d29yZD48a2V5d29y
ZD5Db3JvbmF2aXJ1cyBJbmZlY3Rpb25zL3Zpcm9sb2d5PC9rZXl3b3JkPjxrZXl3b3JkPipEcnVn
IERlc2lnbjwva2V5d29yZD48a2V5d29yZD5EcnVnIEV2YWx1YXRpb24sIFByZWNsaW5pY2FsPC9r
ZXl3b3JkPjxrZXl3b3JkPkdhYmV4YXRlL2FuYWxvZ3MgJmFtcDsgZGVyaXZhdGl2ZXMvY2hlbWlz
dHJ5L21ldGFib2xpc20vcGhhcm1hY29sb2d5PC9rZXl3b3JkPjxrZXl3b3JkPkh1bWFuczwva2V5
d29yZD48a2V5d29yZD5Nb2RlbHMsIE1vbGVjdWxhcjwva2V5d29yZD48a2V5d29yZD5Nb2xlY3Vs
YXIgRG9ja2luZyBTaW11bGF0aW9uPC9rZXl3b3JkPjxrZXl3b3JkPlBhbmRlbWljczwva2V5d29y
ZD48a2V5d29yZD5QbmV1bW9uaWEsIFZpcmFsL3Zpcm9sb2d5PC9rZXl3b3JkPjxrZXl3b3JkPlNl
cmluZSBFbmRvcGVwdGlkYXNlcy8qY2hlbWlzdHJ5L21ldGFib2xpc208L2tleXdvcmQ+PGtleXdv
cmQ+U2VyaW5lIFByb3RlaW5hc2UgSW5oaWJpdG9ycy8qY2hlbWlzdHJ5L21ldGFib2xpc20vcGhh
cm1hY29sb2d5PC9rZXl3b3JkPjxrZXl3b3JkPipTbWFsbCBNb2xlY3VsZSBMaWJyYXJpZXM8L2tl
eXdvcmQ+PGtleXdvcmQ+Y29yb25hdmlydXM8L2tleXdvcmQ+PGtleXdvcmQ+ZG9ja2luZzwva2V5
d29yZD48a2V5d29yZD5kcnVnIGRlc2lnbjwva2V5d29yZD48a2V5d29yZD5uYXR1cmFsIHByb2R1
Y3Q8L2tleXdvcmQ+PGtleXdvcmQ+c2VyaW5lIHByb3RlYXNlPC9rZXl3b3JkPjxrZXl3b3JkPm9m
IHRoZSBzdHVkeTwva2V5d29yZD48a2V5d29yZD5pbiB0aGUgY29sbGVjdGlvbiwgYW5hbHlzZXMs
IG9yIGludGVycHJldGF0aW9uIG9mIGRhdGE8L2tleXdvcmQ+PGtleXdvcmQ+aW4gdGhlIHdyaXRp
bmc8L2tleXdvcmQ+PGtleXdvcmQ+b2YgdGhlIG1hbnVzY3JpcHQsIG9yIGluIHRoZSBkZWNpc2lv
biB0byBwdWJsaXNoIHRoZSByZXN1bHRzLjwva2V5d29yZD48L2tleXdvcmRzPjxkYXRlcz48eWVh
cj4yMDIwPC95ZWFyPjxwdWItZGF0ZXM+PGRhdGU+TWF5IDEyPC9kYXRlPjwvcHViLWRhdGVzPjwv
ZGF0ZXM+PGlzYm4+MTQyMC0zMDQ5PC9pc2JuPjxhY2Nlc3Npb24tbnVtPjMyNDA4NTQ3PC9hY2Nl
c3Npb24tbnVtPjx1cmxzPjwvdXJscz48Y3VzdG9tMj5QTUM3Mjg3NzUyPC9jdXN0b20yPjxlbGVj
dHJvbmljLXJlc291cmNlLW51bT4xMC4zMzkwL21vbGVjdWxlczI1MTAyMjcxPC9lbGVjdHJvbmlj
LXJlc291cmNlLW51bT48cmVtb3RlLWRhdGFiYXNlLXByb3ZpZGVyPk5MTTwvcmVtb3RlLWRhdGFi
YXNlLXByb3ZpZGVyPjxsYW5ndWFnZT5lbmc8L2xhbmd1YWdlPjwvcmVjb3JkPjwvQ2l0ZT48L0Vu
ZE5vdGU+
</w:fldData>
        </w:fldCha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instrText xml:space="preserve"> ADDIN EN.CITE.DATA </w:instrText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end"/>
      </w:r>
      <w:r w:rsidR="0094170E" w:rsidRPr="00A778CB">
        <w:rPr>
          <w:rFonts w:asciiTheme="majorBidi" w:hAnsiTheme="majorBidi" w:cstheme="majorBidi"/>
          <w:sz w:val="21"/>
          <w:szCs w:val="21"/>
          <w:lang w:bidi="fa-IR"/>
        </w:rPr>
      </w:r>
      <w:r w:rsidR="0094170E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separate"/>
      </w:r>
      <w:r w:rsidR="00EF7572" w:rsidRPr="00A778CB">
        <w:rPr>
          <w:rFonts w:asciiTheme="majorBidi" w:hAnsiTheme="majorBidi" w:cstheme="majorBidi"/>
          <w:noProof/>
          <w:sz w:val="21"/>
          <w:szCs w:val="21"/>
          <w:lang w:bidi="fa-IR"/>
        </w:rPr>
        <w:t>(Rahman et al., 2020)</w:t>
      </w:r>
      <w:r w:rsidR="0094170E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end"/>
      </w:r>
      <w:r w:rsidR="0094170E" w:rsidRPr="00A778CB">
        <w:rPr>
          <w:rFonts w:asciiTheme="majorBidi" w:hAnsiTheme="majorBidi" w:cstheme="majorBidi"/>
          <w:sz w:val="21"/>
          <w:szCs w:val="21"/>
          <w:lang w:bidi="fa-IR"/>
        </w:rPr>
        <w:t>.</w:t>
      </w:r>
    </w:p>
    <w:p w14:paraId="3766BBBF" w14:textId="34C25C1A" w:rsidR="00BF2186" w:rsidRPr="00A778CB" w:rsidRDefault="00337FAC" w:rsidP="002B5C7E">
      <w:pPr>
        <w:pStyle w:val="NormalWeb"/>
        <w:spacing w:before="0" w:beforeAutospacing="0" w:after="0" w:afterAutospacing="0" w:line="276" w:lineRule="auto"/>
        <w:ind w:firstLine="360"/>
        <w:jc w:val="both"/>
        <w:rPr>
          <w:rFonts w:asciiTheme="majorBidi" w:hAnsiTheme="majorBidi" w:cstheme="majorBidi"/>
          <w:sz w:val="21"/>
          <w:szCs w:val="21"/>
          <w:lang w:bidi="fa-IR"/>
        </w:rPr>
      </w:pPr>
      <w:r w:rsidRPr="00A778CB">
        <w:rPr>
          <w:rFonts w:asciiTheme="majorBidi" w:hAnsiTheme="majorBidi" w:cstheme="majorBidi"/>
          <w:sz w:val="21"/>
          <w:szCs w:val="21"/>
          <w:lang w:bidi="fa-IR"/>
        </w:rPr>
        <w:t>Numerous risk factors have been confirmed for COVID-19,</w:t>
      </w:r>
      <w:r w:rsidR="00C42F99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 including chronic </w:t>
      </w:r>
      <w:r w:rsidRPr="00A778CB">
        <w:rPr>
          <w:rFonts w:asciiTheme="majorBidi" w:hAnsiTheme="majorBidi" w:cstheme="majorBidi"/>
          <w:sz w:val="21"/>
          <w:szCs w:val="21"/>
          <w:lang w:bidi="fa-IR"/>
        </w:rPr>
        <w:t>lung</w:t>
      </w:r>
      <w:r w:rsidR="00C42F99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 disease and smoking, </w:t>
      </w:r>
      <w:r w:rsidRPr="00A778CB">
        <w:rPr>
          <w:rFonts w:asciiTheme="majorBidi" w:hAnsiTheme="majorBidi" w:cstheme="majorBidi"/>
          <w:sz w:val="21"/>
          <w:szCs w:val="21"/>
          <w:lang w:bidi="fa-IR"/>
        </w:rPr>
        <w:t xml:space="preserve">old age, </w:t>
      </w:r>
      <w:r w:rsidR="00C42F99" w:rsidRPr="00A778CB">
        <w:rPr>
          <w:rFonts w:asciiTheme="majorBidi" w:hAnsiTheme="majorBidi" w:cstheme="majorBidi"/>
          <w:sz w:val="21"/>
          <w:szCs w:val="21"/>
          <w:lang w:bidi="fa-IR"/>
        </w:rPr>
        <w:t>cardiovascular disease</w:t>
      </w:r>
      <w:r w:rsidRPr="00A778CB">
        <w:rPr>
          <w:rFonts w:asciiTheme="majorBidi" w:hAnsiTheme="majorBidi" w:cstheme="majorBidi"/>
          <w:sz w:val="21"/>
          <w:szCs w:val="21"/>
          <w:lang w:bidi="fa-IR"/>
        </w:rPr>
        <w:t xml:space="preserve"> (CVD)</w:t>
      </w:r>
      <w:r w:rsidR="00C42F99" w:rsidRPr="00A778CB">
        <w:rPr>
          <w:rFonts w:asciiTheme="majorBidi" w:hAnsiTheme="majorBidi" w:cstheme="majorBidi"/>
          <w:sz w:val="21"/>
          <w:szCs w:val="21"/>
          <w:lang w:bidi="fa-IR"/>
        </w:rPr>
        <w:t>, chronic kidney disease</w:t>
      </w:r>
      <w:r w:rsidRPr="00A778CB">
        <w:rPr>
          <w:rFonts w:asciiTheme="majorBidi" w:hAnsiTheme="majorBidi" w:cstheme="majorBidi"/>
          <w:sz w:val="21"/>
          <w:szCs w:val="21"/>
          <w:lang w:bidi="fa-IR"/>
        </w:rPr>
        <w:t xml:space="preserve"> (CKD)</w:t>
      </w:r>
      <w:r w:rsidR="00D50E13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, </w:t>
      </w:r>
      <w:r w:rsidR="007E64E5" w:rsidRPr="00A778CB">
        <w:rPr>
          <w:rFonts w:asciiTheme="majorBidi" w:hAnsiTheme="majorBidi" w:cstheme="majorBidi"/>
          <w:sz w:val="21"/>
          <w:szCs w:val="21"/>
          <w:lang w:bidi="fa-IR"/>
        </w:rPr>
        <w:t>high blood pressure</w:t>
      </w:r>
      <w:r w:rsidR="00D50E13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 </w:t>
      </w:r>
      <w:r w:rsidR="00C42F99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begin">
          <w:fldData xml:space="preserve">PEVuZE5vdGU+PENpdGU+PEF1dGhvcj5HdWFuPC9BdXRob3I+PFllYXI+MjAyMDwvWWVhcj48UmVj
TnVtPjM8L1JlY051bT48RGlzcGxheVRleHQ+KEd1YW4gZXQgYWwuLCAyMDIwOyBMaSBldCBhbC4s
IDIwMjApPC9EaXNwbGF5VGV4dD48cmVjb3JkPjxyZWMtbnVtYmVyPjM8L3JlYy1udW1iZXI+PGZv
cmVpZ24ta2V5cz48a2V5IGFwcD0iRU4iIGRiLWlkPSIyNWZkZjB0MGo5Mngya2VlMHI3cGRwemVl
czVhd3NzMjU1enAiIHRpbWVzdGFtcD0iMTYwMzUxMDE2NyI+Mzwva2V5PjwvZm9yZWlnbi1rZXlz
PjxyZWYtdHlwZSBuYW1lPSJKb3VybmFsIEFydGljbGUiPjE3PC9yZWYtdHlwZT48Y29udHJpYnV0
b3JzPjxhdXRob3JzPjxhdXRob3I+R3VhbiwgVy4gSi48L2F1dGhvcj48YXV0aG9yPkxpYW5nLCBX
LiBILjwvYXV0aG9yPjxhdXRob3I+WmhhbywgWS48L2F1dGhvcj48YXV0aG9yPkxpYW5nLCBILiBS
LjwvYXV0aG9yPjxhdXRob3I+Q2hlbiwgWi4gUy48L2F1dGhvcj48YXV0aG9yPkxpLCBZLiBNLjwv
YXV0aG9yPjxhdXRob3I+TGl1LCBYLiBRLjwvYXV0aG9yPjxhdXRob3I+Q2hlbiwgUi4gQy48L2F1
dGhvcj48YXV0aG9yPlRhbmcsIEMuIEwuPC9hdXRob3I+PGF1dGhvcj5XYW5nLCBULjwvYXV0aG9y
PjxhdXRob3I+T3UsIEMuIFEuPC9hdXRob3I+PGF1dGhvcj5MaSwgTC48L2F1dGhvcj48YXV0aG9y
PkNoZW4sIFAuIFkuPC9hdXRob3I+PGF1dGhvcj5TYW5nLCBMLjwvYXV0aG9yPjxhdXRob3I+V2Fu
ZywgVy48L2F1dGhvcj48YXV0aG9yPkxpLCBKLiBGLjwvYXV0aG9yPjxhdXRob3I+TGksIEMuIEMu
PC9hdXRob3I+PGF1dGhvcj5PdSwgTC4gTS48L2F1dGhvcj48YXV0aG9yPkNoZW5nLCBCLjwvYXV0
aG9yPjxhdXRob3I+WGlvbmcsIFMuPC9hdXRob3I+PGF1dGhvcj5OaSwgWi4gWS48L2F1dGhvcj48
YXV0aG9yPlhpYW5nLCBKLjwvYXV0aG9yPjxhdXRob3I+SHUsIFkuPC9hdXRob3I+PGF1dGhvcj5M
aXUsIEwuPC9hdXRob3I+PGF1dGhvcj5TaGFuLCBILjwvYXV0aG9yPjxhdXRob3I+TGVpLCBDLiBM
LjwvYXV0aG9yPjxhdXRob3I+UGVuZywgWS4gWC48L2F1dGhvcj48YXV0aG9yPldlaSwgTC48L2F1
dGhvcj48YXV0aG9yPkxpdSwgWS48L2F1dGhvcj48YXV0aG9yPkh1LCBZLiBILjwvYXV0aG9yPjxh
dXRob3I+UGVuZywgUC48L2F1dGhvcj48YXV0aG9yPldhbmcsIEouIE0uPC9hdXRob3I+PGF1dGhv
cj5MaXUsIEouIFkuPC9hdXRob3I+PGF1dGhvcj5DaGVuLCBaLjwvYXV0aG9yPjxhdXRob3I+TGks
IEcuPC9hdXRob3I+PGF1dGhvcj5aaGVuZywgWi4gSi48L2F1dGhvcj48YXV0aG9yPlFpdSwgUy4g
US48L2F1dGhvcj48YXV0aG9yPkx1bywgSi48L2F1dGhvcj48YXV0aG9yPlllLCBDLiBKLjwvYXV0
aG9yPjxhdXRob3I+Wmh1LCBTLiBZLjwvYXV0aG9yPjxhdXRob3I+Q2hlbmcsIEwuIEwuPC9hdXRo
b3I+PGF1dGhvcj5ZZSwgRi48L2F1dGhvcj48YXV0aG9yPkxpLCBTLiBZLjwvYXV0aG9yPjxhdXRo
b3I+WmhlbmcsIEouIFAuPC9hdXRob3I+PGF1dGhvcj5aaGFuZywgTi4gRi48L2F1dGhvcj48YXV0
aG9yPlpob25nLCBOLiBTLjwvYXV0aG9yPjxhdXRob3I+SGUsIEouIFguPC9hdXRob3I+PC9hdXRo
b3JzPjwvY29udHJpYnV0b3JzPjxhdXRoLWFkZHJlc3M+U3RhdGUgS2V5IExhYm9yYXRvcnkgb2Yg
UmVzcGlyYXRvcnkgRGlzZWFzZSBhbmQgTmF0aW9uYWwgQ2xpbmljYWwgUmVzZWFyY2ggQ2VudGVy
IGZvciBSZXNwaXJhdG9yeSBEaXNlYXNlLCB0aGUgRmlyc3QgQWZmaWxpYXRlZCBIb3NwaXRhbCBv
ZiBHdWFuZ3pob3UgTWVkaWNhbCBVbml2ZXJzaXR5LCBHdWFuZ3pob3UgTWVkaWNhbCBVbml2ZXJz
aXR5LCBHdWFuZ3pob3UsIENoaW5hLiYjeEQ7VGhlc2UgYXV0aG9ycyBhcmUgam9pbnQgZmlyc3Qg
YXV0aG9ycy4mI3hEO0RlcHQgb2YgVGhvcmFjaWMgT25jb2xvZ3kgYW5kIFN1cmdlcnksIENoaW5h
IFN0YXRlIEtleSBMYWJvcmF0b3J5IG9mIFJlc3BpcmF0b3J5IERpc2Vhc2UgYW5kIE5hdGlvbmFs
IENsaW5pY2FsIFJlc2VhcmNoIENlbnRlciBmb3IgUmVzcGlyYXRvcnkgRGlzZWFzZSwgdGhlIEZp
cnN0IEFmZmlsaWF0ZWQgSG9zcGl0YWwgb2YgR3Vhbmd6aG91IE1lZGljYWwgVW5pdmVyc2l0eSwg
R3Vhbmd6aG91LCBDaGluYS4mI3hEO1RoZSBzaXh0aCBBZmZpbGlhdGVkIEhvc3BpdGFsIG9mIEd1
YW5nemhvdSBNZWRpY2FsIFVuaXZlcnNpdHksIFFpbmd5dWFuLCBDaGluYS4mI3hEO0RlcHQgb2Yg
UHVsbW9uYXJ5IGFuZCBDcml0aWNhbCBDYXJlIE1lZGljaW5lLCBDaGluYSBTdGF0ZSBLZXkgTGFi
b3JhdG9yeSBvZiBSZXNwaXJhdG9yeSBEaXNlYXNlIGFuZCBOYXRpb25hbCBDbGluaWNhbCBSZXNl
YXJjaCBDZW50ZXIgZm9yIFJlc3BpcmF0b3J5IERpc2Vhc2UsIHRoZSBGaXJzdCBBZmZpbGlhdGVk
IEhvc3BpdGFsIG9mIEd1YW5nemhvdSBNZWRpY2FsIFVuaXZlcnNpdHksIEd1YW5nemhvdSwgQ2hp
bmEuJiN4RDtTdGF0ZSBLZXkgTGFib3JhdG9yeSBvZiBPcmdhbiBGYWlsdXJlIFJlc2VhcmNoLCBE
ZXB0IG9mIEJpb3N0YXRpc3RpY3MsIEd1YW5nZG9uZyBQcm92aW5jaWFsIEtleSBMYWJvcmF0b3J5
IG9mIFRyb3BpY2FsIERpc2Vhc2UgUmVzZWFyY2gsIFNjaG9vbCBvZiBQdWJsaWMgSGVhbHRoLCBT
b3V0aGVybiBNZWRpY2FsIFVuaXZlcnNpdHksIEd1YW5nemhvdSwgQ2hpbmEuJiN4RDtXdWhhbiBK
aW4teWludGFuIEhvc3BpdGFsLCBXdWhhbiwgQ2hpbmEuJiN4RDtVbmlvbiBIb3NwaXRhbCwgVG9u
Z2ppIE1lZGljYWwgQ29sbGVnZSwgSHVhemhvbmcgVW5pdmVyc2l0eSBvZiBTY2llbmNlIGFuZCBU
ZWNobm9sb2d5LCBXdWhhbiwgQ2hpbmEuJiN4RDtTaGVuemhlbiBUaGlyZCBQZW9wbGUmYXBvcztz
IEhvc3BpdGFsLCBTaGVuemhlbiwgQ2hpbmEuJiN4RDtUaGUgU2Vjb25kIEFmZmlsaWF0ZWQgSG9z
cGl0YWwgb2YgU291dGhlcm4gVW5pdmVyc2l0eSBvZiBTY2llbmNlIGFuZCBUZWNobm9sb2d5LCBO
YXRpb25hbCBDbGluaWNhbCBSZXNlYXJjaCBDZW50ZXIgZm9yIEluZmVjdGlvdXMgRGlzZWFzZXMs
IFNoZW56aGVuLCBDaGluYS4mI3hEO1RoZSBGaWZ0aCBBZmZpbGlhdGVkIEhvc3BpdGFsIG9mIFN1
biBZYXQtc2VuIFVuaXZlcnNpdHksIFpodWhhaSwgQ2hpbmEuJiN4RDtHdWFuZ3pob3UgRWlnaHRo
IFBlb3BsZSZhcG9zO3MgSG9zcGl0YWwsIEd1YW5nemhvdSBNZWRpY2FsIFVuaXZlcnNpdHksIEd1
YW5nemhvdSwgQ2hpbmEuJiN4RDtUaGUgQ2VudHJhbCBIb3NwaXRhbCBvZiBXdWhhbiwgV3VoYW4s
IENoaW5hLiYjeEQ7V3VoYW4gTm8uIDEgSG9zcGl0YWwsIFd1aGFuIEhvc3BpdGFsIG9mIFRyYWRp
dGlvbmFsIENoaW5lc2UgYW5kIFdlc3Rlcm4gTWVkaWNpbmUsIFd1aGFuLCBDaGluYS4mI3hEO0No
ZW5nZHUgUHVibGljIEhlYWx0aCBDbGluaWNhbCBNZWRpY2FsIENlbnRlciwgQ2hlbmdkdSwgQ2hp
bmEuJiN4RDtIdWFuZ3NoaSBDZW50cmFsIEhvc3BpdGFsIG9mIEVkb25nIEhlYWx0aGNhcmUgR3Jv
dXAsIEFmZmlsaWF0ZWQgSG9zcGl0YWwgb2YgSHViZWkgUG9seXRlY2huaWMgVW5pdmVyc2l0eSwg
SHVhbmdzaGksIENoaW5hLiYjeEQ7V3VoYW4gUHVsbW9uYXJ5IEhvc3BpdGFsLCBXdWhhbiwgQ2hp
bmEuJiN4RDtUaWFueW91IEhvc3BpdGFsIEFmZmlsaWF0ZWQgdG8gV3VoYW4gVW5pdmVyc2l0eSBv
ZiBTY2llbmNlIGFuZCBUZWNobm9sb2d5LCBXdWhhbiwgQ2hpbmEuJiN4RDtUaGUgRmlyc3QgSG9z
cGl0YWwgb2YgQ2hhbmdzaGEsIENoYW5nc2hhLCBDaGluYS4mI3hEO1RoZSBUaGlyZCBQZW9wbGUm
YXBvcztzIEhvc3BpdGFsIG9mIEhhaW5hbiBQcm92aW5jZSwgU2FueWEsIENoaW5hLiYjeEQ7SHVh
bmdnYW5nIENlbnRyYWwgSG9zcGl0YWwsIEh1YW5nZ2FuZywgQ2hpbmEuJiN4RDtXZW5saW5nIEZp
cnN0IFBlb3BsZSZhcG9zO3MgSG9zcGl0YWwsIFdlbmxpbmcsIENoaW5hLiYjeEQ7VGhlIFRoaXJk
IFBlb3BsZSZhcG9zO3MgSG9zcGl0YWwgb2YgWWljaGFuZywgWWljaGFuZywgQ2hpbmEuJiN4RDtB
ZmZpbGlhdGVkIFRhaWhlIEhvc3BpdGFsIG9mIEh1YmVpIFVuaXZlcnNpdHkgb2YgTWVkaWNpbmUs
IFNoaXlhbiwgQ2hpbmEuJiN4RDtYaWFudGFvIEZpcnN0IFBlb3BsZSZhcG9zO3MgSG9zcGl0YWws
IFhpYW50YW8sIENoaW5hLiYjeEQ7VGhlIFBlb3BsZSZhcG9zO3MgSG9zcGl0YWwgb2YgSHVhbmdw
aSBEaXN0cmljdCwgV3VoYW4sIENoaW5hLiYjeEQ7RGVwdCBvZiBUaG9yYWNpYyBPbmNvbG9neSBh
bmQgU3VyZ2VyeSwgQ2hpbmEgU3RhdGUgS2V5IExhYm9yYXRvcnkgb2YgUmVzcGlyYXRvcnkgRGlz
ZWFzZSBhbmQgTmF0aW9uYWwgQ2xpbmljYWwgUmVzZWFyY2ggQ2VudGVyIGZvciBSZXNwaXJhdG9y
eSBEaXNlYXNlLCB0aGUgRmlyc3QgQWZmaWxpYXRlZCBIb3NwaXRhbCBvZiBHdWFuZ3pob3UgTWVk
aWNhbCBVbml2ZXJzaXR5LCBHdWFuZ3pob3UsIENoaW5hIGRyamlhbnhpbmcuaGVAZ21haWwuY29t
IG5hbnNoYW5AdmlwLjE2My5jb20uPC9hdXRoLWFkZHJlc3M+PHRpdGxlcz48dGl0bGU+Q29tb3Ji
aWRpdHkgYW5kIGl0cyBpbXBhY3Qgb24gMTU5MCBwYXRpZW50cyB3aXRoIENPVklELTE5IGluIENo
aW5hOiBhIG5hdGlvbndpZGUgYW5hbHlzaXM8L3RpdGxlPjxzZWNvbmRhcnktdGl0bGU+RXVyIFJl
c3BpciBKPC9zZWNvbmRhcnktdGl0bGU+PC90aXRsZXM+PHBlcmlvZGljYWw+PGZ1bGwtdGl0bGU+
RXVyIFJlc3BpciBKPC9mdWxsLXRpdGxlPjwvcGVyaW9kaWNhbD48dm9sdW1lPjU1PC92b2x1bWU+
PG51bWJlcj41PC9udW1iZXI+PGVkaXRpb24+MjAyMC8wMy8yOTwvZWRpdGlvbj48a2V5d29yZHM+
PGtleXdvcmQ+QWR1bHQ8L2tleXdvcmQ+PGtleXdvcmQ+KkJldGFjb3JvbmF2aXJ1czwva2V5d29y
ZD48a2V5d29yZD5DaGluYS9lcGlkZW1pb2xvZ3k8L2tleXdvcmQ+PGtleXdvcmQ+Q29tb3JiaWRp
dHk8L2tleXdvcmQ+PGtleXdvcmQ+Q29yb25hdmlydXMgSW5mZWN0aW9ucy9kaWFnbm9zaXMvKmVw
aWRlbWlvbG9neTwva2V5d29yZD48a2V5d29yZD5GZW1hbGU8L2tleXdvcmQ+PGtleXdvcmQ+SHVt
YW5zPC9rZXl3b3JkPjxrZXl3b3JkPk1hbGU8L2tleXdvcmQ+PGtleXdvcmQ+TWlkZGxlIEFnZWQ8
L2tleXdvcmQ+PGtleXdvcmQ+UGFuZGVtaWNzPC9rZXl3b3JkPjxrZXl3b3JkPlBuZXVtb25pYSwg
VmlyYWwvZGlhZ25vc2lzLyplcGlkZW1pb2xvZ3k8L2tleXdvcmQ+PGtleXdvcmQ+UHJvZ25vc2lz
PC9rZXl3b3JkPjxrZXl3b3JkPlJpc2sgRmFjdG9yczwva2V5d29yZD48L2tleXdvcmRzPjxkYXRl
cz48eWVhcj4yMDIwPC95ZWFyPjxwdWItZGF0ZXM+PGRhdGU+TWF5PC9kYXRlPjwvcHViLWRhdGVz
PjwvZGF0ZXM+PGlzYm4+MDkwMy0xOTM2IChQcmludCkmI3hEOzA5MDMtMTkzNjwvaXNibj48YWNj
ZXNzaW9uLW51bT4zMjIxNzY1MDwvYWNjZXNzaW9uLW51bT48dXJscz48L3VybHM+PGN1c3RvbTI+
UE1DNzA5ODQ4NSBXZW4taHVhIExpYW5nIGhhcyBub3RoaW5nIHRvIGRpc2Nsb3NlLiBDb25mbGlj
dCBvZiBpbnRlcmVzdDogWWkgWmhhbyBoYXMgbm90aGluZyB0byBkaXNjbG9zZS4gQ29uZmxpY3Qg
b2YgaW50ZXJlc3Q6IEhlbmctcnVpIExpYW5nIGhhcyBub3RoaW5nIHRvIGRpc2Nsb3NlLiBDb25m
bGljdCBvZiBpbnRlcmVzdDogWmktc2hlbmcgQ2hlbiBoYXMgbm90aGluZyB0byBkaXNjbG9zZS4g
Q29uZmxpY3Qgb2YgaW50ZXJlc3Q6IFlpLW1pbiBMaSBoYXMgbm90aGluZyB0byBkaXNjbG9zZS4g
Q29uZmxpY3Qgb2YgaW50ZXJlc3Q6IFhpYW8tcWluZyBMaXUgaGFzIG5vdGhpbmcgdG8gZGlzY2xv
c2UuIENvbmZsaWN0IG9mIGludGVyZXN0OiBSdS1jaG9uZyBDaGVuIGhhcyBub3RoaW5nIHRvIGRp
c2Nsb3NlLiBDb25mbGljdCBvZiBpbnRlcmVzdDogQ2h1bi1saSBUYW5nIGhhcyBub3RoaW5nIHRv
IGRpc2Nsb3NlLiBDb25mbGljdCBvZiBpbnRlcmVzdDogVGFvIFdhbmcgaGFzIG5vdGhpbmcgdG8g
ZGlzY2xvc2UuIENvbmZsaWN0IG9mIGludGVyZXN0OiBDaHVuLXF1YW4gT3UgaGFzIG5vdGhpbmcg
dG8gZGlzY2xvc2UuIENvbmZsaWN0IG9mIGludGVyZXN0OiBMaSBoYXMgbm90aGluZyB0byBkaXNj
bG9zZS4gQ29uZmxpY3Qgb2YgaW50ZXJlc3Q6IFBpbmcteWFuIENoZW4gaGFzIG5vdGhpbmcgdG8g
ZGlzY2xvc2UuIENvbmZsaWN0IG9mIGludGVyZXN0OiBMaW5nIFNhbmcgaGFzIG5vdGhpbmcgdG8g
ZGlzY2xvc2UuIENvbmZsaWN0IG9mIGludGVyZXN0OiBXZWkgV2FuZyBoYXMgbm90aGluZyB0byBk
aXNjbG9zZS4gQ29uZmxpY3Qgb2YgaW50ZXJlc3Q6IEppYW4tZnUgTGkgaGFzIG5vdGhpbmcgdG8g
ZGlzY2xvc2UuIENvbmZsaWN0IG9mIGludGVyZXN0OiBDYWktY2hlbiBMaSBoYXMgbm90aGluZyB0
byBkaXNjbG9zZS4gQ29uZmxpY3Qgb2YgaW50ZXJlc3Q6IExpLW1pbiBPdSBoYXMgbm90aGluZyB0
byBkaXNjbG9zZS4gQ29uZmxpY3Qgb2YgaW50ZXJlc3Q6IEJvIENoZW5nIGhhcyBub3RoaW5nIHRv
IGRpc2Nsb3NlLiBDb25mbGljdCBvZiBpbnRlcmVzdDogU2hhbiBYaW9uZyBoYXMgbm90aGluZyB0
byBkaXNjbG9zZS4gQ29uZmxpY3Qgb2YgaW50ZXJlc3Q6IFpoZW5nLXlpIE5pIGhhcyBub3RoaW5n
IHRvIGRpc2Nsb3NlLiBDb25mbGljdCBvZiBpbnRlcmVzdDogSmllIFhpYW5nIGhhcyBub3RoaW5n
IHRvIGRpc2Nsb3NlLiBDb25mbGljdCBvZiBpbnRlcmVzdDogWXUgSHUgaGFzIG5vdGhpbmcgdG8g
ZGlzY2xvc2UuIENvbmZsaWN0IG9mIGludGVyZXN0OiBMZWkgTGl1IGhhcyBub3RoaW5nIHRvIGRp
c2Nsb3NlLiBDb25mbGljdCBvZiBpbnRlcmVzdDogSG9uZyBTaGFuIGhhcyBub3RoaW5nIHRvIGRp
c2Nsb3NlLiBDb25mbGljdCBvZiBpbnRlcmVzdDogQ2h1bi1saWFuZyBMZWkgaGFzIG5vdGhpbmcg
dG8gZGlzY2xvc2UuIENvbmZsaWN0IG9mIGludGVyZXN0OiBZaS14aWFuZyBQZW5nIGhhcyBub3Ro
aW5nIHRvIGRpc2Nsb3NlLiBDb25mbGljdCBvZiBpbnRlcmVzdDogTGkgV2VpIGhhcyBub3RoaW5n
IHRvIGRpc2Nsb3NlLiBDb25mbGljdCBvZiBpbnRlcmVzdDogWW9uZyBMaXUgaGFzIG5vdGhpbmcg
dG8gZGlzY2xvc2UuIENvbmZsaWN0IG9mIGludGVyZXN0OiBZYS1odWEgSHUgaGFzIG5vdGhpbmcg
dG8gZGlzY2xvc2UuIENvbmZsaWN0IG9mIGludGVyZXN0OiBQZW5nIGhhcyBub3RoaW5nIHRvIGRp
c2Nsb3NlLiBDb25mbGljdCBvZiBpbnRlcmVzdDogSmlhbi1taW5nIFdhbmcgaGFzIG5vdGhpbmcg
dG8gZGlzY2xvc2UuIENvbmZsaWN0IG9mIGludGVyZXN0OiBKaS15YW5nIExpdSBoYXMgbm90aGlu
ZyB0byBkaXNjbG9zZS4gQ29uZmxpY3Qgb2YgaW50ZXJlc3Q6IFpob25nIENoZW4gaGFzIG5vdGhp
bmcgdG8gZGlzY2xvc2UuIENvbmZsaWN0IG9mIGludGVyZXN0OiBHYW5nIExpIGhhcyBub3RoaW5n
IHRvIGRpc2Nsb3NlLiBDb25mbGljdCBvZiBpbnRlcmVzdDogWmhpLWppYW4gWmhlbmcgaGFzIG5v
dGhpbmcgdG8gZGlzY2xvc2UuIENvbmZsaWN0IG9mIGludGVyZXN0OiBTaGFvLXFpbiBRaXUgaGFz
IG5vdGhpbmcgdG8gZGlzY2xvc2UuIENvbmZsaWN0IG9mIGludGVyZXN0OiBKaWUgTHVvIGhhcyBu
b3RoaW5nIHRvIGRpc2Nsb3NlLiBDb25mbGljdCBvZiBpbnRlcmVzdDogQ2hhbmctamlhbmcgWWUg
aGFzIG5vdGhpbmcgdG8gZGlzY2xvc2UuIENvbmZsaWN0IG9mIGludGVyZXN0OiBTaGFvLXlvbmcg
Wmh1IGhhcyBub3RoaW5nIHRvIGRpc2Nsb3NlLiBDb25mbGljdCBvZiBpbnRlcmVzdDogTGluLWxp
bmcgQ2hlbmcgaGFzIG5vdGhpbmcgdG8gZGlzY2xvc2UuIENvbmZsaWN0IG9mIGludGVyZXN0OiBG
ZW5nIFllIGhhcyBub3RoaW5nIHRvIGRpc2Nsb3NlLiBDb25mbGljdCBvZiBpbnRlcmVzdDogU2hp
LXl1ZSBMaSBoYXMgbm90aGluZyB0byBkaXNjbG9zZS4gQ29uZmxpY3Qgb2YgaW50ZXJlc3Q6IEpp
bi1waW5nIFpoZW5nIGhhcyBub3RoaW5nIHRvIGRpc2Nsb3NlLiBDb25mbGljdCBvZiBpbnRlcmVz
dDogTnVvLWZ1IFpoYW5nIGhhcyBub3RoaW5nIHRvIGRpc2Nsb3NlLiBDb25mbGljdCBvZiBpbnRl
cmVzdDogTmFuLXNoYW4gWmhvbmcgcmVwb3J0cyBncmFudHMgZnJvbSB0aGUgTmF0aW9uYWwgSGVh
bHRoIENvbW1pc3Npb24gYW5kIERlcHQgb2YgU2NpZW5jZSBhbmQgVGVjaG5vbG9neSBvZiBHdWFu
Z2RvbmcgUHJvdmluY2UsIGR1cmluZyB0aGUgY29uZHVjdCBvZiB0aGUgc3R1ZHkuIENvbmZsaWN0
IG9mIGludGVyZXN0OiBKaWFuLXhpbmcgSGUgaGFzIG5vdGhpbmcgdG8gZGlzY2xvc2UuPC9jdXN0
b20yPjxlbGVjdHJvbmljLXJlc291cmNlLW51bT4xMC4xMTgzLzEzOTkzMDAzLjAwNTQ3LTIwMjA8
L2VsZWN0cm9uaWMtcmVzb3VyY2UtbnVtPjxyZW1vdGUtZGF0YWJhc2UtcHJvdmlkZXI+TkxNPC9y
ZW1vdGUtZGF0YWJhc2UtcHJvdmlkZXI+PGxhbmd1YWdlPmVuZzwvbGFuZ3VhZ2U+PC9yZWNvcmQ+
PC9DaXRlPjxDaXRlPjxBdXRob3I+TGk8L0F1dGhvcj48WWVhcj4yMDIwPC9ZZWFyPjxSZWNOdW0+
MTA8L1JlY051bT48cmVjb3JkPjxyZWMtbnVtYmVyPjEwPC9yZWMtbnVtYmVyPjxmb3JlaWduLWtl
eXM+PGtleSBhcHA9IkVOIiBkYi1pZD0iMjVmZGYwdDBqOTJ4MmtlZTByN3BkcHplZXM1YXdzczI1
NXpwIiB0aW1lc3RhbXA9IjE2MDM1MjIzNzYiPjEwPC9rZXk+PC9mb3JlaWduLWtleXM+PHJlZi10
eXBlIG5hbWU9IkpvdXJuYWwgQXJ0aWNsZSI+MTc8L3JlZi10eXBlPjxjb250cmlidXRvcnM+PGF1
dGhvcnM+PGF1dGhvcj5MaSwgWC48L2F1dGhvcj48YXV0aG9yPlh1LCBTLjwvYXV0aG9yPjxhdXRo
b3I+WXUsIE0uPC9hdXRob3I+PGF1dGhvcj5XYW5nLCBLLjwvYXV0aG9yPjxhdXRob3I+VGFvLCBZ
LjwvYXV0aG9yPjxhdXRob3I+WmhvdSwgWS48L2F1dGhvcj48YXV0aG9yPlNoaSwgSi48L2F1dGhv
cj48YXV0aG9yPlpob3UsIE0uPC9hdXRob3I+PGF1dGhvcj5XdSwgQi48L2F1dGhvcj48YXV0aG9y
PllhbmcsIFouPC9hdXRob3I+PGF1dGhvcj5aaGFuZywgQy48L2F1dGhvcj48YXV0aG9yPll1ZSwg
Si48L2F1dGhvcj48YXV0aG9yPlpoYW5nLCBaLjwvYXV0aG9yPjxhdXRob3I+UmVueiwgSC48L2F1
dGhvcj48YXV0aG9yPkxpdSwgWC48L2F1dGhvcj48YXV0aG9yPlhpZSwgSi48L2F1dGhvcj48YXV0
aG9yPlhpZSwgTS48L2F1dGhvcj48YXV0aG9yPlpoYW8sIEouPC9hdXRob3I+PC9hdXRob3JzPjwv
Y29udHJpYnV0b3JzPjxhdXRoLWFkZHJlc3M+RGVwYXJ0bWVudCBvZiBQdWxtb25hcnkgYW5kIENy
aXRpY2FsIENhcmUgTWVkaWNpbmUsIFRvbmdqaSBIb3NwaXRhbCwgVG9uZ2ppIE1lZGljYWwgQ29s
bGVnZSwgSHVhemhvbmcgVW5pdmVyc2l0eSBvZiBTY2llbmNlIGFuZCBUZWNobm9sb2d5LCBXdWhh
biwgQ2hpbmE7IEtleSBMYWJvcmF0b3J5IG9mIFJlc3BpcmF0b3J5IERpc2Vhc2VzLCBOYXRpb25h
bCBNaW5pc3RyeSBvZiBIZWFsdGggb2YgdGhlIFBlb3BsZSZhcG9zO3MgUmVwdWJsaWMgb2YgQ2hp
bmEgYW5kIE5hdGlvbmFsIENsaW5pY2FsIFJlc2VhcmNoIENlbnRlciBmb3IgUmVzcGlyYXRvcnkg
RGlzZWFzZSwgV3VoYW4sIENoaW5hLiYjeEQ7VW5pdGVkIEltYWdpbmcgSGVhbHRoY2FyZSBDbyBM
dGQsIFd1aGFuLCBDaGluYS4mI3hEO1NjaG9vbCBvZiBNZWRpY2luZSBhbmQgSGVhbHRoIE1hbmFn
ZW1lbnQsIFRvbmdqaSBIb3NwaXRhbCwgVG9uZ2ppIE1lZGljYWwgQ29sbGVnZSwgSHVhemhvbmcg
VW5pdmVyc2l0eSBvZiBTY2llbmNlIGFuZCBUZWNobm9sb2d5LCBXdWhhbiwgQ2hpbmEuJiN4RDtJ
bnN0aXR1dGUgb2YgTGFib3JhdG9yeSBNZWRpY2luZSBhbmQgUGF0aG9iaW9jaGVtaXN0cnksIE1v
bGVjdWxhciBEaWFnbm9zdGljcywgUGhpbGlwcHMgVW5pdmVyc2l0eSBNYXJidXJnIFVuaXZlcnNp
dHkgSG9zcGl0YWwgR2llc3NlbiBhbmQgTWFyYnVyZyBHbWJILCBNYXJidXJnLCBHZXJtYW55LiYj
eEQ7RGVwYXJ0bWVudCBvZiBQdWxtb25hcnkgYW5kIENyaXRpY2FsIENhcmUgTWVkaWNpbmUsIFRv
bmdqaSBIb3NwaXRhbCwgVG9uZ2ppIE1lZGljYWwgQ29sbGVnZSwgSHVhemhvbmcgVW5pdmVyc2l0
eSBvZiBTY2llbmNlIGFuZCBUZWNobm9sb2d5LCBXdWhhbiwgQ2hpbmE7IEtleSBMYWJvcmF0b3J5
IG9mIFJlc3BpcmF0b3J5IERpc2Vhc2VzLCBOYXRpb25hbCBNaW5pc3RyeSBvZiBIZWFsdGggb2Yg
dGhlIFBlb3BsZSZhcG9zO3MgUmVwdWJsaWMgb2YgQ2hpbmEgYW5kIE5hdGlvbmFsIENsaW5pY2Fs
IFJlc2VhcmNoIENlbnRlciBmb3IgUmVzcGlyYXRvcnkgRGlzZWFzZSwgV3VoYW4sIENoaW5hLiBF
bGVjdHJvbmljIGFkZHJlc3M6IHhpZV9tQDEyNi5jb20uJiN4RDtEZXBhcnRtZW50IG9mIFB1bG1v
bmFyeSBhbmQgQ3JpdGljYWwgQ2FyZSBNZWRpY2luZSwgVG9uZ2ppIEhvc3BpdGFsLCBUb25namkg
TWVkaWNhbCBDb2xsZWdlLCBIdWF6aG9uZyBVbml2ZXJzaXR5IG9mIFNjaWVuY2UgYW5kIFRlY2hu
b2xvZ3ksIFd1aGFuLCBDaGluYTsgS2V5IExhYm9yYXRvcnkgb2YgUmVzcGlyYXRvcnkgRGlzZWFz
ZXMsIE5hdGlvbmFsIE1pbmlzdHJ5IG9mIEhlYWx0aCBvZiB0aGUgUGVvcGxlJmFwb3M7cyBSZXB1
YmxpYyBvZiBDaGluYSBhbmQgTmF0aW9uYWwgQ2xpbmljYWwgUmVzZWFyY2ggQ2VudGVyIGZvciBS
ZXNwaXJhdG9yeSBEaXNlYXNlLCBXdWhhbiwgQ2hpbmEuIEVsZWN0cm9uaWMgYWRkcmVzczogemhh
b2pwODhAMTI2LmNvbS48L2F1dGgtYWRkcmVzcz48dGl0bGVzPjx0aXRsZT5SaXNrIGZhY3RvcnMg
Zm9yIHNldmVyaXR5IGFuZCBtb3J0YWxpdHkgaW4gYWR1bHQgQ09WSUQtMTkgaW5wYXRpZW50cyBp
biBXdWhhbjwvdGl0bGU+PHNlY29uZGFyeS10aXRsZT5KIEFsbGVyZ3kgQ2xpbiBJbW11bm9sPC9z
ZWNvbmRhcnktdGl0bGU+PC90aXRsZXM+PHBlcmlvZGljYWw+PGZ1bGwtdGl0bGU+SiBBbGxlcmd5
IENsaW4gSW1tdW5vbDwvZnVsbC10aXRsZT48L3BlcmlvZGljYWw+PHBhZ2VzPjExMC0xMTg8L3Bh
Z2VzPjx2b2x1bWU+MTQ2PC92b2x1bWU+PG51bWJlcj4xPC9udW1iZXI+PGVkaXRpb24+MjAyMC8w
NC8xNjwvZWRpdGlvbj48a2V5d29yZHM+PGtleXdvcmQ+QWRvbGVzY2VudDwva2V5d29yZD48a2V5
d29yZD5BZHVsdDwva2V5d29yZD48a2V5d29yZD5BZ2VkPC9rZXl3b3JkPjxrZXl3b3JkPkFnZWQs
IDgwIGFuZCBvdmVyPC9rZXl3b3JkPjxrZXl3b3JkPkJldGFjb3JvbmF2aXJ1czwva2V5d29yZD48
a2V5d29yZD5DaGluYS9lcGlkZW1pb2xvZ3k8L2tleXdvcmQ+PGtleXdvcmQ+Q29ob3J0IFN0dWRp
ZXM8L2tleXdvcmQ+PGtleXdvcmQ+Q29tb3JiaWRpdHk8L2tleXdvcmQ+PGtleXdvcmQ+Q29yb25h
dmlydXMgSW5mZWN0aW9ucy8qY29tcGxpY2F0aW9ucy8qbW9ydGFsaXR5PC9rZXl3b3JkPjxrZXl3
b3JkPkZlbWFsZTwva2V5d29yZD48a2V5d29yZD5IdW1hbnM8L2tleXdvcmQ+PGtleXdvcmQ+SW5w
YXRpZW50cy9zdGF0aXN0aWNzICZhbXA7IG51bWVyaWNhbCBkYXRhPC9rZXl3b3JkPjxrZXl3b3Jk
Pk1hbGU8L2tleXdvcmQ+PGtleXdvcmQ+TWlkZGxlIEFnZWQ8L2tleXdvcmQ+PGtleXdvcmQ+UGFu
ZGVtaWNzPC9rZXl3b3JkPjxrZXl3b3JkPlBuZXVtb25pYSwgVmlyYWwvKmNvbXBsaWNhdGlvbnMv
Km1vcnRhbGl0eTwva2V5d29yZD48a2V5d29yZD5SaXNrIEZhY3RvcnM8L2tleXdvcmQ+PGtleXdv
cmQ+VHJlYXRtZW50IE91dGNvbWU8L2tleXdvcmQ+PGtleXdvcmQ+WW91bmcgQWR1bHQ8L2tleXdv
cmQ+PGtleXdvcmQ+Q292aWQtMTk8L2tleXdvcmQ+PGtleXdvcmQ+U0FSUy1Db1YtMjwva2V5d29y
ZD48a2V5d29yZD5tb3J0YWxpdHk8L2tleXdvcmQ+PGtleXdvcmQ+c2V2ZXJpdHk8L2tleXdvcmQ+
PC9rZXl3b3Jkcz48ZGF0ZXM+PHllYXI+MjAyMDwveWVhcj48cHViLWRhdGVzPjxkYXRlPkp1bDwv
ZGF0ZT48L3B1Yi1kYXRlcz48L2RhdGVzPjxpc2JuPjAwOTEtNjc0OSAoUHJpbnQpJiN4RDswMDkx
LTY3NDk8L2lzYm4+PGFjY2Vzc2lvbi1udW0+MzIyOTQ0ODU8L2FjY2Vzc2lvbi1udW0+PHVybHM+
PC91cmxzPjxjdXN0b20yPlBNQzcxNTI4NzY8L2N1c3RvbTI+PGVsZWN0cm9uaWMtcmVzb3VyY2Ut
bnVtPjEwLjEwMTYvai5qYWNpLjIwMjAuMDQuMDA2PC9lbGVjdHJvbmljLXJlc291cmNlLW51bT48
cmVtb3RlLWRhdGFiYXNlLXByb3ZpZGVyPk5MTTwvcmVtb3RlLWRhdGFiYXNlLXByb3ZpZGVyPjxs
YW5ndWFnZT5lbmc8L2xhbmd1YWdlPjwvcmVjb3JkPjwvQ2l0ZT48L0VuZE5vdGU+
</w:fldData>
        </w:fldCha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instrText xml:space="preserve"> ADDIN EN.CITE </w:instrText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begin">
          <w:fldData xml:space="preserve">PEVuZE5vdGU+PENpdGU+PEF1dGhvcj5HdWFuPC9BdXRob3I+PFllYXI+MjAyMDwvWWVhcj48UmVj
TnVtPjM8L1JlY051bT48RGlzcGxheVRleHQ+KEd1YW4gZXQgYWwuLCAyMDIwOyBMaSBldCBhbC4s
IDIwMjApPC9EaXNwbGF5VGV4dD48cmVjb3JkPjxyZWMtbnVtYmVyPjM8L3JlYy1udW1iZXI+PGZv
cmVpZ24ta2V5cz48a2V5IGFwcD0iRU4iIGRiLWlkPSIyNWZkZjB0MGo5Mngya2VlMHI3cGRwemVl
czVhd3NzMjU1enAiIHRpbWVzdGFtcD0iMTYwMzUxMDE2NyI+Mzwva2V5PjwvZm9yZWlnbi1rZXlz
PjxyZWYtdHlwZSBuYW1lPSJKb3VybmFsIEFydGljbGUiPjE3PC9yZWYtdHlwZT48Y29udHJpYnV0
b3JzPjxhdXRob3JzPjxhdXRob3I+R3VhbiwgVy4gSi48L2F1dGhvcj48YXV0aG9yPkxpYW5nLCBX
LiBILjwvYXV0aG9yPjxhdXRob3I+WmhhbywgWS48L2F1dGhvcj48YXV0aG9yPkxpYW5nLCBILiBS
LjwvYXV0aG9yPjxhdXRob3I+Q2hlbiwgWi4gUy48L2F1dGhvcj48YXV0aG9yPkxpLCBZLiBNLjwv
YXV0aG9yPjxhdXRob3I+TGl1LCBYLiBRLjwvYXV0aG9yPjxhdXRob3I+Q2hlbiwgUi4gQy48L2F1
dGhvcj48YXV0aG9yPlRhbmcsIEMuIEwuPC9hdXRob3I+PGF1dGhvcj5XYW5nLCBULjwvYXV0aG9y
PjxhdXRob3I+T3UsIEMuIFEuPC9hdXRob3I+PGF1dGhvcj5MaSwgTC48L2F1dGhvcj48YXV0aG9y
PkNoZW4sIFAuIFkuPC9hdXRob3I+PGF1dGhvcj5TYW5nLCBMLjwvYXV0aG9yPjxhdXRob3I+V2Fu
ZywgVy48L2F1dGhvcj48YXV0aG9yPkxpLCBKLiBGLjwvYXV0aG9yPjxhdXRob3I+TGksIEMuIEMu
PC9hdXRob3I+PGF1dGhvcj5PdSwgTC4gTS48L2F1dGhvcj48YXV0aG9yPkNoZW5nLCBCLjwvYXV0
aG9yPjxhdXRob3I+WGlvbmcsIFMuPC9hdXRob3I+PGF1dGhvcj5OaSwgWi4gWS48L2F1dGhvcj48
YXV0aG9yPlhpYW5nLCBKLjwvYXV0aG9yPjxhdXRob3I+SHUsIFkuPC9hdXRob3I+PGF1dGhvcj5M
aXUsIEwuPC9hdXRob3I+PGF1dGhvcj5TaGFuLCBILjwvYXV0aG9yPjxhdXRob3I+TGVpLCBDLiBM
LjwvYXV0aG9yPjxhdXRob3I+UGVuZywgWS4gWC48L2F1dGhvcj48YXV0aG9yPldlaSwgTC48L2F1
dGhvcj48YXV0aG9yPkxpdSwgWS48L2F1dGhvcj48YXV0aG9yPkh1LCBZLiBILjwvYXV0aG9yPjxh
dXRob3I+UGVuZywgUC48L2F1dGhvcj48YXV0aG9yPldhbmcsIEouIE0uPC9hdXRob3I+PGF1dGhv
cj5MaXUsIEouIFkuPC9hdXRob3I+PGF1dGhvcj5DaGVuLCBaLjwvYXV0aG9yPjxhdXRob3I+TGks
IEcuPC9hdXRob3I+PGF1dGhvcj5aaGVuZywgWi4gSi48L2F1dGhvcj48YXV0aG9yPlFpdSwgUy4g
US48L2F1dGhvcj48YXV0aG9yPkx1bywgSi48L2F1dGhvcj48YXV0aG9yPlllLCBDLiBKLjwvYXV0
aG9yPjxhdXRob3I+Wmh1LCBTLiBZLjwvYXV0aG9yPjxhdXRob3I+Q2hlbmcsIEwuIEwuPC9hdXRo
b3I+PGF1dGhvcj5ZZSwgRi48L2F1dGhvcj48YXV0aG9yPkxpLCBTLiBZLjwvYXV0aG9yPjxhdXRo
b3I+WmhlbmcsIEouIFAuPC9hdXRob3I+PGF1dGhvcj5aaGFuZywgTi4gRi48L2F1dGhvcj48YXV0
aG9yPlpob25nLCBOLiBTLjwvYXV0aG9yPjxhdXRob3I+SGUsIEouIFguPC9hdXRob3I+PC9hdXRo
b3JzPjwvY29udHJpYnV0b3JzPjxhdXRoLWFkZHJlc3M+U3RhdGUgS2V5IExhYm9yYXRvcnkgb2Yg
UmVzcGlyYXRvcnkgRGlzZWFzZSBhbmQgTmF0aW9uYWwgQ2xpbmljYWwgUmVzZWFyY2ggQ2VudGVy
IGZvciBSZXNwaXJhdG9yeSBEaXNlYXNlLCB0aGUgRmlyc3QgQWZmaWxpYXRlZCBIb3NwaXRhbCBv
ZiBHdWFuZ3pob3UgTWVkaWNhbCBVbml2ZXJzaXR5LCBHdWFuZ3pob3UgTWVkaWNhbCBVbml2ZXJz
aXR5LCBHdWFuZ3pob3UsIENoaW5hLiYjeEQ7VGhlc2UgYXV0aG9ycyBhcmUgam9pbnQgZmlyc3Qg
YXV0aG9ycy4mI3hEO0RlcHQgb2YgVGhvcmFjaWMgT25jb2xvZ3kgYW5kIFN1cmdlcnksIENoaW5h
IFN0YXRlIEtleSBMYWJvcmF0b3J5IG9mIFJlc3BpcmF0b3J5IERpc2Vhc2UgYW5kIE5hdGlvbmFs
IENsaW5pY2FsIFJlc2VhcmNoIENlbnRlciBmb3IgUmVzcGlyYXRvcnkgRGlzZWFzZSwgdGhlIEZp
cnN0IEFmZmlsaWF0ZWQgSG9zcGl0YWwgb2YgR3Vhbmd6aG91IE1lZGljYWwgVW5pdmVyc2l0eSwg
R3Vhbmd6aG91LCBDaGluYS4mI3hEO1RoZSBzaXh0aCBBZmZpbGlhdGVkIEhvc3BpdGFsIG9mIEd1
YW5nemhvdSBNZWRpY2FsIFVuaXZlcnNpdHksIFFpbmd5dWFuLCBDaGluYS4mI3hEO0RlcHQgb2Yg
UHVsbW9uYXJ5IGFuZCBDcml0aWNhbCBDYXJlIE1lZGljaW5lLCBDaGluYSBTdGF0ZSBLZXkgTGFi
b3JhdG9yeSBvZiBSZXNwaXJhdG9yeSBEaXNlYXNlIGFuZCBOYXRpb25hbCBDbGluaWNhbCBSZXNl
YXJjaCBDZW50ZXIgZm9yIFJlc3BpcmF0b3J5IERpc2Vhc2UsIHRoZSBGaXJzdCBBZmZpbGlhdGVk
IEhvc3BpdGFsIG9mIEd1YW5nemhvdSBNZWRpY2FsIFVuaXZlcnNpdHksIEd1YW5nemhvdSwgQ2hp
bmEuJiN4RDtTdGF0ZSBLZXkgTGFib3JhdG9yeSBvZiBPcmdhbiBGYWlsdXJlIFJlc2VhcmNoLCBE
ZXB0IG9mIEJpb3N0YXRpc3RpY3MsIEd1YW5nZG9uZyBQcm92aW5jaWFsIEtleSBMYWJvcmF0b3J5
IG9mIFRyb3BpY2FsIERpc2Vhc2UgUmVzZWFyY2gsIFNjaG9vbCBvZiBQdWJsaWMgSGVhbHRoLCBT
b3V0aGVybiBNZWRpY2FsIFVuaXZlcnNpdHksIEd1YW5nemhvdSwgQ2hpbmEuJiN4RDtXdWhhbiBK
aW4teWludGFuIEhvc3BpdGFsLCBXdWhhbiwgQ2hpbmEuJiN4RDtVbmlvbiBIb3NwaXRhbCwgVG9u
Z2ppIE1lZGljYWwgQ29sbGVnZSwgSHVhemhvbmcgVW5pdmVyc2l0eSBvZiBTY2llbmNlIGFuZCBU
ZWNobm9sb2d5LCBXdWhhbiwgQ2hpbmEuJiN4RDtTaGVuemhlbiBUaGlyZCBQZW9wbGUmYXBvcztz
IEhvc3BpdGFsLCBTaGVuemhlbiwgQ2hpbmEuJiN4RDtUaGUgU2Vjb25kIEFmZmlsaWF0ZWQgSG9z
cGl0YWwgb2YgU291dGhlcm4gVW5pdmVyc2l0eSBvZiBTY2llbmNlIGFuZCBUZWNobm9sb2d5LCBO
YXRpb25hbCBDbGluaWNhbCBSZXNlYXJjaCBDZW50ZXIgZm9yIEluZmVjdGlvdXMgRGlzZWFzZXMs
IFNoZW56aGVuLCBDaGluYS4mI3hEO1RoZSBGaWZ0aCBBZmZpbGlhdGVkIEhvc3BpdGFsIG9mIFN1
biBZYXQtc2VuIFVuaXZlcnNpdHksIFpodWhhaSwgQ2hpbmEuJiN4RDtHdWFuZ3pob3UgRWlnaHRo
IFBlb3BsZSZhcG9zO3MgSG9zcGl0YWwsIEd1YW5nemhvdSBNZWRpY2FsIFVuaXZlcnNpdHksIEd1
YW5nemhvdSwgQ2hpbmEuJiN4RDtUaGUgQ2VudHJhbCBIb3NwaXRhbCBvZiBXdWhhbiwgV3VoYW4s
IENoaW5hLiYjeEQ7V3VoYW4gTm8uIDEgSG9zcGl0YWwsIFd1aGFuIEhvc3BpdGFsIG9mIFRyYWRp
dGlvbmFsIENoaW5lc2UgYW5kIFdlc3Rlcm4gTWVkaWNpbmUsIFd1aGFuLCBDaGluYS4mI3hEO0No
ZW5nZHUgUHVibGljIEhlYWx0aCBDbGluaWNhbCBNZWRpY2FsIENlbnRlciwgQ2hlbmdkdSwgQ2hp
bmEuJiN4RDtIdWFuZ3NoaSBDZW50cmFsIEhvc3BpdGFsIG9mIEVkb25nIEhlYWx0aGNhcmUgR3Jv
dXAsIEFmZmlsaWF0ZWQgSG9zcGl0YWwgb2YgSHViZWkgUG9seXRlY2huaWMgVW5pdmVyc2l0eSwg
SHVhbmdzaGksIENoaW5hLiYjeEQ7V3VoYW4gUHVsbW9uYXJ5IEhvc3BpdGFsLCBXdWhhbiwgQ2hp
bmEuJiN4RDtUaWFueW91IEhvc3BpdGFsIEFmZmlsaWF0ZWQgdG8gV3VoYW4gVW5pdmVyc2l0eSBv
ZiBTY2llbmNlIGFuZCBUZWNobm9sb2d5LCBXdWhhbiwgQ2hpbmEuJiN4RDtUaGUgRmlyc3QgSG9z
cGl0YWwgb2YgQ2hhbmdzaGEsIENoYW5nc2hhLCBDaGluYS4mI3hEO1RoZSBUaGlyZCBQZW9wbGUm
YXBvcztzIEhvc3BpdGFsIG9mIEhhaW5hbiBQcm92aW5jZSwgU2FueWEsIENoaW5hLiYjeEQ7SHVh
bmdnYW5nIENlbnRyYWwgSG9zcGl0YWwsIEh1YW5nZ2FuZywgQ2hpbmEuJiN4RDtXZW5saW5nIEZp
cnN0IFBlb3BsZSZhcG9zO3MgSG9zcGl0YWwsIFdlbmxpbmcsIENoaW5hLiYjeEQ7VGhlIFRoaXJk
IFBlb3BsZSZhcG9zO3MgSG9zcGl0YWwgb2YgWWljaGFuZywgWWljaGFuZywgQ2hpbmEuJiN4RDtB
ZmZpbGlhdGVkIFRhaWhlIEhvc3BpdGFsIG9mIEh1YmVpIFVuaXZlcnNpdHkgb2YgTWVkaWNpbmUs
IFNoaXlhbiwgQ2hpbmEuJiN4RDtYaWFudGFvIEZpcnN0IFBlb3BsZSZhcG9zO3MgSG9zcGl0YWws
IFhpYW50YW8sIENoaW5hLiYjeEQ7VGhlIFBlb3BsZSZhcG9zO3MgSG9zcGl0YWwgb2YgSHVhbmdw
aSBEaXN0cmljdCwgV3VoYW4sIENoaW5hLiYjeEQ7RGVwdCBvZiBUaG9yYWNpYyBPbmNvbG9neSBh
bmQgU3VyZ2VyeSwgQ2hpbmEgU3RhdGUgS2V5IExhYm9yYXRvcnkgb2YgUmVzcGlyYXRvcnkgRGlz
ZWFzZSBhbmQgTmF0aW9uYWwgQ2xpbmljYWwgUmVzZWFyY2ggQ2VudGVyIGZvciBSZXNwaXJhdG9y
eSBEaXNlYXNlLCB0aGUgRmlyc3QgQWZmaWxpYXRlZCBIb3NwaXRhbCBvZiBHdWFuZ3pob3UgTWVk
aWNhbCBVbml2ZXJzaXR5LCBHdWFuZ3pob3UsIENoaW5hIGRyamlhbnhpbmcuaGVAZ21haWwuY29t
IG5hbnNoYW5AdmlwLjE2My5jb20uPC9hdXRoLWFkZHJlc3M+PHRpdGxlcz48dGl0bGU+Q29tb3Ji
aWRpdHkgYW5kIGl0cyBpbXBhY3Qgb24gMTU5MCBwYXRpZW50cyB3aXRoIENPVklELTE5IGluIENo
aW5hOiBhIG5hdGlvbndpZGUgYW5hbHlzaXM8L3RpdGxlPjxzZWNvbmRhcnktdGl0bGU+RXVyIFJl
c3BpciBKPC9zZWNvbmRhcnktdGl0bGU+PC90aXRsZXM+PHBlcmlvZGljYWw+PGZ1bGwtdGl0bGU+
RXVyIFJlc3BpciBKPC9mdWxsLXRpdGxlPjwvcGVyaW9kaWNhbD48dm9sdW1lPjU1PC92b2x1bWU+
PG51bWJlcj41PC9udW1iZXI+PGVkaXRpb24+MjAyMC8wMy8yOTwvZWRpdGlvbj48a2V5d29yZHM+
PGtleXdvcmQ+QWR1bHQ8L2tleXdvcmQ+PGtleXdvcmQ+KkJldGFjb3JvbmF2aXJ1czwva2V5d29y
ZD48a2V5d29yZD5DaGluYS9lcGlkZW1pb2xvZ3k8L2tleXdvcmQ+PGtleXdvcmQ+Q29tb3JiaWRp
dHk8L2tleXdvcmQ+PGtleXdvcmQ+Q29yb25hdmlydXMgSW5mZWN0aW9ucy9kaWFnbm9zaXMvKmVw
aWRlbWlvbG9neTwva2V5d29yZD48a2V5d29yZD5GZW1hbGU8L2tleXdvcmQ+PGtleXdvcmQ+SHVt
YW5zPC9rZXl3b3JkPjxrZXl3b3JkPk1hbGU8L2tleXdvcmQ+PGtleXdvcmQ+TWlkZGxlIEFnZWQ8
L2tleXdvcmQ+PGtleXdvcmQ+UGFuZGVtaWNzPC9rZXl3b3JkPjxrZXl3b3JkPlBuZXVtb25pYSwg
VmlyYWwvZGlhZ25vc2lzLyplcGlkZW1pb2xvZ3k8L2tleXdvcmQ+PGtleXdvcmQ+UHJvZ25vc2lz
PC9rZXl3b3JkPjxrZXl3b3JkPlJpc2sgRmFjdG9yczwva2V5d29yZD48L2tleXdvcmRzPjxkYXRl
cz48eWVhcj4yMDIwPC95ZWFyPjxwdWItZGF0ZXM+PGRhdGU+TWF5PC9kYXRlPjwvcHViLWRhdGVz
PjwvZGF0ZXM+PGlzYm4+MDkwMy0xOTM2IChQcmludCkmI3hEOzA5MDMtMTkzNjwvaXNibj48YWNj
ZXNzaW9uLW51bT4zMjIxNzY1MDwvYWNjZXNzaW9uLW51bT48dXJscz48L3VybHM+PGN1c3RvbTI+
UE1DNzA5ODQ4NSBXZW4taHVhIExpYW5nIGhhcyBub3RoaW5nIHRvIGRpc2Nsb3NlLiBDb25mbGlj
dCBvZiBpbnRlcmVzdDogWWkgWmhhbyBoYXMgbm90aGluZyB0byBkaXNjbG9zZS4gQ29uZmxpY3Qg
b2YgaW50ZXJlc3Q6IEhlbmctcnVpIExpYW5nIGhhcyBub3RoaW5nIHRvIGRpc2Nsb3NlLiBDb25m
bGljdCBvZiBpbnRlcmVzdDogWmktc2hlbmcgQ2hlbiBoYXMgbm90aGluZyB0byBkaXNjbG9zZS4g
Q29uZmxpY3Qgb2YgaW50ZXJlc3Q6IFlpLW1pbiBMaSBoYXMgbm90aGluZyB0byBkaXNjbG9zZS4g
Q29uZmxpY3Qgb2YgaW50ZXJlc3Q6IFhpYW8tcWluZyBMaXUgaGFzIG5vdGhpbmcgdG8gZGlzY2xv
c2UuIENvbmZsaWN0IG9mIGludGVyZXN0OiBSdS1jaG9uZyBDaGVuIGhhcyBub3RoaW5nIHRvIGRp
c2Nsb3NlLiBDb25mbGljdCBvZiBpbnRlcmVzdDogQ2h1bi1saSBUYW5nIGhhcyBub3RoaW5nIHRv
IGRpc2Nsb3NlLiBDb25mbGljdCBvZiBpbnRlcmVzdDogVGFvIFdhbmcgaGFzIG5vdGhpbmcgdG8g
ZGlzY2xvc2UuIENvbmZsaWN0IG9mIGludGVyZXN0OiBDaHVuLXF1YW4gT3UgaGFzIG5vdGhpbmcg
dG8gZGlzY2xvc2UuIENvbmZsaWN0IG9mIGludGVyZXN0OiBMaSBoYXMgbm90aGluZyB0byBkaXNj
bG9zZS4gQ29uZmxpY3Qgb2YgaW50ZXJlc3Q6IFBpbmcteWFuIENoZW4gaGFzIG5vdGhpbmcgdG8g
ZGlzY2xvc2UuIENvbmZsaWN0IG9mIGludGVyZXN0OiBMaW5nIFNhbmcgaGFzIG5vdGhpbmcgdG8g
ZGlzY2xvc2UuIENvbmZsaWN0IG9mIGludGVyZXN0OiBXZWkgV2FuZyBoYXMgbm90aGluZyB0byBk
aXNjbG9zZS4gQ29uZmxpY3Qgb2YgaW50ZXJlc3Q6IEppYW4tZnUgTGkgaGFzIG5vdGhpbmcgdG8g
ZGlzY2xvc2UuIENvbmZsaWN0IG9mIGludGVyZXN0OiBDYWktY2hlbiBMaSBoYXMgbm90aGluZyB0
byBkaXNjbG9zZS4gQ29uZmxpY3Qgb2YgaW50ZXJlc3Q6IExpLW1pbiBPdSBoYXMgbm90aGluZyB0
byBkaXNjbG9zZS4gQ29uZmxpY3Qgb2YgaW50ZXJlc3Q6IEJvIENoZW5nIGhhcyBub3RoaW5nIHRv
IGRpc2Nsb3NlLiBDb25mbGljdCBvZiBpbnRlcmVzdDogU2hhbiBYaW9uZyBoYXMgbm90aGluZyB0
byBkaXNjbG9zZS4gQ29uZmxpY3Qgb2YgaW50ZXJlc3Q6IFpoZW5nLXlpIE5pIGhhcyBub3RoaW5n
IHRvIGRpc2Nsb3NlLiBDb25mbGljdCBvZiBpbnRlcmVzdDogSmllIFhpYW5nIGhhcyBub3RoaW5n
IHRvIGRpc2Nsb3NlLiBDb25mbGljdCBvZiBpbnRlcmVzdDogWXUgSHUgaGFzIG5vdGhpbmcgdG8g
ZGlzY2xvc2UuIENvbmZsaWN0IG9mIGludGVyZXN0OiBMZWkgTGl1IGhhcyBub3RoaW5nIHRvIGRp
c2Nsb3NlLiBDb25mbGljdCBvZiBpbnRlcmVzdDogSG9uZyBTaGFuIGhhcyBub3RoaW5nIHRvIGRp
c2Nsb3NlLiBDb25mbGljdCBvZiBpbnRlcmVzdDogQ2h1bi1saWFuZyBMZWkgaGFzIG5vdGhpbmcg
dG8gZGlzY2xvc2UuIENvbmZsaWN0IG9mIGludGVyZXN0OiBZaS14aWFuZyBQZW5nIGhhcyBub3Ro
aW5nIHRvIGRpc2Nsb3NlLiBDb25mbGljdCBvZiBpbnRlcmVzdDogTGkgV2VpIGhhcyBub3RoaW5n
IHRvIGRpc2Nsb3NlLiBDb25mbGljdCBvZiBpbnRlcmVzdDogWW9uZyBMaXUgaGFzIG5vdGhpbmcg
dG8gZGlzY2xvc2UuIENvbmZsaWN0IG9mIGludGVyZXN0OiBZYS1odWEgSHUgaGFzIG5vdGhpbmcg
dG8gZGlzY2xvc2UuIENvbmZsaWN0IG9mIGludGVyZXN0OiBQZW5nIGhhcyBub3RoaW5nIHRvIGRp
c2Nsb3NlLiBDb25mbGljdCBvZiBpbnRlcmVzdDogSmlhbi1taW5nIFdhbmcgaGFzIG5vdGhpbmcg
dG8gZGlzY2xvc2UuIENvbmZsaWN0IG9mIGludGVyZXN0OiBKaS15YW5nIExpdSBoYXMgbm90aGlu
ZyB0byBkaXNjbG9zZS4gQ29uZmxpY3Qgb2YgaW50ZXJlc3Q6IFpob25nIENoZW4gaGFzIG5vdGhp
bmcgdG8gZGlzY2xvc2UuIENvbmZsaWN0IG9mIGludGVyZXN0OiBHYW5nIExpIGhhcyBub3RoaW5n
IHRvIGRpc2Nsb3NlLiBDb25mbGljdCBvZiBpbnRlcmVzdDogWmhpLWppYW4gWmhlbmcgaGFzIG5v
dGhpbmcgdG8gZGlzY2xvc2UuIENvbmZsaWN0IG9mIGludGVyZXN0OiBTaGFvLXFpbiBRaXUgaGFz
IG5vdGhpbmcgdG8gZGlzY2xvc2UuIENvbmZsaWN0IG9mIGludGVyZXN0OiBKaWUgTHVvIGhhcyBu
b3RoaW5nIHRvIGRpc2Nsb3NlLiBDb25mbGljdCBvZiBpbnRlcmVzdDogQ2hhbmctamlhbmcgWWUg
aGFzIG5vdGhpbmcgdG8gZGlzY2xvc2UuIENvbmZsaWN0IG9mIGludGVyZXN0OiBTaGFvLXlvbmcg
Wmh1IGhhcyBub3RoaW5nIHRvIGRpc2Nsb3NlLiBDb25mbGljdCBvZiBpbnRlcmVzdDogTGluLWxp
bmcgQ2hlbmcgaGFzIG5vdGhpbmcgdG8gZGlzY2xvc2UuIENvbmZsaWN0IG9mIGludGVyZXN0OiBG
ZW5nIFllIGhhcyBub3RoaW5nIHRvIGRpc2Nsb3NlLiBDb25mbGljdCBvZiBpbnRlcmVzdDogU2hp
LXl1ZSBMaSBoYXMgbm90aGluZyB0byBkaXNjbG9zZS4gQ29uZmxpY3Qgb2YgaW50ZXJlc3Q6IEpp
bi1waW5nIFpoZW5nIGhhcyBub3RoaW5nIHRvIGRpc2Nsb3NlLiBDb25mbGljdCBvZiBpbnRlcmVz
dDogTnVvLWZ1IFpoYW5nIGhhcyBub3RoaW5nIHRvIGRpc2Nsb3NlLiBDb25mbGljdCBvZiBpbnRl
cmVzdDogTmFuLXNoYW4gWmhvbmcgcmVwb3J0cyBncmFudHMgZnJvbSB0aGUgTmF0aW9uYWwgSGVh
bHRoIENvbW1pc3Npb24gYW5kIERlcHQgb2YgU2NpZW5jZSBhbmQgVGVjaG5vbG9neSBvZiBHdWFu
Z2RvbmcgUHJvdmluY2UsIGR1cmluZyB0aGUgY29uZHVjdCBvZiB0aGUgc3R1ZHkuIENvbmZsaWN0
IG9mIGludGVyZXN0OiBKaWFuLXhpbmcgSGUgaGFzIG5vdGhpbmcgdG8gZGlzY2xvc2UuPC9jdXN0
b20yPjxlbGVjdHJvbmljLXJlc291cmNlLW51bT4xMC4xMTgzLzEzOTkzMDAzLjAwNTQ3LTIwMjA8
L2VsZWN0cm9uaWMtcmVzb3VyY2UtbnVtPjxyZW1vdGUtZGF0YWJhc2UtcHJvdmlkZXI+TkxNPC9y
ZW1vdGUtZGF0YWJhc2UtcHJvdmlkZXI+PGxhbmd1YWdlPmVuZzwvbGFuZ3VhZ2U+PC9yZWNvcmQ+
PC9DaXRlPjxDaXRlPjxBdXRob3I+TGk8L0F1dGhvcj48WWVhcj4yMDIwPC9ZZWFyPjxSZWNOdW0+
MTA8L1JlY051bT48cmVjb3JkPjxyZWMtbnVtYmVyPjEwPC9yZWMtbnVtYmVyPjxmb3JlaWduLWtl
eXM+PGtleSBhcHA9IkVOIiBkYi1pZD0iMjVmZGYwdDBqOTJ4MmtlZTByN3BkcHplZXM1YXdzczI1
NXpwIiB0aW1lc3RhbXA9IjE2MDM1MjIzNzYiPjEwPC9rZXk+PC9mb3JlaWduLWtleXM+PHJlZi10
eXBlIG5hbWU9IkpvdXJuYWwgQXJ0aWNsZSI+MTc8L3JlZi10eXBlPjxjb250cmlidXRvcnM+PGF1
dGhvcnM+PGF1dGhvcj5MaSwgWC48L2F1dGhvcj48YXV0aG9yPlh1LCBTLjwvYXV0aG9yPjxhdXRo
b3I+WXUsIE0uPC9hdXRob3I+PGF1dGhvcj5XYW5nLCBLLjwvYXV0aG9yPjxhdXRob3I+VGFvLCBZ
LjwvYXV0aG9yPjxhdXRob3I+WmhvdSwgWS48L2F1dGhvcj48YXV0aG9yPlNoaSwgSi48L2F1dGhv
cj48YXV0aG9yPlpob3UsIE0uPC9hdXRob3I+PGF1dGhvcj5XdSwgQi48L2F1dGhvcj48YXV0aG9y
PllhbmcsIFouPC9hdXRob3I+PGF1dGhvcj5aaGFuZywgQy48L2F1dGhvcj48YXV0aG9yPll1ZSwg
Si48L2F1dGhvcj48YXV0aG9yPlpoYW5nLCBaLjwvYXV0aG9yPjxhdXRob3I+UmVueiwgSC48L2F1
dGhvcj48YXV0aG9yPkxpdSwgWC48L2F1dGhvcj48YXV0aG9yPlhpZSwgSi48L2F1dGhvcj48YXV0
aG9yPlhpZSwgTS48L2F1dGhvcj48YXV0aG9yPlpoYW8sIEouPC9hdXRob3I+PC9hdXRob3JzPjwv
Y29udHJpYnV0b3JzPjxhdXRoLWFkZHJlc3M+RGVwYXJ0bWVudCBvZiBQdWxtb25hcnkgYW5kIENy
aXRpY2FsIENhcmUgTWVkaWNpbmUsIFRvbmdqaSBIb3NwaXRhbCwgVG9uZ2ppIE1lZGljYWwgQ29s
bGVnZSwgSHVhemhvbmcgVW5pdmVyc2l0eSBvZiBTY2llbmNlIGFuZCBUZWNobm9sb2d5LCBXdWhh
biwgQ2hpbmE7IEtleSBMYWJvcmF0b3J5IG9mIFJlc3BpcmF0b3J5IERpc2Vhc2VzLCBOYXRpb25h
bCBNaW5pc3RyeSBvZiBIZWFsdGggb2YgdGhlIFBlb3BsZSZhcG9zO3MgUmVwdWJsaWMgb2YgQ2hp
bmEgYW5kIE5hdGlvbmFsIENsaW5pY2FsIFJlc2VhcmNoIENlbnRlciBmb3IgUmVzcGlyYXRvcnkg
RGlzZWFzZSwgV3VoYW4sIENoaW5hLiYjeEQ7VW5pdGVkIEltYWdpbmcgSGVhbHRoY2FyZSBDbyBM
dGQsIFd1aGFuLCBDaGluYS4mI3hEO1NjaG9vbCBvZiBNZWRpY2luZSBhbmQgSGVhbHRoIE1hbmFn
ZW1lbnQsIFRvbmdqaSBIb3NwaXRhbCwgVG9uZ2ppIE1lZGljYWwgQ29sbGVnZSwgSHVhemhvbmcg
VW5pdmVyc2l0eSBvZiBTY2llbmNlIGFuZCBUZWNobm9sb2d5LCBXdWhhbiwgQ2hpbmEuJiN4RDtJ
bnN0aXR1dGUgb2YgTGFib3JhdG9yeSBNZWRpY2luZSBhbmQgUGF0aG9iaW9jaGVtaXN0cnksIE1v
bGVjdWxhciBEaWFnbm9zdGljcywgUGhpbGlwcHMgVW5pdmVyc2l0eSBNYXJidXJnIFVuaXZlcnNp
dHkgSG9zcGl0YWwgR2llc3NlbiBhbmQgTWFyYnVyZyBHbWJILCBNYXJidXJnLCBHZXJtYW55LiYj
eEQ7RGVwYXJ0bWVudCBvZiBQdWxtb25hcnkgYW5kIENyaXRpY2FsIENhcmUgTWVkaWNpbmUsIFRv
bmdqaSBIb3NwaXRhbCwgVG9uZ2ppIE1lZGljYWwgQ29sbGVnZSwgSHVhemhvbmcgVW5pdmVyc2l0
eSBvZiBTY2llbmNlIGFuZCBUZWNobm9sb2d5LCBXdWhhbiwgQ2hpbmE7IEtleSBMYWJvcmF0b3J5
IG9mIFJlc3BpcmF0b3J5IERpc2Vhc2VzLCBOYXRpb25hbCBNaW5pc3RyeSBvZiBIZWFsdGggb2Yg
dGhlIFBlb3BsZSZhcG9zO3MgUmVwdWJsaWMgb2YgQ2hpbmEgYW5kIE5hdGlvbmFsIENsaW5pY2Fs
IFJlc2VhcmNoIENlbnRlciBmb3IgUmVzcGlyYXRvcnkgRGlzZWFzZSwgV3VoYW4sIENoaW5hLiBF
bGVjdHJvbmljIGFkZHJlc3M6IHhpZV9tQDEyNi5jb20uJiN4RDtEZXBhcnRtZW50IG9mIFB1bG1v
bmFyeSBhbmQgQ3JpdGljYWwgQ2FyZSBNZWRpY2luZSwgVG9uZ2ppIEhvc3BpdGFsLCBUb25namkg
TWVkaWNhbCBDb2xsZWdlLCBIdWF6aG9uZyBVbml2ZXJzaXR5IG9mIFNjaWVuY2UgYW5kIFRlY2hu
b2xvZ3ksIFd1aGFuLCBDaGluYTsgS2V5IExhYm9yYXRvcnkgb2YgUmVzcGlyYXRvcnkgRGlzZWFz
ZXMsIE5hdGlvbmFsIE1pbmlzdHJ5IG9mIEhlYWx0aCBvZiB0aGUgUGVvcGxlJmFwb3M7cyBSZXB1
YmxpYyBvZiBDaGluYSBhbmQgTmF0aW9uYWwgQ2xpbmljYWwgUmVzZWFyY2ggQ2VudGVyIGZvciBS
ZXNwaXJhdG9yeSBEaXNlYXNlLCBXdWhhbiwgQ2hpbmEuIEVsZWN0cm9uaWMgYWRkcmVzczogemhh
b2pwODhAMTI2LmNvbS48L2F1dGgtYWRkcmVzcz48dGl0bGVzPjx0aXRsZT5SaXNrIGZhY3RvcnMg
Zm9yIHNldmVyaXR5IGFuZCBtb3J0YWxpdHkgaW4gYWR1bHQgQ09WSUQtMTkgaW5wYXRpZW50cyBp
biBXdWhhbjwvdGl0bGU+PHNlY29uZGFyeS10aXRsZT5KIEFsbGVyZ3kgQ2xpbiBJbW11bm9sPC9z
ZWNvbmRhcnktdGl0bGU+PC90aXRsZXM+PHBlcmlvZGljYWw+PGZ1bGwtdGl0bGU+SiBBbGxlcmd5
IENsaW4gSW1tdW5vbDwvZnVsbC10aXRsZT48L3BlcmlvZGljYWw+PHBhZ2VzPjExMC0xMTg8L3Bh
Z2VzPjx2b2x1bWU+MTQ2PC92b2x1bWU+PG51bWJlcj4xPC9udW1iZXI+PGVkaXRpb24+MjAyMC8w
NC8xNjwvZWRpdGlvbj48a2V5d29yZHM+PGtleXdvcmQ+QWRvbGVzY2VudDwva2V5d29yZD48a2V5
d29yZD5BZHVsdDwva2V5d29yZD48a2V5d29yZD5BZ2VkPC9rZXl3b3JkPjxrZXl3b3JkPkFnZWQs
IDgwIGFuZCBvdmVyPC9rZXl3b3JkPjxrZXl3b3JkPkJldGFjb3JvbmF2aXJ1czwva2V5d29yZD48
a2V5d29yZD5DaGluYS9lcGlkZW1pb2xvZ3k8L2tleXdvcmQ+PGtleXdvcmQ+Q29ob3J0IFN0dWRp
ZXM8L2tleXdvcmQ+PGtleXdvcmQ+Q29tb3JiaWRpdHk8L2tleXdvcmQ+PGtleXdvcmQ+Q29yb25h
dmlydXMgSW5mZWN0aW9ucy8qY29tcGxpY2F0aW9ucy8qbW9ydGFsaXR5PC9rZXl3b3JkPjxrZXl3
b3JkPkZlbWFsZTwva2V5d29yZD48a2V5d29yZD5IdW1hbnM8L2tleXdvcmQ+PGtleXdvcmQ+SW5w
YXRpZW50cy9zdGF0aXN0aWNzICZhbXA7IG51bWVyaWNhbCBkYXRhPC9rZXl3b3JkPjxrZXl3b3Jk
Pk1hbGU8L2tleXdvcmQ+PGtleXdvcmQ+TWlkZGxlIEFnZWQ8L2tleXdvcmQ+PGtleXdvcmQ+UGFu
ZGVtaWNzPC9rZXl3b3JkPjxrZXl3b3JkPlBuZXVtb25pYSwgVmlyYWwvKmNvbXBsaWNhdGlvbnMv
Km1vcnRhbGl0eTwva2V5d29yZD48a2V5d29yZD5SaXNrIEZhY3RvcnM8L2tleXdvcmQ+PGtleXdv
cmQ+VHJlYXRtZW50IE91dGNvbWU8L2tleXdvcmQ+PGtleXdvcmQ+WW91bmcgQWR1bHQ8L2tleXdv
cmQ+PGtleXdvcmQ+Q292aWQtMTk8L2tleXdvcmQ+PGtleXdvcmQ+U0FSUy1Db1YtMjwva2V5d29y
ZD48a2V5d29yZD5tb3J0YWxpdHk8L2tleXdvcmQ+PGtleXdvcmQ+c2V2ZXJpdHk8L2tleXdvcmQ+
PC9rZXl3b3Jkcz48ZGF0ZXM+PHllYXI+MjAyMDwveWVhcj48cHViLWRhdGVzPjxkYXRlPkp1bDwv
ZGF0ZT48L3B1Yi1kYXRlcz48L2RhdGVzPjxpc2JuPjAwOTEtNjc0OSAoUHJpbnQpJiN4RDswMDkx
LTY3NDk8L2lzYm4+PGFjY2Vzc2lvbi1udW0+MzIyOTQ0ODU8L2FjY2Vzc2lvbi1udW0+PHVybHM+
PC91cmxzPjxjdXN0b20yPlBNQzcxNTI4NzY8L2N1c3RvbTI+PGVsZWN0cm9uaWMtcmVzb3VyY2Ut
bnVtPjEwLjEwMTYvai5qYWNpLjIwMjAuMDQuMDA2PC9lbGVjdHJvbmljLXJlc291cmNlLW51bT48
cmVtb3RlLWRhdGFiYXNlLXByb3ZpZGVyPk5MTTwvcmVtb3RlLWRhdGFiYXNlLXByb3ZpZGVyPjxs
YW5ndWFnZT5lbmc8L2xhbmd1YWdlPjwvcmVjb3JkPjwvQ2l0ZT48L0VuZE5vdGU+
</w:fldData>
        </w:fldCha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instrText xml:space="preserve"> ADDIN EN.CITE.DATA </w:instrText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end"/>
      </w:r>
      <w:r w:rsidR="00C42F99" w:rsidRPr="00A778CB">
        <w:rPr>
          <w:rFonts w:asciiTheme="majorBidi" w:hAnsiTheme="majorBidi" w:cstheme="majorBidi"/>
          <w:sz w:val="21"/>
          <w:szCs w:val="21"/>
          <w:lang w:bidi="fa-IR"/>
        </w:rPr>
      </w:r>
      <w:r w:rsidR="00C42F99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separate"/>
      </w:r>
      <w:r w:rsidR="00EF7572" w:rsidRPr="00A778CB">
        <w:rPr>
          <w:rFonts w:asciiTheme="majorBidi" w:hAnsiTheme="majorBidi" w:cstheme="majorBidi"/>
          <w:noProof/>
          <w:sz w:val="21"/>
          <w:szCs w:val="21"/>
          <w:lang w:bidi="fa-IR"/>
        </w:rPr>
        <w:t>(Guan et al., 2020; Li et al., 2020)</w:t>
      </w:r>
      <w:r w:rsidR="00C42F99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end"/>
      </w:r>
      <w:r w:rsidR="00C42F99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, </w:t>
      </w:r>
      <w:r w:rsidR="007E64E5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obesity and </w:t>
      </w:r>
      <w:r w:rsidR="00C42F99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diabetes mellitus </w:t>
      </w:r>
      <w:r w:rsidR="00C42F99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begin">
          <w:fldData xml:space="preserve">PEVuZE5vdGU+PENpdGU+PEF1dGhvcj5MaWdodGVyPC9BdXRob3I+PFllYXI+MjAyMDwvWWVhcj48
UmVjTnVtPjU8L1JlY051bT48RGlzcGxheVRleHQ+KExpZ2h0ZXIgZXQgYWwuLCAyMDIwKTwvRGlz
cGxheVRleHQ+PHJlY29yZD48cmVjLW51bWJlcj41PC9yZWMtbnVtYmVyPjxmb3JlaWduLWtleXM+
PGtleSBhcHA9IkVOIiBkYi1pZD0iMjVmZGYwdDBqOTJ4MmtlZTByN3BkcHplZXM1YXdzczI1NXpw
IiB0aW1lc3RhbXA9IjE2MDM1MTA4NzAiPjU8L2tleT48L2ZvcmVpZ24ta2V5cz48cmVmLXR5cGUg
bmFtZT0iSm91cm5hbCBBcnRpY2xlIj4xNzwvcmVmLXR5cGU+PGNvbnRyaWJ1dG9ycz48YXV0aG9y
cz48YXV0aG9yPkxpZ2h0ZXIsIEouPC9hdXRob3I+PGF1dGhvcj5QaGlsbGlwcywgTS48L2F1dGhv
cj48YXV0aG9yPkhvY2htYW4sIFMuPC9hdXRob3I+PGF1dGhvcj5TdGVybGluZywgUy48L2F1dGhv
cj48YXV0aG9yPkpvaG5zb24sIEQuPC9hdXRob3I+PGF1dGhvcj5GcmFuY29pcywgRi48L2F1dGhv
cj48YXV0aG9yPlN0YWNoZWwsIEEuPC9hdXRob3I+PC9hdXRob3JzPjwvY29udHJpYnV0b3JzPjxh
dXRoLWFkZHJlc3M+RGl2aXNpb24gb2YgUGVkaWF0cmljIEluZmVjdGlvdXMgRGlzZWFzZXMsIERl
cGFydG1lbnQgb2YgUGVkaWF0cmljcywgTmV3IFlvcmsgVW5pdmVyc2l0eSBTY2hvb2wgb2YgTWVk
aWNpbmUgYW5kIE5ldyBZb3JrIFVuaXZlcnNpdHkgTGFuZ29uZSBIZWFsdGgsIE5ldyBZb3JrLCBO
ZXcgWW9yaywgVVNBLiYjeEQ7RGVwYXJ0bWVudCBvZiBJbmZlY3Rpb24gUHJldmVudGlvbiBhbmQg
Q29udHJvbCwgTmV3IFlvcmsgVW5pdmVyc2l0eSBTY2hvb2wgb2YgTWVkaWNpbmUgYW5kIE5ldyBZ
b3JrIFVuaXZlcnNpdHkgTGFuZ29uZSBIZWFsdGgsIE5ldyBZb3JrLCBOZXcgWW9yaywgVVNBLiYj
eEQ7RGl2aXNpb24gb2YgSW5mZWN0aW91cyBEaXNlYXNlcywgRGVwYXJ0bWVudCBvZiBNZWRpY2lu
ZSwgTmV3IFlvcmsgVW5pdmVyc2l0eSBTY2hvb2wgb2YgTWVkaWNpbmUgYW5kIE5ldyBZb3JrIFVu
aXZlcnNpdHkgTGFuZ29uZSBIZWFsdGgsIE5ldyBZb3JrLCBOZXcgWW9yaywgVVNBLjwvYXV0aC1h
ZGRyZXNzPjx0aXRsZXM+PHRpdGxlPk9iZXNpdHkgaW4gUGF0aWVudHMgWW91bmdlciBUaGFuIDYw
IFllYXJzIElzIGEgUmlzayBGYWN0b3IgZm9yIENPVklELTE5IEhvc3BpdGFsIEFkbWlzc2lvbjwv
dGl0bGU+PHNlY29uZGFyeS10aXRsZT5DbGluIEluZmVjdCBEaXM8L3NlY29uZGFyeS10aXRsZT48
L3RpdGxlcz48cGVyaW9kaWNhbD48ZnVsbC10aXRsZT5DbGluIEluZmVjdCBEaXM8L2Z1bGwtdGl0
bGU+PC9wZXJpb2RpY2FsPjxwYWdlcz44OTYtODk3PC9wYWdlcz48dm9sdW1lPjcxPC92b2x1bWU+
PG51bWJlcj4xNTwvbnVtYmVyPjxlZGl0aW9uPjIwMjAvMDQvMTA8L2VkaXRpb24+PGtleXdvcmRz
PjxrZXl3b3JkPkJldGFjb3JvbmF2aXJ1cy9wYXRob2dlbmljaXR5PC9rZXl3b3JkPjxrZXl3b3Jk
PkNvcm9uYXZpcnVzIEluZmVjdGlvbnMvKmVwaWRlbWlvbG9neS92aXJvbG9neTwva2V5d29yZD48
a2V5d29yZD5GZW1hbGU8L2tleXdvcmQ+PGtleXdvcmQ+SHVtYW5zPC9rZXl3b3JkPjxrZXl3b3Jk
Pk1hbGU8L2tleXdvcmQ+PGtleXdvcmQ+TWlkZGxlIEFnZWQ8L2tleXdvcmQ+PGtleXdvcmQ+T2Jl
c2l0eS8qY29tcGxpY2F0aW9ucy8qdmlyb2xvZ3k8L2tleXdvcmQ+PGtleXdvcmQ+UGFuZGVtaWNz
PC9rZXl3b3JkPjxrZXl3b3JkPlBuZXVtb25pYSwgVmlyYWwvKmVwaWRlbWlvbG9neS92aXJvbG9n
eTwva2V5d29yZD48a2V5d29yZD5SZXRyb3NwZWN0aXZlIFN0dWRpZXM8L2tleXdvcmQ+PGtleXdv
cmQ+UmlzayBGYWN0b3JzPC9rZXl3b3JkPjwva2V5d29yZHM+PGRhdGVzPjx5ZWFyPjIwMjA8L3ll
YXI+PHB1Yi1kYXRlcz48ZGF0ZT5KdWwgMjg8L2RhdGU+PC9wdWItZGF0ZXM+PC9kYXRlcz48aXNi
bj4xMDU4LTQ4MzggKFByaW50KSYjeEQ7MTA1OC00ODM4PC9pc2JuPjxhY2Nlc3Npb24tbnVtPjMy
MjcxMzY4PC9hY2Nlc3Npb24tbnVtPjx1cmxzPjwvdXJscz48Y3VzdG9tMj5QTUM3MTg0MzcyPC9j
dXN0b20yPjxlbGVjdHJvbmljLXJlc291cmNlLW51bT4xMC4xMDkzL2NpZC9jaWFhNDE1PC9lbGVj
dHJvbmljLXJlc291cmNlLW51bT48cmVtb3RlLWRhdGFiYXNlLXByb3ZpZGVyPk5MTTwvcmVtb3Rl
LWRhdGFiYXNlLXByb3ZpZGVyPjxsYW5ndWFnZT5lbmc8L2xhbmd1YWdlPjwvcmVjb3JkPjwvQ2l0
ZT48L0VuZE5vdGU+AG==
</w:fldData>
        </w:fldCha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instrText xml:space="preserve"> ADDIN EN.CITE </w:instrText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begin">
          <w:fldData xml:space="preserve">PEVuZE5vdGU+PENpdGU+PEF1dGhvcj5MaWdodGVyPC9BdXRob3I+PFllYXI+MjAyMDwvWWVhcj48
UmVjTnVtPjU8L1JlY051bT48RGlzcGxheVRleHQ+KExpZ2h0ZXIgZXQgYWwuLCAyMDIwKTwvRGlz
cGxheVRleHQ+PHJlY29yZD48cmVjLW51bWJlcj41PC9yZWMtbnVtYmVyPjxmb3JlaWduLWtleXM+
PGtleSBhcHA9IkVOIiBkYi1pZD0iMjVmZGYwdDBqOTJ4MmtlZTByN3BkcHplZXM1YXdzczI1NXpw
IiB0aW1lc3RhbXA9IjE2MDM1MTA4NzAiPjU8L2tleT48L2ZvcmVpZ24ta2V5cz48cmVmLXR5cGUg
bmFtZT0iSm91cm5hbCBBcnRpY2xlIj4xNzwvcmVmLXR5cGU+PGNvbnRyaWJ1dG9ycz48YXV0aG9y
cz48YXV0aG9yPkxpZ2h0ZXIsIEouPC9hdXRob3I+PGF1dGhvcj5QaGlsbGlwcywgTS48L2F1dGhv
cj48YXV0aG9yPkhvY2htYW4sIFMuPC9hdXRob3I+PGF1dGhvcj5TdGVybGluZywgUy48L2F1dGhv
cj48YXV0aG9yPkpvaG5zb24sIEQuPC9hdXRob3I+PGF1dGhvcj5GcmFuY29pcywgRi48L2F1dGhv
cj48YXV0aG9yPlN0YWNoZWwsIEEuPC9hdXRob3I+PC9hdXRob3JzPjwvY29udHJpYnV0b3JzPjxh
dXRoLWFkZHJlc3M+RGl2aXNpb24gb2YgUGVkaWF0cmljIEluZmVjdGlvdXMgRGlzZWFzZXMsIERl
cGFydG1lbnQgb2YgUGVkaWF0cmljcywgTmV3IFlvcmsgVW5pdmVyc2l0eSBTY2hvb2wgb2YgTWVk
aWNpbmUgYW5kIE5ldyBZb3JrIFVuaXZlcnNpdHkgTGFuZ29uZSBIZWFsdGgsIE5ldyBZb3JrLCBO
ZXcgWW9yaywgVVNBLiYjeEQ7RGVwYXJ0bWVudCBvZiBJbmZlY3Rpb24gUHJldmVudGlvbiBhbmQg
Q29udHJvbCwgTmV3IFlvcmsgVW5pdmVyc2l0eSBTY2hvb2wgb2YgTWVkaWNpbmUgYW5kIE5ldyBZ
b3JrIFVuaXZlcnNpdHkgTGFuZ29uZSBIZWFsdGgsIE5ldyBZb3JrLCBOZXcgWW9yaywgVVNBLiYj
eEQ7RGl2aXNpb24gb2YgSW5mZWN0aW91cyBEaXNlYXNlcywgRGVwYXJ0bWVudCBvZiBNZWRpY2lu
ZSwgTmV3IFlvcmsgVW5pdmVyc2l0eSBTY2hvb2wgb2YgTWVkaWNpbmUgYW5kIE5ldyBZb3JrIFVu
aXZlcnNpdHkgTGFuZ29uZSBIZWFsdGgsIE5ldyBZb3JrLCBOZXcgWW9yaywgVVNBLjwvYXV0aC1h
ZGRyZXNzPjx0aXRsZXM+PHRpdGxlPk9iZXNpdHkgaW4gUGF0aWVudHMgWW91bmdlciBUaGFuIDYw
IFllYXJzIElzIGEgUmlzayBGYWN0b3IgZm9yIENPVklELTE5IEhvc3BpdGFsIEFkbWlzc2lvbjwv
dGl0bGU+PHNlY29uZGFyeS10aXRsZT5DbGluIEluZmVjdCBEaXM8L3NlY29uZGFyeS10aXRsZT48
L3RpdGxlcz48cGVyaW9kaWNhbD48ZnVsbC10aXRsZT5DbGluIEluZmVjdCBEaXM8L2Z1bGwtdGl0
bGU+PC9wZXJpb2RpY2FsPjxwYWdlcz44OTYtODk3PC9wYWdlcz48dm9sdW1lPjcxPC92b2x1bWU+
PG51bWJlcj4xNTwvbnVtYmVyPjxlZGl0aW9uPjIwMjAvMDQvMTA8L2VkaXRpb24+PGtleXdvcmRz
PjxrZXl3b3JkPkJldGFjb3JvbmF2aXJ1cy9wYXRob2dlbmljaXR5PC9rZXl3b3JkPjxrZXl3b3Jk
PkNvcm9uYXZpcnVzIEluZmVjdGlvbnMvKmVwaWRlbWlvbG9neS92aXJvbG9neTwva2V5d29yZD48
a2V5d29yZD5GZW1hbGU8L2tleXdvcmQ+PGtleXdvcmQ+SHVtYW5zPC9rZXl3b3JkPjxrZXl3b3Jk
Pk1hbGU8L2tleXdvcmQ+PGtleXdvcmQ+TWlkZGxlIEFnZWQ8L2tleXdvcmQ+PGtleXdvcmQ+T2Jl
c2l0eS8qY29tcGxpY2F0aW9ucy8qdmlyb2xvZ3k8L2tleXdvcmQ+PGtleXdvcmQ+UGFuZGVtaWNz
PC9rZXl3b3JkPjxrZXl3b3JkPlBuZXVtb25pYSwgVmlyYWwvKmVwaWRlbWlvbG9neS92aXJvbG9n
eTwva2V5d29yZD48a2V5d29yZD5SZXRyb3NwZWN0aXZlIFN0dWRpZXM8L2tleXdvcmQ+PGtleXdv
cmQ+UmlzayBGYWN0b3JzPC9rZXl3b3JkPjwva2V5d29yZHM+PGRhdGVzPjx5ZWFyPjIwMjA8L3ll
YXI+PHB1Yi1kYXRlcz48ZGF0ZT5KdWwgMjg8L2RhdGU+PC9wdWItZGF0ZXM+PC9kYXRlcz48aXNi
bj4xMDU4LTQ4MzggKFByaW50KSYjeEQ7MTA1OC00ODM4PC9pc2JuPjxhY2Nlc3Npb24tbnVtPjMy
MjcxMzY4PC9hY2Nlc3Npb24tbnVtPjx1cmxzPjwvdXJscz48Y3VzdG9tMj5QTUM3MTg0MzcyPC9j
dXN0b20yPjxlbGVjdHJvbmljLXJlc291cmNlLW51bT4xMC4xMDkzL2NpZC9jaWFhNDE1PC9lbGVj
dHJvbmljLXJlc291cmNlLW51bT48cmVtb3RlLWRhdGFiYXNlLXByb3ZpZGVyPk5MTTwvcmVtb3Rl
LWRhdGFiYXNlLXByb3ZpZGVyPjxsYW5ndWFnZT5lbmc8L2xhbmd1YWdlPjwvcmVjb3JkPjwvQ2l0
ZT48L0VuZE5vdGU+AG==
</w:fldData>
        </w:fldCha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instrText xml:space="preserve"> ADDIN EN.CITE.DATA </w:instrText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end"/>
      </w:r>
      <w:r w:rsidR="00C42F99" w:rsidRPr="00A778CB">
        <w:rPr>
          <w:rFonts w:asciiTheme="majorBidi" w:hAnsiTheme="majorBidi" w:cstheme="majorBidi"/>
          <w:sz w:val="21"/>
          <w:szCs w:val="21"/>
          <w:lang w:bidi="fa-IR"/>
        </w:rPr>
      </w:r>
      <w:r w:rsidR="00C42F99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separate"/>
      </w:r>
      <w:r w:rsidR="00EF7572" w:rsidRPr="00A778CB">
        <w:rPr>
          <w:rFonts w:asciiTheme="majorBidi" w:hAnsiTheme="majorBidi" w:cstheme="majorBidi"/>
          <w:noProof/>
          <w:sz w:val="21"/>
          <w:szCs w:val="21"/>
          <w:lang w:bidi="fa-IR"/>
        </w:rPr>
        <w:t>(Lighter et al., 2020)</w:t>
      </w:r>
      <w:r w:rsidR="00C42F99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end"/>
      </w:r>
      <w:r w:rsidR="00C42F99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, chronic HIV infection </w:t>
      </w:r>
      <w:r w:rsidR="001E7AE6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begin">
          <w:fldData xml:space="preserve">PEVuZE5vdGU+PENpdGU+PEF1dGhvcj5CbGFuY288L0F1dGhvcj48WWVhcj4yMDIwPC9ZZWFyPjxS
ZWNOdW0+NzwvUmVjTnVtPjxEaXNwbGF5VGV4dD4oQmxhbmNvIGV0IGFsLiwgMjAyMCk8L0Rpc3Bs
YXlUZXh0PjxyZWNvcmQ+PHJlYy1udW1iZXI+NzwvcmVjLW51bWJlcj48Zm9yZWlnbi1rZXlzPjxr
ZXkgYXBwPSJFTiIgZGItaWQ9IjI1ZmRmMHQwajkyeDJrZWUwcjdwZHB6ZWVzNWF3c3MyNTV6cCIg
dGltZXN0YW1wPSIxNjAzNTExMDg1Ij43PC9rZXk+PC9mb3JlaWduLWtleXM+PHJlZi10eXBlIG5h
bWU9IkpvdXJuYWwgQXJ0aWNsZSI+MTc8L3JlZi10eXBlPjxjb250cmlidXRvcnM+PGF1dGhvcnM+
PGF1dGhvcj5CbGFuY28sIEouIEwuPC9hdXRob3I+PGF1dGhvcj5BbWJyb3Npb25pLCBKLjwvYXV0
aG9yPjxhdXRob3I+R2FyY2lhLCBGLjwvYXV0aG9yPjxhdXRob3I+TWFydMOtbmV6LCBFLjwvYXV0
aG9yPjxhdXRob3I+U29yaWFubywgQS48L2F1dGhvcj48YXV0aG9yPk1hbGxvbGFzLCBKLjwvYXV0
aG9yPjxhdXRob3I+TWlybywgSi4gTS48L2F1dGhvcj48L2F1dGhvcnM+PC9jb250cmlidXRvcnM+
PGF1dGgtYWRkcmVzcz5JbmZlY3Rpb3VzIERpc2Vhc2VzIFNlcnZpY2UsIEhvc3BpdGFsIENsaW5p
YywgSW5zdGl0dXQgZCZhcG9zO0ludmVzdGlnYWNpb25zIEJpb23DqGRpcXVlcyBBdWd1c3QgUGkg
aSBTdW55ZXIsIFVuaXZlcnNpdHkgb2YgQmFyY2Vsb25hLCBWaWxsYXJyb2VsLCAxNzAuIDA4MDM2
IEJhcmNlbG9uYSwgU3BhaW4uJiN4RDtJbmZlY3Rpb3VzIERpc2Vhc2VzIFNlcnZpY2UsIEhvc3Bp
dGFsIENsaW5pYywgSW5zdGl0dXQgZCZhcG9zO0ludmVzdGlnYWNpb25zIEJpb23DqGRpcXVlcyBB
dWd1c3QgUGkgaSBTdW55ZXIsIFVuaXZlcnNpdHkgb2YgQmFyY2Vsb25hLCBWaWxsYXJyb2VsLCAx
NzAuIDA4MDM2IEJhcmNlbG9uYSwgU3BhaW4uIEVsZWN0cm9uaWMgYWRkcmVzczogam1taXJvQHVi
LmVkdS48L2F1dGgtYWRkcmVzcz48dGl0bGVzPjx0aXRsZT5DT1ZJRC0xOSBpbiBwYXRpZW50cyB3
aXRoIEhJVjogY2xpbmljYWwgY2FzZSBzZXJpZXM8L3RpdGxlPjxzZWNvbmRhcnktdGl0bGU+TGFu
Y2V0IEhJVjwvc2Vjb25kYXJ5LXRpdGxlPjwvdGl0bGVzPjxwZXJpb2RpY2FsPjxmdWxsLXRpdGxl
PkxhbmNldCBISVY8L2Z1bGwtdGl0bGU+PC9wZXJpb2RpY2FsPjxwYWdlcz5lMzE0LWUzMTY8L3Bh
Z2VzPjx2b2x1bWU+Nzwvdm9sdW1lPjxudW1iZXI+NTwvbnVtYmVyPjxlZGl0aW9uPjIwMjAvMDQv
MTk8L2VkaXRpb24+PGtleXdvcmRzPjxrZXl3b3JkPkFkdWx0PC9rZXl3b3JkPjxrZXl3b3JkPkFu
dGktQmFjdGVyaWFsIEFnZW50cy90aGVyYXBldXRpYyB1c2U8L2tleXdvcmQ+PGtleXdvcmQ+QW50
aXJldHJvdmlyYWwgVGhlcmFweSwgSGlnaGx5IEFjdGl2ZTwva2V5d29yZD48a2V5d29yZD5BbnRp
dmlyYWwgQWdlbnRzL3RoZXJhcGV1dGljIHVzZTwva2V5d29yZD48a2V5d29yZD5CZXRhY29yb25h
dmlydXM8L2tleXdvcmQ+PGtleXdvcmQ+KkJpc2V4dWFsaXR5PC9rZXl3b3JkPjxrZXl3b3JkPipD
b3JvbmF2aXJ1czwva2V5d29yZD48a2V5d29yZD5Db3JvbmF2aXJ1cyBJbmZlY3Rpb25zL2NvbXBs
aWNhdGlvbnMvKmRpYWdub3Npcy9lcGlkZW1pb2xvZ3kvdGhlcmFweTwva2V5d29yZD48a2V5d29y
ZD5GZW1hbGU8L2tleXdvcmQ+PGtleXdvcmQ+SElWIEluZmVjdGlvbnMvKmNvbXBsaWNhdGlvbnMv
ZHJ1ZyB0aGVyYXB5PC9rZXl3b3JkPjxrZXl3b3JkPipIb21vc2V4dWFsaXR5LCBNYWxlPC9rZXl3
b3JkPjxrZXl3b3JkPkh1bWFuczwva2V5d29yZD48a2V5d29yZD5MZW5ndGggb2YgU3RheTwva2V5
d29yZD48a2V5d29yZD5NYWxlPC9rZXl3b3JkPjxrZXl3b3JkPk1pZGRsZSBBZ2VkPC9rZXl3b3Jk
PjxrZXl3b3JkPlBhbmRlbWljczwva2V5d29yZD48a2V5d29yZD5QbmV1bW9uaWEsIFZpcmFsL2Nv
bXBsaWNhdGlvbnMvKmRpYWdub3Npcy9lcGlkZW1pb2xvZ3kvdGhlcmFweTwva2V5d29yZD48a2V5
d29yZD5SZXNwaXJhdG9yeSBUcmFjdCBJbmZlY3Rpb25zLypldGlvbG9neTwva2V5d29yZD48a2V5
d29yZD4qU2V4IFdvcmtlcnM8L2tleXdvcmQ+PGtleXdvcmQ+U2V4dWFsIGFuZCBHZW5kZXIgTWlu
b3JpdGllczwva2V5d29yZD48a2V5d29yZD5UcmVhdG1lbnQgT3V0Y29tZTwva2V5d29yZD48L2tl
eXdvcmRzPjxkYXRlcz48eWVhcj4yMDIwPC95ZWFyPjxwdWItZGF0ZXM+PGRhdGU+TWF5PC9kYXRl
PjwvcHViLWRhdGVzPjwvZGF0ZXM+PGlzYm4+MjQwNS00NzA0IChQcmludCkmI3hEOzIzNTItMzAx
ODwvaXNibj48YWNjZXNzaW9uLW51bT4zMjMwNDY0MjwvYWNjZXNzaW9uLW51bT48dXJscz48L3Vy
bHM+PGN1c3RvbTI+UE1DNzE1OTg3MjwvY3VzdG9tMj48ZWxlY3Ryb25pYy1yZXNvdXJjZS1udW0+
MTAuMTAxNi9zMjM1Mi0zMDE4KDIwKTMwMTExLTk8L2VsZWN0cm9uaWMtcmVzb3VyY2UtbnVtPjxy
ZW1vdGUtZGF0YWJhc2UtcHJvdmlkZXI+TkxNPC9yZW1vdGUtZGF0YWJhc2UtcHJvdmlkZXI+PGxh
bmd1YWdlPmVuZzwvbGFuZ3VhZ2U+PC9yZWNvcmQ+PC9DaXRlPjwvRW5kTm90ZT4A
</w:fldData>
        </w:fldCha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instrText xml:space="preserve"> ADDIN EN.CITE </w:instrText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begin">
          <w:fldData xml:space="preserve">PEVuZE5vdGU+PENpdGU+PEF1dGhvcj5CbGFuY288L0F1dGhvcj48WWVhcj4yMDIwPC9ZZWFyPjxS
ZWNOdW0+NzwvUmVjTnVtPjxEaXNwbGF5VGV4dD4oQmxhbmNvIGV0IGFsLiwgMjAyMCk8L0Rpc3Bs
YXlUZXh0PjxyZWNvcmQ+PHJlYy1udW1iZXI+NzwvcmVjLW51bWJlcj48Zm9yZWlnbi1rZXlzPjxr
ZXkgYXBwPSJFTiIgZGItaWQ9IjI1ZmRmMHQwajkyeDJrZWUwcjdwZHB6ZWVzNWF3c3MyNTV6cCIg
dGltZXN0YW1wPSIxNjAzNTExMDg1Ij43PC9rZXk+PC9mb3JlaWduLWtleXM+PHJlZi10eXBlIG5h
bWU9IkpvdXJuYWwgQXJ0aWNsZSI+MTc8L3JlZi10eXBlPjxjb250cmlidXRvcnM+PGF1dGhvcnM+
PGF1dGhvcj5CbGFuY28sIEouIEwuPC9hdXRob3I+PGF1dGhvcj5BbWJyb3Npb25pLCBKLjwvYXV0
aG9yPjxhdXRob3I+R2FyY2lhLCBGLjwvYXV0aG9yPjxhdXRob3I+TWFydMOtbmV6LCBFLjwvYXV0
aG9yPjxhdXRob3I+U29yaWFubywgQS48L2F1dGhvcj48YXV0aG9yPk1hbGxvbGFzLCBKLjwvYXV0
aG9yPjxhdXRob3I+TWlybywgSi4gTS48L2F1dGhvcj48L2F1dGhvcnM+PC9jb250cmlidXRvcnM+
PGF1dGgtYWRkcmVzcz5JbmZlY3Rpb3VzIERpc2Vhc2VzIFNlcnZpY2UsIEhvc3BpdGFsIENsaW5p
YywgSW5zdGl0dXQgZCZhcG9zO0ludmVzdGlnYWNpb25zIEJpb23DqGRpcXVlcyBBdWd1c3QgUGkg
aSBTdW55ZXIsIFVuaXZlcnNpdHkgb2YgQmFyY2Vsb25hLCBWaWxsYXJyb2VsLCAxNzAuIDA4MDM2
IEJhcmNlbG9uYSwgU3BhaW4uJiN4RDtJbmZlY3Rpb3VzIERpc2Vhc2VzIFNlcnZpY2UsIEhvc3Bp
dGFsIENsaW5pYywgSW5zdGl0dXQgZCZhcG9zO0ludmVzdGlnYWNpb25zIEJpb23DqGRpcXVlcyBB
dWd1c3QgUGkgaSBTdW55ZXIsIFVuaXZlcnNpdHkgb2YgQmFyY2Vsb25hLCBWaWxsYXJyb2VsLCAx
NzAuIDA4MDM2IEJhcmNlbG9uYSwgU3BhaW4uIEVsZWN0cm9uaWMgYWRkcmVzczogam1taXJvQHVi
LmVkdS48L2F1dGgtYWRkcmVzcz48dGl0bGVzPjx0aXRsZT5DT1ZJRC0xOSBpbiBwYXRpZW50cyB3
aXRoIEhJVjogY2xpbmljYWwgY2FzZSBzZXJpZXM8L3RpdGxlPjxzZWNvbmRhcnktdGl0bGU+TGFu
Y2V0IEhJVjwvc2Vjb25kYXJ5LXRpdGxlPjwvdGl0bGVzPjxwZXJpb2RpY2FsPjxmdWxsLXRpdGxl
PkxhbmNldCBISVY8L2Z1bGwtdGl0bGU+PC9wZXJpb2RpY2FsPjxwYWdlcz5lMzE0LWUzMTY8L3Bh
Z2VzPjx2b2x1bWU+Nzwvdm9sdW1lPjxudW1iZXI+NTwvbnVtYmVyPjxlZGl0aW9uPjIwMjAvMDQv
MTk8L2VkaXRpb24+PGtleXdvcmRzPjxrZXl3b3JkPkFkdWx0PC9rZXl3b3JkPjxrZXl3b3JkPkFu
dGktQmFjdGVyaWFsIEFnZW50cy90aGVyYXBldXRpYyB1c2U8L2tleXdvcmQ+PGtleXdvcmQ+QW50
aXJldHJvdmlyYWwgVGhlcmFweSwgSGlnaGx5IEFjdGl2ZTwva2V5d29yZD48a2V5d29yZD5BbnRp
dmlyYWwgQWdlbnRzL3RoZXJhcGV1dGljIHVzZTwva2V5d29yZD48a2V5d29yZD5CZXRhY29yb25h
dmlydXM8L2tleXdvcmQ+PGtleXdvcmQ+KkJpc2V4dWFsaXR5PC9rZXl3b3JkPjxrZXl3b3JkPipD
b3JvbmF2aXJ1czwva2V5d29yZD48a2V5d29yZD5Db3JvbmF2aXJ1cyBJbmZlY3Rpb25zL2NvbXBs
aWNhdGlvbnMvKmRpYWdub3Npcy9lcGlkZW1pb2xvZ3kvdGhlcmFweTwva2V5d29yZD48a2V5d29y
ZD5GZW1hbGU8L2tleXdvcmQ+PGtleXdvcmQ+SElWIEluZmVjdGlvbnMvKmNvbXBsaWNhdGlvbnMv
ZHJ1ZyB0aGVyYXB5PC9rZXl3b3JkPjxrZXl3b3JkPipIb21vc2V4dWFsaXR5LCBNYWxlPC9rZXl3
b3JkPjxrZXl3b3JkPkh1bWFuczwva2V5d29yZD48a2V5d29yZD5MZW5ndGggb2YgU3RheTwva2V5
d29yZD48a2V5d29yZD5NYWxlPC9rZXl3b3JkPjxrZXl3b3JkPk1pZGRsZSBBZ2VkPC9rZXl3b3Jk
PjxrZXl3b3JkPlBhbmRlbWljczwva2V5d29yZD48a2V5d29yZD5QbmV1bW9uaWEsIFZpcmFsL2Nv
bXBsaWNhdGlvbnMvKmRpYWdub3Npcy9lcGlkZW1pb2xvZ3kvdGhlcmFweTwva2V5d29yZD48a2V5
d29yZD5SZXNwaXJhdG9yeSBUcmFjdCBJbmZlY3Rpb25zLypldGlvbG9neTwva2V5d29yZD48a2V5
d29yZD4qU2V4IFdvcmtlcnM8L2tleXdvcmQ+PGtleXdvcmQ+U2V4dWFsIGFuZCBHZW5kZXIgTWlu
b3JpdGllczwva2V5d29yZD48a2V5d29yZD5UcmVhdG1lbnQgT3V0Y29tZTwva2V5d29yZD48L2tl
eXdvcmRzPjxkYXRlcz48eWVhcj4yMDIwPC95ZWFyPjxwdWItZGF0ZXM+PGRhdGU+TWF5PC9kYXRl
PjwvcHViLWRhdGVzPjwvZGF0ZXM+PGlzYm4+MjQwNS00NzA0IChQcmludCkmI3hEOzIzNTItMzAx
ODwvaXNibj48YWNjZXNzaW9uLW51bT4zMjMwNDY0MjwvYWNjZXNzaW9uLW51bT48dXJscz48L3Vy
bHM+PGN1c3RvbTI+UE1DNzE1OTg3MjwvY3VzdG9tMj48ZWxlY3Ryb25pYy1yZXNvdXJjZS1udW0+
MTAuMTAxNi9zMjM1Mi0zMDE4KDIwKTMwMTExLTk8L2VsZWN0cm9uaWMtcmVzb3VyY2UtbnVtPjxy
ZW1vdGUtZGF0YWJhc2UtcHJvdmlkZXI+TkxNPC9yZW1vdGUtZGF0YWJhc2UtcHJvdmlkZXI+PGxh
bmd1YWdlPmVuZzwvbGFuZ3VhZ2U+PC9yZWNvcmQ+PC9DaXRlPjwvRW5kTm90ZT4A
</w:fldData>
        </w:fldCha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instrText xml:space="preserve"> ADDIN EN.CITE.DATA </w:instrText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end"/>
      </w:r>
      <w:r w:rsidR="001E7AE6" w:rsidRPr="00A778CB">
        <w:rPr>
          <w:rFonts w:asciiTheme="majorBidi" w:hAnsiTheme="majorBidi" w:cstheme="majorBidi"/>
          <w:sz w:val="21"/>
          <w:szCs w:val="21"/>
          <w:lang w:bidi="fa-IR"/>
        </w:rPr>
      </w:r>
      <w:r w:rsidR="001E7AE6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separate"/>
      </w:r>
      <w:r w:rsidR="00EF7572" w:rsidRPr="00A778CB">
        <w:rPr>
          <w:rFonts w:asciiTheme="majorBidi" w:hAnsiTheme="majorBidi" w:cstheme="majorBidi"/>
          <w:noProof/>
          <w:sz w:val="21"/>
          <w:szCs w:val="21"/>
          <w:lang w:bidi="fa-IR"/>
        </w:rPr>
        <w:t>(Blanco et al., 2020)</w:t>
      </w:r>
      <w:r w:rsidR="001E7AE6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end"/>
      </w:r>
      <w:r w:rsidR="007E64E5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 and</w:t>
      </w:r>
      <w:r w:rsidR="00D50E13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 </w:t>
      </w:r>
      <w:r w:rsidR="007E64E5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malignancy </w:t>
      </w:r>
      <w:r w:rsidR="007E64E5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begin">
          <w:fldData xml:space="preserve">PEVuZE5vdGU+PENpdGU+PEF1dGhvcj5EYWk8L0F1dGhvcj48WWVhcj4yMDIwPC9ZZWFyPjxSZWNO
dW0+OTwvUmVjTnVtPjxEaXNwbGF5VGV4dD4oRGFpIGV0IGFsLiwgMjAyMCk8L0Rpc3BsYXlUZXh0
PjxyZWNvcmQ+PHJlYy1udW1iZXI+OTwvcmVjLW51bWJlcj48Zm9yZWlnbi1rZXlzPjxrZXkgYXBw
PSJFTiIgZGItaWQ9IjI1ZmRmMHQwajkyeDJrZWUwcjdwZHB6ZWVzNWF3c3MyNTV6cCIgdGltZXN0
YW1wPSIxNjAzNTExMjI1Ij45PC9rZXk+PC9mb3JlaWduLWtleXM+PHJlZi10eXBlIG5hbWU9Ikpv
dXJuYWwgQXJ0aWNsZSI+MTc8L3JlZi10eXBlPjxjb250cmlidXRvcnM+PGF1dGhvcnM+PGF1dGhv
cj5EYWksIE0uPC9hdXRob3I+PGF1dGhvcj5MaXUsIEQuPC9hdXRob3I+PGF1dGhvcj5MaXUsIE0u
PC9hdXRob3I+PGF1dGhvcj5aaG91LCBGLjwvYXV0aG9yPjxhdXRob3I+TGksIEcuPC9hdXRob3I+
PGF1dGhvcj5DaGVuLCBaLjwvYXV0aG9yPjxhdXRob3I+WmhhbmcsIFouPC9hdXRob3I+PGF1dGhv
cj5Zb3UsIEguPC9hdXRob3I+PGF1dGhvcj5XdSwgTS48L2F1dGhvcj48YXV0aG9yPlpoZW5nLCBR
LjwvYXV0aG9yPjxhdXRob3I+WGlvbmcsIFkuPC9hdXRob3I+PGF1dGhvcj5YaW9uZywgSC48L2F1
dGhvcj48YXV0aG9yPldhbmcsIEMuPC9hdXRob3I+PGF1dGhvcj5DaGVuLCBDLjwvYXV0aG9yPjxh
dXRob3I+WGlvbmcsIEYuPC9hdXRob3I+PGF1dGhvcj5aaGFuZywgWS48L2F1dGhvcj48YXV0aG9y
PlBlbmcsIFkuPC9hdXRob3I+PGF1dGhvcj5HZSwgUy48L2F1dGhvcj48YXV0aG9yPlpoZW4sIEIu
PC9hdXRob3I+PGF1dGhvcj5ZdSwgVC48L2F1dGhvcj48YXV0aG9yPldhbmcsIEwuPC9hdXRob3I+
PGF1dGhvcj5XYW5nLCBILjwvYXV0aG9yPjxhdXRob3I+TGl1LCBZLjwvYXV0aG9yPjxhdXRob3I+
Q2hlbiwgWS48L2F1dGhvcj48YXV0aG9yPk1laSwgSi48L2F1dGhvcj48YXV0aG9yPkdhbywgWC48
L2F1dGhvcj48YXV0aG9yPkxpLCBaLjwvYXV0aG9yPjxhdXRob3I+R2FuLCBMLjwvYXV0aG9yPjxh
dXRob3I+SGUsIEMuPC9hdXRob3I+PGF1dGhvcj5MaSwgWi48L2F1dGhvcj48YXV0aG9yPlNoaSwg
WS48L2F1dGhvcj48YXV0aG9yPlFpLCBZLjwvYXV0aG9yPjxhdXRob3I+WWFuZywgSi48L2F1dGhv
cj48YXV0aG9yPlRlbmVuLCBELiBHLjwvYXV0aG9yPjxhdXRob3I+Q2hhaSwgTC48L2F1dGhvcj48
YXV0aG9yPk11Y2NpLCBMLiBBLjwvYXV0aG9yPjxhdXRob3I+U2FudGlsbGFuYSwgTS48L2F1dGhv
cj48YXV0aG9yPkNhaSwgSC48L2F1dGhvcj48L2F1dGhvcnM+PC9jb250cmlidXRvcnM+PGF1dGgt
YWRkcmVzcz5EZXBhcnRtZW50IG9mIEd5bmVjb2xvZ2ljYWwgT25jb2xvZ3ksIFpob25nbmFuIEhv
c3BpdGFsIG9mIFd1aGFuIFVuaXZlcnNpdHksIFd1aGFuLCBIdWJlaSwgQ2hpbmEuJiN4RDtIdWJl
aSBLZXkgTGFib3JhdG9yeSBvZiBUdW1vciBCaW9sb2dpY2FsIEJlaGF2aW9ycywgV3VoYW4sIENo
aW5hLiYjeEQ7SHViZWkgQ2FuY2VyIENsaW5pY2FsIFN0dWR5IENlbnRlciwgV3VoYW4sIENoaW5h
LiYjeEQ7Q29tcHV0YXRpb25hbCBIZWFsdGggSW5mb3JtYXRpY3MgUHJvZ3JhbSwgQm9zdG9uIENo
aWxkcmVuJmFwb3M7cyBIb3NwaXRhbCwgQm9zdG9uLCBNYXNzYWNodXNldHRzLiYjeEQ7RGVwYXJ0
bWVudCBvZiBQZWRpYXRyaWNzLCBIYXJ2YXJkIE1lZGljYWwgU2Nob29sLCBCb3N0b24sIE1hc3Nh
Y2h1c2V0dHMuJiN4RDtEZXBhcnRtZW50IG9mIFBhdGhvbG9neSwgQnJpZ2hhbSBhbmQgV29tZW4m
YXBvcztzIEhvc3BpdGFsLCBIYXJ2YXJkIE1lZGljYWwgU2Nob29sLCBCb3N0b24sIE1hc3NhY2h1
c2V0dHMuIGNoYjIxMDUxQDE2My5jb20gbXNhbnRpbGxAZy5oYXJ2YXJkLmVkdSBtbGl1MEBid2gu
aGFydmFyZC5lZHUuJiN4RDtEZXBhcnRtZW50IG9mIE9uY29sb2d5LCBaaG9uZ25hbiBIb3NwaXRh
bCBvZiBXdWhhbiBVbml2ZXJzaXR5LCBXdWhhbiwgSHViZWksIENoaW5hLiYjeEQ7Q2FuY2VyIENl
bnRlciwgVW5pb24gSG9zcGl0YWwgYWZmaWxpYXRlZCB0byBUb25namkgTWVkaWNhbCBDb2xsZWdl
IG9mIEh1YXpob25nIFVuaXZlcnNpdHkgb2YgU2NpZW5jZSBhbmQgVGVjaG5vbG9neSwgV3VoYW4s
IEh1YmVpLCBDaGluYS4mI3hEO0RlcGFydG1lbnQgb2YgRW1lcmdlbmN5LCBUaGUgQ2VudHJhbCBI
b3NwaXRhbCBvZiBXdWhhbiBhZmZpbGlhdGVkIHRvIFRvbmdqaSBNZWRpY2FsIENvbGxlZ2Ugb2Yg
SHVhemhvbmcgVW5pdmVyc2l0eSBvZiBTY2llbmNlIGFuZCBUZWNobm9sb2d5LCBXdWhhbiwgSHVi
ZWksIENoaW5hLiYjeEQ7RGVwYXJ0bWVudCBvZiBHeW5lY29sb2d5LCBUaGUgQ2VudHJhbCBIb3Nw
aXRhbCBvZiBIdWFuZ2dhbmcsIEh1YW5nZ2FuZywgSHViZWksIENoaW5hLiYjeEQ7QWZmaWxpYXRl
ZCBDYW5jZXIgSG9zcGl0YWwgYW5kIEluc3RpdHV0ZSBvZiBHdWFuZ3pob3UgTWVkaWNhbCBVbml2
ZXJzaXR5LCBHdWFuZ3pob3UsIEd1YW5nZG9uZyBQcm92aW5jZSwgQ2hpbmEuJiN4RDtEZXBhcnRt
ZW50IG9mIFVsdHJhc291bmQsIFpob25nbmFuIEhvc3BpdGFsIG9mIFd1aGFuIFVuaXZlcnNpdHks
IFd1aGFuLCBDaGluYS4mI3hEO0RlcGFydG1lbnQgb2YgSW5mZWN0aW91cyBEaXNlYXNlLCBaaG9u
Z25hbiBIb3NwaXRhbCBvZiBXdWhhbiBVbml2ZXJzaXR5LCBXdWhhbiwgQ2hpbmEuJiN4RDtDYW5j
ZXIgQ2VudGVyLCBUb25namkgSG9zcGl0YWwgYWZmaWxpYXRlZCB0byBUb25namkgTWVkaWNhbCBD
b2xsZWdlIG9mIEh1YXpob25nIFVuaXZlcnNpdHkgb2YgU2NpZW5jZSBhbmQgVGVjaG5vbG9neSwg
V3VoYW4sIEh1YmVpLCBDaGluYS4mI3hEO0RlcGFydG1lbnQgb2YgT25jb2xvZ3ksIFRoZSBDZW50
cmFsIEhvc3BpdGFsIG9mIFd1aGFuIGFmZmlsaWF0ZWQgdG8gVG9uZ2ppIE1lZGljYWwgQ29sbGVn
ZSBvZiBIdWF6aG9uZyBVbml2ZXJzaXR5IG9mIFNjaWVuY2UgYW5kIFRlY2hub2xvZ3ksIFd1aGFu
LCBIdWJlaSwgQ2hpbmEuJiN4RDtEZXBhcnRtZW50IG9mIFJhZGlvbG9neSwgSHViZWkgQ2FuY2Vy
IEhvc3BpdGFsLCBXdWhhbiwgSHViZWksIENoaW5hLiYjeEQ7RGVwYXJ0bWVudCBvZiBUaG9yYWNp
YyBTdXJnZXJ5LCBIdWJlaSBDYW5jZXIgSG9zcGl0YWwsIFd1aGFuLCBIdWJlaSwgQ2hpbmEuJiN4
RDtEZXBhcnRtZW50IG9mIE9ic3RldHJpY3MgYW5kIEd5bmVjb2xvZ3ksIFJlbm1pbiBIb3NwaXRh
bCBvZiBXdWhhbiBVbml2ZXJzaXR5LCBXdWhhbiwgQ2hpbmEuJiN4RDtEZXBhcnRtZW50IG9mIE9u
Y29sb2d5LCBXdWhhbiBQdXJlbiBIb3NwaXRhbCwgV3VoYW4sIEh1YmVpLCBDaGluYS4mI3hEO0Rl
cGFydG1lbnQgb2YgT2JzdGV0cmljcyBhbmQgR3luZWNvbG9neSwgVGhlIENlbnRyYWwgSG9zcGl0
YWwgb2YgWGlhbm5pbmcsIFhpYW5uaW5nLCBIdWJlaSwgQ2hpbmEuJiN4RDtEZXBhcnRtZW50IG9m
IE9uY29sb2d5LCBUaGUgQ2VudHJhbCBIb3NwaXRhbCBvZiBYaWFvZ2FuLCBYaWFvZ2FuLCBDaGlu
YS4mI3hEO0RlcGFydG1lbnQgb2YgT2JzdGV0cmljcyBhbmQgR3luZWNvbG9neSwgVGhlIFBlb3Bs
ZSZhcG9zO3MgSG9zcGl0YWwgb2YgSHVhbmdtZWksIEh1YW5nbWVpLCBIdWJlaSwgQ2hpbmEuJiN4
RDtEZXBhcnRtZW50IG9mIE9ic3RldHJpY3MgYW5kIEd5bmVjb2xvZ3ksIFhpYW5neWFuZyBGaXJz
dCBQZW9wbGUmYXBvcztzIEhvc3BpdGFsIGFmZmlsaWF0ZWQgdG8gSHViZWkgVW5pdmVyc2l0eSBv
ZiBNZWRpY2luZSwgWGlhbmd5YW5nLCBIdWJlaSwgQ2hpbmEuJiN4RDtEZXBhcnRtZW50IG9mIE9i
c3RldHJpY3MgYW5kIEd5bmVjb2xvZ3ksIFRoZSBQZW9wbGUmYXBvcztzIEhvc3BpdGFsIG9mIFNo
aXlhbiwgU2hpeWFuLCBIdWJlaSwgQ2hpbmEuJiN4RDtIYXJ2YXJkIFN0ZW0gQ2VsbCBJbnN0aXR1
dGUsIEhhcnZhcmQgTWVkaWNhbCBTY2hvb2wsIEJvc3RvbiwgTWFzc2FjaHVzZXR0cy4mI3hEO0Nh
bmNlciBTY2llbmNlIEluc3RpdHV0ZSBvZiBTaW5nYXBvcmUsIE5hdGlvbmFsIFVuaXZlcnNpdHkg
b2YgU2luZ2Fwb3JlLCBTaW5nYXBvcmUuJiN4RDtEZXBhcnRtZW50IG9mIFBhdGhvbG9neSwgQnJp
Z2hhbSBhbmQgV29tZW4mYXBvcztzIEhvc3BpdGFsLCBIYXJ2YXJkIE1lZGljYWwgU2Nob29sLCBC
b3N0b24sIE1hc3NhY2h1c2V0dHMuJiN4RDtIYXJ2YXJkIFQuSC4gQ2hhbiBTY2hvb2wgb2YgUHVi
bGljIEhlYWx0aCwgRGFuYS1GYXJiZXIsIEhhcnZhcmQgQ2FuY2VyIENlbnRlciwgQm9zdG9uLCBN
YXNzYWNodXNldHRzLiYjeEQ7Q29tcHV0YXRpb25hbCBIZWFsdGggSW5mb3JtYXRpY3MgUHJvZ3Jh
bSwgQm9zdG9uIENoaWxkcmVuJmFwb3M7cyBIb3NwaXRhbCwgQm9zdG9uLCBNYXNzYWNodXNldHRz
LiBjaGIyMTA1MUAxNjMuY29tIG1zYW50aWxsQGcuaGFydmFyZC5lZHUgbWxpdTBAYndoLmhhcnZh
cmQuZWR1LiYjeEQ7RGVwYXJ0bWVudCBvZiBHeW5lY29sb2dpY2FsIE9uY29sb2d5LCBaaG9uZ25h
biBIb3NwaXRhbCBvZiBXdWhhbiBVbml2ZXJzaXR5LCBXdWhhbiwgSHViZWksIENoaW5hLiBjaGIy
MTA1MUAxNjMuY29tIG1zYW50aWxsQGcuaGFydmFyZC5lZHUgbWxpdTBAYndoLmhhcnZhcmQuZWR1
LjwvYXV0aC1hZGRyZXNzPjx0aXRsZXM+PHRpdGxlPlBhdGllbnRzIHdpdGggQ2FuY2VyIEFwcGVh
ciBNb3JlIFZ1bG5lcmFibGUgdG8gU0FSUy1Db1YtMjogQSBNdWx0aWNlbnRlciBTdHVkeSBkdXJp
bmcgdGhlIENPVklELTE5IE91dGJyZWFrPC90aXRsZT48c2Vjb25kYXJ5LXRpdGxlPkNhbmNlciBE
aXNjb3Y8L3NlY29uZGFyeS10aXRsZT48L3RpdGxlcz48cGVyaW9kaWNhbD48ZnVsbC10aXRsZT5D
YW5jZXIgRGlzY292PC9mdWxsLXRpdGxlPjwvcGVyaW9kaWNhbD48cGFnZXM+NzgzLTc5MTwvcGFn
ZXM+PHZvbHVtZT4xMDwvdm9sdW1lPjxudW1iZXI+NjwvbnVtYmVyPjxlZGl0aW9uPjIwMjAvMDQv
MzA8L2VkaXRpb24+PGtleXdvcmRzPjxrZXl3b3JkPkFnZWQ8L2tleXdvcmQ+PGtleXdvcmQ+KkJl
dGFjb3JvbmF2aXJ1czwva2V5d29yZD48a2V5d29yZD5DaGluYS9lcGlkZW1pb2xvZ3k8L2tleXdv
cmQ+PGtleXdvcmQ+Q29ob3J0IFN0dWRpZXM8L2tleXdvcmQ+PGtleXdvcmQ+Q29yb25hdmlydXMg
SW5mZWN0aW9ucy9jb21wbGljYXRpb25zL2VwaWRlbWlvbG9neS8qdGhlcmFweTwva2V5d29yZD48
a2V5d29yZD5EaXNlYXNlIE91dGJyZWFrczwva2V5d29yZD48a2V5d29yZD5GZW1hbGU8L2tleXdv
cmQ+PGtleXdvcmQ+SHVtYW5zPC9rZXl3b3JkPjxrZXl3b3JkPkludGVuc2l2ZSBDYXJlIFVuaXRz
PC9rZXl3b3JkPjxrZXl3b3JkPk1hbGU8L2tleXdvcmQ+PGtleXdvcmQ+TWlkZGxlIEFnZWQ8L2tl
eXdvcmQ+PGtleXdvcmQ+Kk5lb3BsYXNtcy9jb21wbGljYXRpb25zL3BhdGhvbG9neS90aGVyYXB5
L3Zpcm9sb2d5PC9rZXl3b3JkPjxrZXl3b3JkPlBhbmRlbWljczwva2V5d29yZD48a2V5d29yZD5Q
bmV1bW9uaWEsIFZpcmFsL2NvbXBsaWNhdGlvbnMvZXBpZGVtaW9sb2d5Lyp0aGVyYXB5PC9rZXl3
b3JkPjxrZXl3b3JkPlJlc3BpcmF0aW9uLCBBcnRpZmljaWFsPC9rZXl3b3JkPjwva2V5d29yZHM+
PGRhdGVzPjx5ZWFyPjIwMjA8L3llYXI+PHB1Yi1kYXRlcz48ZGF0ZT5KdW48L2RhdGU+PC9wdWIt
ZGF0ZXM+PC9kYXRlcz48aXNibj4yMTU5LTgyNzQgKFByaW50KSYjeEQ7MjE1OS04Mjc0PC9pc2Ju
PjxhY2Nlc3Npb24tbnVtPjMyMzQ1NTk0PC9hY2Nlc3Npb24tbnVtPjx1cmxzPjwvdXJscz48Y3Vz
dG9tMj5QTUM3MzA5MTUyPC9jdXN0b20yPjxjdXN0b202Pk5JSE1TMTU4OTQ4ODwvY3VzdG9tNj48
ZWxlY3Ryb25pYy1yZXNvdXJjZS1udW0+MTAuMTE1OC8yMTU5LTgyOTAuQ2QtMjAtMDQyMjwvZWxl
Y3Ryb25pYy1yZXNvdXJjZS1udW0+PHJlbW90ZS1kYXRhYmFzZS1wcm92aWRlcj5OTE08L3JlbW90
ZS1kYXRhYmFzZS1wcm92aWRlcj48bGFuZ3VhZ2U+ZW5nPC9sYW5ndWFnZT48L3JlY29yZD48L0Np
dGU+PC9FbmROb3RlPgB=
</w:fldData>
        </w:fldCha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instrText xml:space="preserve"> ADDIN EN.CITE </w:instrText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begin">
          <w:fldData xml:space="preserve">PEVuZE5vdGU+PENpdGU+PEF1dGhvcj5EYWk8L0F1dGhvcj48WWVhcj4yMDIwPC9ZZWFyPjxSZWNO
dW0+OTwvUmVjTnVtPjxEaXNwbGF5VGV4dD4oRGFpIGV0IGFsLiwgMjAyMCk8L0Rpc3BsYXlUZXh0
PjxyZWNvcmQ+PHJlYy1udW1iZXI+OTwvcmVjLW51bWJlcj48Zm9yZWlnbi1rZXlzPjxrZXkgYXBw
PSJFTiIgZGItaWQ9IjI1ZmRmMHQwajkyeDJrZWUwcjdwZHB6ZWVzNWF3c3MyNTV6cCIgdGltZXN0
YW1wPSIxNjAzNTExMjI1Ij45PC9rZXk+PC9mb3JlaWduLWtleXM+PHJlZi10eXBlIG5hbWU9Ikpv
dXJuYWwgQXJ0aWNsZSI+MTc8L3JlZi10eXBlPjxjb250cmlidXRvcnM+PGF1dGhvcnM+PGF1dGhv
cj5EYWksIE0uPC9hdXRob3I+PGF1dGhvcj5MaXUsIEQuPC9hdXRob3I+PGF1dGhvcj5MaXUsIE0u
PC9hdXRob3I+PGF1dGhvcj5aaG91LCBGLjwvYXV0aG9yPjxhdXRob3I+TGksIEcuPC9hdXRob3I+
PGF1dGhvcj5DaGVuLCBaLjwvYXV0aG9yPjxhdXRob3I+WmhhbmcsIFouPC9hdXRob3I+PGF1dGhv
cj5Zb3UsIEguPC9hdXRob3I+PGF1dGhvcj5XdSwgTS48L2F1dGhvcj48YXV0aG9yPlpoZW5nLCBR
LjwvYXV0aG9yPjxhdXRob3I+WGlvbmcsIFkuPC9hdXRob3I+PGF1dGhvcj5YaW9uZywgSC48L2F1
dGhvcj48YXV0aG9yPldhbmcsIEMuPC9hdXRob3I+PGF1dGhvcj5DaGVuLCBDLjwvYXV0aG9yPjxh
dXRob3I+WGlvbmcsIEYuPC9hdXRob3I+PGF1dGhvcj5aaGFuZywgWS48L2F1dGhvcj48YXV0aG9y
PlBlbmcsIFkuPC9hdXRob3I+PGF1dGhvcj5HZSwgUy48L2F1dGhvcj48YXV0aG9yPlpoZW4sIEIu
PC9hdXRob3I+PGF1dGhvcj5ZdSwgVC48L2F1dGhvcj48YXV0aG9yPldhbmcsIEwuPC9hdXRob3I+
PGF1dGhvcj5XYW5nLCBILjwvYXV0aG9yPjxhdXRob3I+TGl1LCBZLjwvYXV0aG9yPjxhdXRob3I+
Q2hlbiwgWS48L2F1dGhvcj48YXV0aG9yPk1laSwgSi48L2F1dGhvcj48YXV0aG9yPkdhbywgWC48
L2F1dGhvcj48YXV0aG9yPkxpLCBaLjwvYXV0aG9yPjxhdXRob3I+R2FuLCBMLjwvYXV0aG9yPjxh
dXRob3I+SGUsIEMuPC9hdXRob3I+PGF1dGhvcj5MaSwgWi48L2F1dGhvcj48YXV0aG9yPlNoaSwg
WS48L2F1dGhvcj48YXV0aG9yPlFpLCBZLjwvYXV0aG9yPjxhdXRob3I+WWFuZywgSi48L2F1dGhv
cj48YXV0aG9yPlRlbmVuLCBELiBHLjwvYXV0aG9yPjxhdXRob3I+Q2hhaSwgTC48L2F1dGhvcj48
YXV0aG9yPk11Y2NpLCBMLiBBLjwvYXV0aG9yPjxhdXRob3I+U2FudGlsbGFuYSwgTS48L2F1dGhv
cj48YXV0aG9yPkNhaSwgSC48L2F1dGhvcj48L2F1dGhvcnM+PC9jb250cmlidXRvcnM+PGF1dGgt
YWRkcmVzcz5EZXBhcnRtZW50IG9mIEd5bmVjb2xvZ2ljYWwgT25jb2xvZ3ksIFpob25nbmFuIEhv
c3BpdGFsIG9mIFd1aGFuIFVuaXZlcnNpdHksIFd1aGFuLCBIdWJlaSwgQ2hpbmEuJiN4RDtIdWJl
aSBLZXkgTGFib3JhdG9yeSBvZiBUdW1vciBCaW9sb2dpY2FsIEJlaGF2aW9ycywgV3VoYW4sIENo
aW5hLiYjeEQ7SHViZWkgQ2FuY2VyIENsaW5pY2FsIFN0dWR5IENlbnRlciwgV3VoYW4sIENoaW5h
LiYjeEQ7Q29tcHV0YXRpb25hbCBIZWFsdGggSW5mb3JtYXRpY3MgUHJvZ3JhbSwgQm9zdG9uIENo
aWxkcmVuJmFwb3M7cyBIb3NwaXRhbCwgQm9zdG9uLCBNYXNzYWNodXNldHRzLiYjeEQ7RGVwYXJ0
bWVudCBvZiBQZWRpYXRyaWNzLCBIYXJ2YXJkIE1lZGljYWwgU2Nob29sLCBCb3N0b24sIE1hc3Nh
Y2h1c2V0dHMuJiN4RDtEZXBhcnRtZW50IG9mIFBhdGhvbG9neSwgQnJpZ2hhbSBhbmQgV29tZW4m
YXBvcztzIEhvc3BpdGFsLCBIYXJ2YXJkIE1lZGljYWwgU2Nob29sLCBCb3N0b24sIE1hc3NhY2h1
c2V0dHMuIGNoYjIxMDUxQDE2My5jb20gbXNhbnRpbGxAZy5oYXJ2YXJkLmVkdSBtbGl1MEBid2gu
aGFydmFyZC5lZHUuJiN4RDtEZXBhcnRtZW50IG9mIE9uY29sb2d5LCBaaG9uZ25hbiBIb3NwaXRh
bCBvZiBXdWhhbiBVbml2ZXJzaXR5LCBXdWhhbiwgSHViZWksIENoaW5hLiYjeEQ7Q2FuY2VyIENl
bnRlciwgVW5pb24gSG9zcGl0YWwgYWZmaWxpYXRlZCB0byBUb25namkgTWVkaWNhbCBDb2xsZWdl
IG9mIEh1YXpob25nIFVuaXZlcnNpdHkgb2YgU2NpZW5jZSBhbmQgVGVjaG5vbG9neSwgV3VoYW4s
IEh1YmVpLCBDaGluYS4mI3hEO0RlcGFydG1lbnQgb2YgRW1lcmdlbmN5LCBUaGUgQ2VudHJhbCBI
b3NwaXRhbCBvZiBXdWhhbiBhZmZpbGlhdGVkIHRvIFRvbmdqaSBNZWRpY2FsIENvbGxlZ2Ugb2Yg
SHVhemhvbmcgVW5pdmVyc2l0eSBvZiBTY2llbmNlIGFuZCBUZWNobm9sb2d5LCBXdWhhbiwgSHVi
ZWksIENoaW5hLiYjeEQ7RGVwYXJ0bWVudCBvZiBHeW5lY29sb2d5LCBUaGUgQ2VudHJhbCBIb3Nw
aXRhbCBvZiBIdWFuZ2dhbmcsIEh1YW5nZ2FuZywgSHViZWksIENoaW5hLiYjeEQ7QWZmaWxpYXRl
ZCBDYW5jZXIgSG9zcGl0YWwgYW5kIEluc3RpdHV0ZSBvZiBHdWFuZ3pob3UgTWVkaWNhbCBVbml2
ZXJzaXR5LCBHdWFuZ3pob3UsIEd1YW5nZG9uZyBQcm92aW5jZSwgQ2hpbmEuJiN4RDtEZXBhcnRt
ZW50IG9mIFVsdHJhc291bmQsIFpob25nbmFuIEhvc3BpdGFsIG9mIFd1aGFuIFVuaXZlcnNpdHks
IFd1aGFuLCBDaGluYS4mI3hEO0RlcGFydG1lbnQgb2YgSW5mZWN0aW91cyBEaXNlYXNlLCBaaG9u
Z25hbiBIb3NwaXRhbCBvZiBXdWhhbiBVbml2ZXJzaXR5LCBXdWhhbiwgQ2hpbmEuJiN4RDtDYW5j
ZXIgQ2VudGVyLCBUb25namkgSG9zcGl0YWwgYWZmaWxpYXRlZCB0byBUb25namkgTWVkaWNhbCBD
b2xsZWdlIG9mIEh1YXpob25nIFVuaXZlcnNpdHkgb2YgU2NpZW5jZSBhbmQgVGVjaG5vbG9neSwg
V3VoYW4sIEh1YmVpLCBDaGluYS4mI3hEO0RlcGFydG1lbnQgb2YgT25jb2xvZ3ksIFRoZSBDZW50
cmFsIEhvc3BpdGFsIG9mIFd1aGFuIGFmZmlsaWF0ZWQgdG8gVG9uZ2ppIE1lZGljYWwgQ29sbGVn
ZSBvZiBIdWF6aG9uZyBVbml2ZXJzaXR5IG9mIFNjaWVuY2UgYW5kIFRlY2hub2xvZ3ksIFd1aGFu
LCBIdWJlaSwgQ2hpbmEuJiN4RDtEZXBhcnRtZW50IG9mIFJhZGlvbG9neSwgSHViZWkgQ2FuY2Vy
IEhvc3BpdGFsLCBXdWhhbiwgSHViZWksIENoaW5hLiYjeEQ7RGVwYXJ0bWVudCBvZiBUaG9yYWNp
YyBTdXJnZXJ5LCBIdWJlaSBDYW5jZXIgSG9zcGl0YWwsIFd1aGFuLCBIdWJlaSwgQ2hpbmEuJiN4
RDtEZXBhcnRtZW50IG9mIE9ic3RldHJpY3MgYW5kIEd5bmVjb2xvZ3ksIFJlbm1pbiBIb3NwaXRh
bCBvZiBXdWhhbiBVbml2ZXJzaXR5LCBXdWhhbiwgQ2hpbmEuJiN4RDtEZXBhcnRtZW50IG9mIE9u
Y29sb2d5LCBXdWhhbiBQdXJlbiBIb3NwaXRhbCwgV3VoYW4sIEh1YmVpLCBDaGluYS4mI3hEO0Rl
cGFydG1lbnQgb2YgT2JzdGV0cmljcyBhbmQgR3luZWNvbG9neSwgVGhlIENlbnRyYWwgSG9zcGl0
YWwgb2YgWGlhbm5pbmcsIFhpYW5uaW5nLCBIdWJlaSwgQ2hpbmEuJiN4RDtEZXBhcnRtZW50IG9m
IE9uY29sb2d5LCBUaGUgQ2VudHJhbCBIb3NwaXRhbCBvZiBYaWFvZ2FuLCBYaWFvZ2FuLCBDaGlu
YS4mI3hEO0RlcGFydG1lbnQgb2YgT2JzdGV0cmljcyBhbmQgR3luZWNvbG9neSwgVGhlIFBlb3Bs
ZSZhcG9zO3MgSG9zcGl0YWwgb2YgSHVhbmdtZWksIEh1YW5nbWVpLCBIdWJlaSwgQ2hpbmEuJiN4
RDtEZXBhcnRtZW50IG9mIE9ic3RldHJpY3MgYW5kIEd5bmVjb2xvZ3ksIFhpYW5neWFuZyBGaXJz
dCBQZW9wbGUmYXBvcztzIEhvc3BpdGFsIGFmZmlsaWF0ZWQgdG8gSHViZWkgVW5pdmVyc2l0eSBv
ZiBNZWRpY2luZSwgWGlhbmd5YW5nLCBIdWJlaSwgQ2hpbmEuJiN4RDtEZXBhcnRtZW50IG9mIE9i
c3RldHJpY3MgYW5kIEd5bmVjb2xvZ3ksIFRoZSBQZW9wbGUmYXBvcztzIEhvc3BpdGFsIG9mIFNo
aXlhbiwgU2hpeWFuLCBIdWJlaSwgQ2hpbmEuJiN4RDtIYXJ2YXJkIFN0ZW0gQ2VsbCBJbnN0aXR1
dGUsIEhhcnZhcmQgTWVkaWNhbCBTY2hvb2wsIEJvc3RvbiwgTWFzc2FjaHVzZXR0cy4mI3hEO0Nh
bmNlciBTY2llbmNlIEluc3RpdHV0ZSBvZiBTaW5nYXBvcmUsIE5hdGlvbmFsIFVuaXZlcnNpdHkg
b2YgU2luZ2Fwb3JlLCBTaW5nYXBvcmUuJiN4RDtEZXBhcnRtZW50IG9mIFBhdGhvbG9neSwgQnJp
Z2hhbSBhbmQgV29tZW4mYXBvcztzIEhvc3BpdGFsLCBIYXJ2YXJkIE1lZGljYWwgU2Nob29sLCBC
b3N0b24sIE1hc3NhY2h1c2V0dHMuJiN4RDtIYXJ2YXJkIFQuSC4gQ2hhbiBTY2hvb2wgb2YgUHVi
bGljIEhlYWx0aCwgRGFuYS1GYXJiZXIsIEhhcnZhcmQgQ2FuY2VyIENlbnRlciwgQm9zdG9uLCBN
YXNzYWNodXNldHRzLiYjeEQ7Q29tcHV0YXRpb25hbCBIZWFsdGggSW5mb3JtYXRpY3MgUHJvZ3Jh
bSwgQm9zdG9uIENoaWxkcmVuJmFwb3M7cyBIb3NwaXRhbCwgQm9zdG9uLCBNYXNzYWNodXNldHRz
LiBjaGIyMTA1MUAxNjMuY29tIG1zYW50aWxsQGcuaGFydmFyZC5lZHUgbWxpdTBAYndoLmhhcnZh
cmQuZWR1LiYjeEQ7RGVwYXJ0bWVudCBvZiBHeW5lY29sb2dpY2FsIE9uY29sb2d5LCBaaG9uZ25h
biBIb3NwaXRhbCBvZiBXdWhhbiBVbml2ZXJzaXR5LCBXdWhhbiwgSHViZWksIENoaW5hLiBjaGIy
MTA1MUAxNjMuY29tIG1zYW50aWxsQGcuaGFydmFyZC5lZHUgbWxpdTBAYndoLmhhcnZhcmQuZWR1
LjwvYXV0aC1hZGRyZXNzPjx0aXRsZXM+PHRpdGxlPlBhdGllbnRzIHdpdGggQ2FuY2VyIEFwcGVh
ciBNb3JlIFZ1bG5lcmFibGUgdG8gU0FSUy1Db1YtMjogQSBNdWx0aWNlbnRlciBTdHVkeSBkdXJp
bmcgdGhlIENPVklELTE5IE91dGJyZWFrPC90aXRsZT48c2Vjb25kYXJ5LXRpdGxlPkNhbmNlciBE
aXNjb3Y8L3NlY29uZGFyeS10aXRsZT48L3RpdGxlcz48cGVyaW9kaWNhbD48ZnVsbC10aXRsZT5D
YW5jZXIgRGlzY292PC9mdWxsLXRpdGxlPjwvcGVyaW9kaWNhbD48cGFnZXM+NzgzLTc5MTwvcGFn
ZXM+PHZvbHVtZT4xMDwvdm9sdW1lPjxudW1iZXI+NjwvbnVtYmVyPjxlZGl0aW9uPjIwMjAvMDQv
MzA8L2VkaXRpb24+PGtleXdvcmRzPjxrZXl3b3JkPkFnZWQ8L2tleXdvcmQ+PGtleXdvcmQ+KkJl
dGFjb3JvbmF2aXJ1czwva2V5d29yZD48a2V5d29yZD5DaGluYS9lcGlkZW1pb2xvZ3k8L2tleXdv
cmQ+PGtleXdvcmQ+Q29ob3J0IFN0dWRpZXM8L2tleXdvcmQ+PGtleXdvcmQ+Q29yb25hdmlydXMg
SW5mZWN0aW9ucy9jb21wbGljYXRpb25zL2VwaWRlbWlvbG9neS8qdGhlcmFweTwva2V5d29yZD48
a2V5d29yZD5EaXNlYXNlIE91dGJyZWFrczwva2V5d29yZD48a2V5d29yZD5GZW1hbGU8L2tleXdv
cmQ+PGtleXdvcmQ+SHVtYW5zPC9rZXl3b3JkPjxrZXl3b3JkPkludGVuc2l2ZSBDYXJlIFVuaXRz
PC9rZXl3b3JkPjxrZXl3b3JkPk1hbGU8L2tleXdvcmQ+PGtleXdvcmQ+TWlkZGxlIEFnZWQ8L2tl
eXdvcmQ+PGtleXdvcmQ+Kk5lb3BsYXNtcy9jb21wbGljYXRpb25zL3BhdGhvbG9neS90aGVyYXB5
L3Zpcm9sb2d5PC9rZXl3b3JkPjxrZXl3b3JkPlBhbmRlbWljczwva2V5d29yZD48a2V5d29yZD5Q
bmV1bW9uaWEsIFZpcmFsL2NvbXBsaWNhdGlvbnMvZXBpZGVtaW9sb2d5Lyp0aGVyYXB5PC9rZXl3
b3JkPjxrZXl3b3JkPlJlc3BpcmF0aW9uLCBBcnRpZmljaWFsPC9rZXl3b3JkPjwva2V5d29yZHM+
PGRhdGVzPjx5ZWFyPjIwMjA8L3llYXI+PHB1Yi1kYXRlcz48ZGF0ZT5KdW48L2RhdGU+PC9wdWIt
ZGF0ZXM+PC9kYXRlcz48aXNibj4yMTU5LTgyNzQgKFByaW50KSYjeEQ7MjE1OS04Mjc0PC9pc2Ju
PjxhY2Nlc3Npb24tbnVtPjMyMzQ1NTk0PC9hY2Nlc3Npb24tbnVtPjx1cmxzPjwvdXJscz48Y3Vz
dG9tMj5QTUM3MzA5MTUyPC9jdXN0b20yPjxjdXN0b202Pk5JSE1TMTU4OTQ4ODwvY3VzdG9tNj48
ZWxlY3Ryb25pYy1yZXNvdXJjZS1udW0+MTAuMTE1OC8yMTU5LTgyOTAuQ2QtMjAtMDQyMjwvZWxl
Y3Ryb25pYy1yZXNvdXJjZS1udW0+PHJlbW90ZS1kYXRhYmFzZS1wcm92aWRlcj5OTE08L3JlbW90
ZS1kYXRhYmFzZS1wcm92aWRlcj48bGFuZ3VhZ2U+ZW5nPC9sYW5ndWFnZT48L3JlY29yZD48L0Np
dGU+PC9FbmROb3RlPgB=
</w:fldData>
        </w:fldCha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instrText xml:space="preserve"> ADDIN EN.CITE.DATA </w:instrText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end"/>
      </w:r>
      <w:r w:rsidR="007E64E5" w:rsidRPr="00A778CB">
        <w:rPr>
          <w:rFonts w:asciiTheme="majorBidi" w:hAnsiTheme="majorBidi" w:cstheme="majorBidi"/>
          <w:sz w:val="21"/>
          <w:szCs w:val="21"/>
          <w:lang w:bidi="fa-IR"/>
        </w:rPr>
      </w:r>
      <w:r w:rsidR="007E64E5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separate"/>
      </w:r>
      <w:r w:rsidR="00EF7572" w:rsidRPr="00A778CB">
        <w:rPr>
          <w:rFonts w:asciiTheme="majorBidi" w:hAnsiTheme="majorBidi" w:cstheme="majorBidi"/>
          <w:noProof/>
          <w:sz w:val="21"/>
          <w:szCs w:val="21"/>
          <w:lang w:bidi="fa-IR"/>
        </w:rPr>
        <w:t>(Dai et al., 2020)</w:t>
      </w:r>
      <w:r w:rsidR="007E64E5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end"/>
      </w:r>
      <w:r w:rsidR="007E64E5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. </w:t>
      </w:r>
      <w:r w:rsidR="00A30FE4" w:rsidRPr="00A778CB">
        <w:rPr>
          <w:rFonts w:asciiTheme="majorBidi" w:hAnsiTheme="majorBidi" w:cstheme="majorBidi"/>
          <w:sz w:val="21"/>
          <w:szCs w:val="21"/>
          <w:lang w:bidi="fa-IR"/>
        </w:rPr>
        <w:t>Fear regarding the role of medication as a risk factor for COVID-19 is growing. Amid medications, PPIs, due to their good efficacy, acceptable tolerance, and scarce side effects, are globally used as over the counter and prescribed drugs and</w:t>
      </w:r>
      <w:r w:rsidR="00D2784F" w:rsidRPr="00A778CB">
        <w:rPr>
          <w:rFonts w:asciiTheme="majorBidi" w:hAnsiTheme="majorBidi" w:cstheme="majorBidi"/>
          <w:sz w:val="21"/>
          <w:szCs w:val="21"/>
          <w:lang w:bidi="fa-IR"/>
        </w:rPr>
        <w:t>,</w:t>
      </w:r>
      <w:r w:rsidR="00A30FE4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 their usage show </w:t>
      </w:r>
      <w:r w:rsidR="00D2784F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a </w:t>
      </w:r>
      <w:r w:rsidR="00A30FE4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rising pattern. </w:t>
      </w:r>
      <w:r w:rsidR="00566B93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begin"/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instrText xml:space="preserve"> ADDIN EN.CITE &lt;EndNote&gt;&lt;Cite&gt;&lt;Author&gt;Reinberg&lt;/Author&gt;&lt;Year&gt;2015&lt;/Year&gt;&lt;RecNum&gt;11&lt;/RecNum&gt;&lt;DisplayText&gt;(Reinberg, 2015)&lt;/DisplayText&gt;&lt;record&gt;&lt;rec-number&gt;11&lt;/rec-number&gt;&lt;foreign-keys&gt;&lt;key app="EN" db-id="25fdf0t0j92x2kee0r7pdpzees5awss255zp" timestamp="1603523847"&gt;11&lt;/key&gt;&lt;/foreign-keys&gt;&lt;ref-type name="Journal Article"&gt;17&lt;/ref-type&gt;&lt;contributors&gt;&lt;authors&gt;&lt;author&gt;Reinberg, O.&lt;/author&gt;&lt;/authors&gt;&lt;/contributors&gt;&lt;titles&gt;&lt;title&gt;[Proton pump inhibitors (PPI): may be not as harmless as believed]&lt;/title&gt;&lt;secondary-title&gt;Rev Med Suisse&lt;/secondary-title&gt;&lt;/titles&gt;&lt;periodical&gt;&lt;full-title&gt;Rev Med Suisse&lt;/full-title&gt;&lt;/periodical&gt;&lt;pages&gt;1665-71&lt;/pages&gt;&lt;volume&gt;11&lt;/volume&gt;&lt;number&gt;485&lt;/number&gt;&lt;edition&gt;2015/11/07&lt;/edition&gt;&lt;keywords&gt;&lt;keyword&gt;Anti-Ulcer Agents/administration &amp;amp; dosage/*adverse effects&lt;/keyword&gt;&lt;keyword&gt;Drug Interactions&lt;/keyword&gt;&lt;keyword&gt;Evidence-Based Medicine&lt;/keyword&gt;&lt;keyword&gt;Fractures, Bone/chemically induced&lt;/keyword&gt;&lt;keyword&gt;Gastroenteritis/chemically induced&lt;/keyword&gt;&lt;keyword&gt;Gastroesophageal Reflux/*drug therapy&lt;/keyword&gt;&lt;keyword&gt;Humans&lt;/keyword&gt;&lt;keyword&gt;Myocardial Infarction/chemically induced&lt;/keyword&gt;&lt;keyword&gt;Nephritis, Interstitial/chemically induced&lt;/keyword&gt;&lt;keyword&gt;Precancerous Conditions/chemically induced&lt;/keyword&gt;&lt;keyword&gt;Proton Pump Inhibitors/administration &amp;amp; dosage/*adverse effects&lt;/keyword&gt;&lt;keyword&gt;Risk Assessment&lt;/keyword&gt;&lt;keyword&gt;Risk Factors&lt;/keyword&gt;&lt;keyword&gt;Time Factors&lt;/keyword&gt;&lt;keyword&gt;Treatment Outcome&lt;/keyword&gt;&lt;/keywords&gt;&lt;dates&gt;&lt;year&gt;2015&lt;/year&gt;&lt;pub-dates&gt;&lt;date&gt;Sep 9&lt;/date&gt;&lt;/pub-dates&gt;&lt;/dates&gt;&lt;orig-pub&gt;Inhibiteurs de la pompe è protons (IPP): peut-être pas si inoffensifs que cela.&lt;/orig-pub&gt;&lt;isbn&gt;1660-9379 (Print)&amp;#xD;1660-9379&lt;/isbn&gt;&lt;accession-num&gt;26540997&lt;/accession-num&gt;&lt;urls&gt;&lt;/urls&gt;&lt;remote-database-provider&gt;NLM&lt;/remote-database-provider&gt;&lt;language&gt;fre&lt;/language&gt;&lt;/record&gt;&lt;/Cite&gt;&lt;/EndNote&gt;</w:instrText>
      </w:r>
      <w:r w:rsidR="00566B93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separate"/>
      </w:r>
      <w:r w:rsidR="00EF7572" w:rsidRPr="00A778CB">
        <w:rPr>
          <w:rFonts w:asciiTheme="majorBidi" w:hAnsiTheme="majorBidi" w:cstheme="majorBidi"/>
          <w:noProof/>
          <w:sz w:val="21"/>
          <w:szCs w:val="21"/>
          <w:lang w:bidi="fa-IR"/>
        </w:rPr>
        <w:t>(Reinberg, 2015)</w:t>
      </w:r>
      <w:r w:rsidR="00566B93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end"/>
      </w:r>
      <w:r w:rsidR="0041756B" w:rsidRPr="00A778CB">
        <w:rPr>
          <w:rFonts w:asciiTheme="majorBidi" w:hAnsiTheme="majorBidi" w:cstheme="majorBidi"/>
          <w:sz w:val="21"/>
          <w:szCs w:val="21"/>
          <w:lang w:bidi="fa-IR"/>
        </w:rPr>
        <w:t>. </w:t>
      </w:r>
      <w:r w:rsidR="00A30FE4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 </w:t>
      </w:r>
      <w:r w:rsidR="007063D6" w:rsidRPr="00A778CB">
        <w:rPr>
          <w:rFonts w:asciiTheme="majorBidi" w:hAnsiTheme="majorBidi" w:cstheme="majorBidi"/>
          <w:sz w:val="21"/>
          <w:szCs w:val="21"/>
          <w:lang w:bidi="fa-IR"/>
        </w:rPr>
        <w:t>G</w:t>
      </w:r>
      <w:r w:rsidR="007F6A35" w:rsidRPr="00A778CB">
        <w:rPr>
          <w:rFonts w:asciiTheme="majorBidi" w:hAnsiTheme="majorBidi" w:cstheme="majorBidi"/>
          <w:sz w:val="21"/>
          <w:szCs w:val="21"/>
          <w:lang w:bidi="fa-IR"/>
        </w:rPr>
        <w:t>astroesophageal reflux disease</w:t>
      </w:r>
      <w:r w:rsidR="00193C61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 (GERD)</w:t>
      </w:r>
      <w:r w:rsidR="00A30FE4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, </w:t>
      </w:r>
      <w:r w:rsidR="00D2784F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the </w:t>
      </w:r>
      <w:r w:rsidR="00A30FE4" w:rsidRPr="00A778CB">
        <w:rPr>
          <w:rFonts w:asciiTheme="majorBidi" w:hAnsiTheme="majorBidi" w:cstheme="majorBidi"/>
          <w:sz w:val="21"/>
          <w:szCs w:val="21"/>
          <w:lang w:bidi="fa-IR"/>
        </w:rPr>
        <w:t>abolition</w:t>
      </w:r>
      <w:r w:rsidR="007F6A35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 of H</w:t>
      </w:r>
      <w:r w:rsidR="00193C61" w:rsidRPr="00A778CB">
        <w:rPr>
          <w:rFonts w:asciiTheme="majorBidi" w:hAnsiTheme="majorBidi" w:cstheme="majorBidi"/>
          <w:sz w:val="21"/>
          <w:szCs w:val="21"/>
          <w:lang w:bidi="fa-IR"/>
        </w:rPr>
        <w:t>elicobacter</w:t>
      </w:r>
      <w:r w:rsidR="007F6A35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 pylori infection, </w:t>
      </w:r>
      <w:r w:rsidR="00A30FE4" w:rsidRPr="00A778CB">
        <w:rPr>
          <w:rFonts w:asciiTheme="majorBidi" w:hAnsiTheme="majorBidi" w:cstheme="majorBidi"/>
          <w:sz w:val="21"/>
          <w:szCs w:val="21"/>
          <w:lang w:bidi="fa-IR"/>
        </w:rPr>
        <w:t>gastrointestinal bleeding, various forms of peptic ulcer</w:t>
      </w:r>
      <w:r w:rsidR="00D2784F" w:rsidRPr="00A778CB">
        <w:rPr>
          <w:rFonts w:asciiTheme="majorBidi" w:hAnsiTheme="majorBidi" w:cstheme="majorBidi"/>
          <w:sz w:val="21"/>
          <w:szCs w:val="21"/>
          <w:lang w:bidi="fa-IR"/>
        </w:rPr>
        <w:t>,</w:t>
      </w:r>
      <w:r w:rsidR="00A30FE4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 and Zollinger-Ellison Syndrome are clear indications for </w:t>
      </w:r>
      <w:r w:rsidR="007063D6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PPIs </w:t>
      </w:r>
      <w:r w:rsidR="007F6A35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begin">
          <w:fldData xml:space="preserve">PEVuZE5vdGU+PENpdGU+PEF1dGhvcj5TYXZhcmlubzwvQXV0aG9yPjxZZWFyPjIwMTg8L1llYXI+
PFJlY051bT4xNjwvUmVjTnVtPjxEaXNwbGF5VGV4dD4oU2F2YXJpbm8gZXQgYWwuLCAyMDE4KTwv
RGlzcGxheVRleHQ+PHJlY29yZD48cmVjLW51bWJlcj4xNjwvcmVjLW51bWJlcj48Zm9yZWlnbi1r
ZXlzPjxrZXkgYXBwPSJFTiIgZGItaWQ9IjI1ZmRmMHQwajkyeDJrZWUwcjdwZHB6ZWVzNWF3c3My
NTV6cCIgdGltZXN0YW1wPSIxNjAzNTI4MTU4Ij4xNjwva2V5PjwvZm9yZWlnbi1rZXlzPjxyZWYt
dHlwZSBuYW1lPSJKb3VybmFsIEFydGljbGUiPjE3PC9yZWYtdHlwZT48Y29udHJpYnV0b3JzPjxh
dXRob3JzPjxhdXRob3I+U2F2YXJpbm8sIFYuPC9hdXRob3I+PGF1dGhvcj5NYXJhYm90dG8sIEUu
PC9hdXRob3I+PGF1dGhvcj5aZW50aWxpbiwgUC48L2F1dGhvcj48YXV0aG9yPkZ1cm5hcmksIE0u
PC9hdXRob3I+PGF1dGhvcj5Cb2RpbmksIEcuPC9hdXRob3I+PGF1dGhvcj5EZSBNYXJpYSwgQy48
L2F1dGhvcj48YXV0aG9yPlBlbGxlZ2F0dGEsIEcuPC9hdXRob3I+PGF1dGhvcj5Db3BwbywgQy48
L2F1dGhvcj48YXV0aG9yPlNhdmFyaW5vLCBFLjwvYXV0aG9yPjwvYXV0aG9ycz48L2NvbnRyaWJ1
dG9ycz48YXV0aC1hZGRyZXNzPkdhc3Ryb2ludGVzdGluYWwgVW5pdCwgRGVwYXJ0bWVudCBvZiBJ
bnRlcm5hbCBNZWRpY2luZSwgVW5pdmVyc2l0eSBvZiBHZW5vYSwgR2Vub2EsIEl0YWx5IC0gdnNh
dmFyaW5AdW5pZ2UuaXQuJiN4RDtHYXN0cm9pbnRlc3RpbmFsIFVuaXQsIERlcGFydG1lbnQgb2Yg
SW50ZXJuYWwgTWVkaWNpbmUsIFVuaXZlcnNpdHkgb2YgR2Vub2EsIEdlbm9hLCBJdGFseS4mI3hE
O0dhc3Ryb2ludGVzdGluYWwgVW5pdCwgRGVwYXJ0bWVudCBvZiBTdXJnZXJ5LCBPbmNvbG9neSwg
YW5kIEdhc3Ryb2VudGVyb2xvZ3ksIFVuaXZlcnNpdHkgb2YgUGFkdWEsIFBhZHVhLCBJdGFseS48
L2F1dGgtYWRkcmVzcz48dGl0bGVzPjx0aXRsZT5UaGUgYXBwcm9wcmlhdGUgdXNlIG9mIHByb3Rv
bi1wdW1wIGluaGliaXRvcnM8L3RpdGxlPjxzZWNvbmRhcnktdGl0bGU+TWluZXJ2YSBNZWQ8L3Nl
Y29uZGFyeS10aXRsZT48L3RpdGxlcz48cGVyaW9kaWNhbD48ZnVsbC10aXRsZT5NaW5lcnZhIE1l
ZDwvZnVsbC10aXRsZT48L3BlcmlvZGljYWw+PHBhZ2VzPjM4Ni0zOTk8L3BhZ2VzPjx2b2x1bWU+
MTA5PC92b2x1bWU+PG51bWJlcj41PC9udW1iZXI+PGVkaXRpb24+MjAxOC8wNi8wMjwvZWRpdGlv
bj48a2V5d29yZHM+PGtleXdvcmQ+QW50aS1JbmZsYW1tYXRvcnkgQWdlbnRzLCBOb24tU3Rlcm9p
ZGFsL2FkdmVyc2UgZWZmZWN0czwva2V5d29yZD48a2V5d29yZD5Db21iaW5lZCBNb2RhbGl0eSBU
aGVyYXB5PC9rZXl3b3JkPjxrZXl3b3JkPkRydWcgVGhlcmFweSwgQ29tYmluYXRpb248L2tleXdv
cmQ+PGtleXdvcmQ+RXNvcGhhZ2l0aXMvZHJ1ZyB0aGVyYXB5PC9rZXl3b3JkPjxrZXl3b3JkPkV2
aWRlbmNlLUJhc2VkIE1lZGljaW5lPC9rZXl3b3JkPjxrZXl3b3JkPkdhc3Ryb2Vzb3BoYWdlYWwg
UmVmbHV4L2RydWcgdGhlcmFweTwva2V5d29yZD48a2V5d29yZD5IZWxpY29iYWN0ZXIgSW5mZWN0
aW9ucy9kcnVnIHRoZXJhcHk8L2tleXdvcmQ+PGtleXdvcmQ+SGlzdGFtaW5lIEgyIEFudGFnb25p
c3RzL2FkbWluaXN0cmF0aW9uICZhbXA7IGRvc2FnZTwva2V5d29yZD48a2V5d29yZD5IdW1hbnM8
L2tleXdvcmQ+PGtleXdvcmQ+SW5hcHByb3ByaWF0ZSBQcmVzY3JpYmluZzwva2V5d29yZD48a2V5
d29yZD5QZXB0aWMgVWxjZXIvZHJ1ZyB0aGVyYXB5L3ByZXZlbnRpb24gJmFtcDsgY29udHJvbDwv
a2V5d29yZD48a2V5d29yZD5QcmFjdGljZSBHdWlkZWxpbmVzIGFzIFRvcGljPC9rZXl3b3JkPjxr
ZXl3b3JkPlByZXNjcmlwdGlvbiBEcnVnIE92ZXJ1c2U8L2tleXdvcmQ+PGtleXdvcmQ+UHJvdG9u
IFB1bXAgSW5oaWJpdG9ycy9hZG1pbmlzdHJhdGlvbiAmYW1wOyBkb3NhZ2UvYWR2ZXJzZTwva2V5
d29yZD48a2V5d29yZD5lZmZlY3RzL2Vjb25vbWljcy8qdGhlcmFwZXV0aWMgdXNlPC9rZXl3b3Jk
Pjwva2V5d29yZHM+PGRhdGVzPjx5ZWFyPjIwMTg8L3llYXI+PHB1Yi1kYXRlcz48ZGF0ZT5PY3Q8
L2RhdGU+PC9wdWItZGF0ZXM+PC9kYXRlcz48aXNibj4wMDI2LTQ4MDY8L2lzYm4+PGFjY2Vzc2lv
bi1udW0+Mjk4NTYxOTI8L2FjY2Vzc2lvbi1udW0+PHVybHM+PC91cmxzPjxlbGVjdHJvbmljLXJl
c291cmNlLW51bT4xMC4yMzczNi9zMDAyNi00ODA2LjE4LjA1NzA1LTE8L2VsZWN0cm9uaWMtcmVz
b3VyY2UtbnVtPjxyZW1vdGUtZGF0YWJhc2UtcHJvdmlkZXI+TkxNPC9yZW1vdGUtZGF0YWJhc2Ut
cHJvdmlkZXI+PGxhbmd1YWdlPmVuZzwvbGFuZ3VhZ2U+PC9yZWNvcmQ+PC9DaXRlPjwvRW5kTm90
ZT5=
</w:fldData>
        </w:fldCha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instrText xml:space="preserve"> ADDIN EN.CITE </w:instrText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begin">
          <w:fldData xml:space="preserve">PEVuZE5vdGU+PENpdGU+PEF1dGhvcj5TYXZhcmlubzwvQXV0aG9yPjxZZWFyPjIwMTg8L1llYXI+
PFJlY051bT4xNjwvUmVjTnVtPjxEaXNwbGF5VGV4dD4oU2F2YXJpbm8gZXQgYWwuLCAyMDE4KTwv
RGlzcGxheVRleHQ+PHJlY29yZD48cmVjLW51bWJlcj4xNjwvcmVjLW51bWJlcj48Zm9yZWlnbi1r
ZXlzPjxrZXkgYXBwPSJFTiIgZGItaWQ9IjI1ZmRmMHQwajkyeDJrZWUwcjdwZHB6ZWVzNWF3c3My
NTV6cCIgdGltZXN0YW1wPSIxNjAzNTI4MTU4Ij4xNjwva2V5PjwvZm9yZWlnbi1rZXlzPjxyZWYt
dHlwZSBuYW1lPSJKb3VybmFsIEFydGljbGUiPjE3PC9yZWYtdHlwZT48Y29udHJpYnV0b3JzPjxh
dXRob3JzPjxhdXRob3I+U2F2YXJpbm8sIFYuPC9hdXRob3I+PGF1dGhvcj5NYXJhYm90dG8sIEUu
PC9hdXRob3I+PGF1dGhvcj5aZW50aWxpbiwgUC48L2F1dGhvcj48YXV0aG9yPkZ1cm5hcmksIE0u
PC9hdXRob3I+PGF1dGhvcj5Cb2RpbmksIEcuPC9hdXRob3I+PGF1dGhvcj5EZSBNYXJpYSwgQy48
L2F1dGhvcj48YXV0aG9yPlBlbGxlZ2F0dGEsIEcuPC9hdXRob3I+PGF1dGhvcj5Db3BwbywgQy48
L2F1dGhvcj48YXV0aG9yPlNhdmFyaW5vLCBFLjwvYXV0aG9yPjwvYXV0aG9ycz48L2NvbnRyaWJ1
dG9ycz48YXV0aC1hZGRyZXNzPkdhc3Ryb2ludGVzdGluYWwgVW5pdCwgRGVwYXJ0bWVudCBvZiBJ
bnRlcm5hbCBNZWRpY2luZSwgVW5pdmVyc2l0eSBvZiBHZW5vYSwgR2Vub2EsIEl0YWx5IC0gdnNh
dmFyaW5AdW5pZ2UuaXQuJiN4RDtHYXN0cm9pbnRlc3RpbmFsIFVuaXQsIERlcGFydG1lbnQgb2Yg
SW50ZXJuYWwgTWVkaWNpbmUsIFVuaXZlcnNpdHkgb2YgR2Vub2EsIEdlbm9hLCBJdGFseS4mI3hE
O0dhc3Ryb2ludGVzdGluYWwgVW5pdCwgRGVwYXJ0bWVudCBvZiBTdXJnZXJ5LCBPbmNvbG9neSwg
YW5kIEdhc3Ryb2VudGVyb2xvZ3ksIFVuaXZlcnNpdHkgb2YgUGFkdWEsIFBhZHVhLCBJdGFseS48
L2F1dGgtYWRkcmVzcz48dGl0bGVzPjx0aXRsZT5UaGUgYXBwcm9wcmlhdGUgdXNlIG9mIHByb3Rv
bi1wdW1wIGluaGliaXRvcnM8L3RpdGxlPjxzZWNvbmRhcnktdGl0bGU+TWluZXJ2YSBNZWQ8L3Nl
Y29uZGFyeS10aXRsZT48L3RpdGxlcz48cGVyaW9kaWNhbD48ZnVsbC10aXRsZT5NaW5lcnZhIE1l
ZDwvZnVsbC10aXRsZT48L3BlcmlvZGljYWw+PHBhZ2VzPjM4Ni0zOTk8L3BhZ2VzPjx2b2x1bWU+
MTA5PC92b2x1bWU+PG51bWJlcj41PC9udW1iZXI+PGVkaXRpb24+MjAxOC8wNi8wMjwvZWRpdGlv
bj48a2V5d29yZHM+PGtleXdvcmQ+QW50aS1JbmZsYW1tYXRvcnkgQWdlbnRzLCBOb24tU3Rlcm9p
ZGFsL2FkdmVyc2UgZWZmZWN0czwva2V5d29yZD48a2V5d29yZD5Db21iaW5lZCBNb2RhbGl0eSBU
aGVyYXB5PC9rZXl3b3JkPjxrZXl3b3JkPkRydWcgVGhlcmFweSwgQ29tYmluYXRpb248L2tleXdv
cmQ+PGtleXdvcmQ+RXNvcGhhZ2l0aXMvZHJ1ZyB0aGVyYXB5PC9rZXl3b3JkPjxrZXl3b3JkPkV2
aWRlbmNlLUJhc2VkIE1lZGljaW5lPC9rZXl3b3JkPjxrZXl3b3JkPkdhc3Ryb2Vzb3BoYWdlYWwg
UmVmbHV4L2RydWcgdGhlcmFweTwva2V5d29yZD48a2V5d29yZD5IZWxpY29iYWN0ZXIgSW5mZWN0
aW9ucy9kcnVnIHRoZXJhcHk8L2tleXdvcmQ+PGtleXdvcmQ+SGlzdGFtaW5lIEgyIEFudGFnb25p
c3RzL2FkbWluaXN0cmF0aW9uICZhbXA7IGRvc2FnZTwva2V5d29yZD48a2V5d29yZD5IdW1hbnM8
L2tleXdvcmQ+PGtleXdvcmQ+SW5hcHByb3ByaWF0ZSBQcmVzY3JpYmluZzwva2V5d29yZD48a2V5
d29yZD5QZXB0aWMgVWxjZXIvZHJ1ZyB0aGVyYXB5L3ByZXZlbnRpb24gJmFtcDsgY29udHJvbDwv
a2V5d29yZD48a2V5d29yZD5QcmFjdGljZSBHdWlkZWxpbmVzIGFzIFRvcGljPC9rZXl3b3JkPjxr
ZXl3b3JkPlByZXNjcmlwdGlvbiBEcnVnIE92ZXJ1c2U8L2tleXdvcmQ+PGtleXdvcmQ+UHJvdG9u
IFB1bXAgSW5oaWJpdG9ycy9hZG1pbmlzdHJhdGlvbiAmYW1wOyBkb3NhZ2UvYWR2ZXJzZTwva2V5
d29yZD48a2V5d29yZD5lZmZlY3RzL2Vjb25vbWljcy8qdGhlcmFwZXV0aWMgdXNlPC9rZXl3b3Jk
Pjwva2V5d29yZHM+PGRhdGVzPjx5ZWFyPjIwMTg8L3llYXI+PHB1Yi1kYXRlcz48ZGF0ZT5PY3Q8
L2RhdGU+PC9wdWItZGF0ZXM+PC9kYXRlcz48aXNibj4wMDI2LTQ4MDY8L2lzYm4+PGFjY2Vzc2lv
bi1udW0+Mjk4NTYxOTI8L2FjY2Vzc2lvbi1udW0+PHVybHM+PC91cmxzPjxlbGVjdHJvbmljLXJl
c291cmNlLW51bT4xMC4yMzczNi9zMDAyNi00ODA2LjE4LjA1NzA1LTE8L2VsZWN0cm9uaWMtcmVz
b3VyY2UtbnVtPjxyZW1vdGUtZGF0YWJhc2UtcHJvdmlkZXI+TkxNPC9yZW1vdGUtZGF0YWJhc2Ut
cHJvdmlkZXI+PGxhbmd1YWdlPmVuZzwvbGFuZ3VhZ2U+PC9yZWNvcmQ+PC9DaXRlPjwvRW5kTm90
ZT5=
</w:fldData>
        </w:fldCha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instrText xml:space="preserve"> ADDIN EN.CITE.DATA </w:instrText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end"/>
      </w:r>
      <w:r w:rsidR="007F6A35" w:rsidRPr="00A778CB">
        <w:rPr>
          <w:rFonts w:asciiTheme="majorBidi" w:hAnsiTheme="majorBidi" w:cstheme="majorBidi"/>
          <w:sz w:val="21"/>
          <w:szCs w:val="21"/>
          <w:lang w:bidi="fa-IR"/>
        </w:rPr>
      </w:r>
      <w:r w:rsidR="007F6A35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separate"/>
      </w:r>
      <w:r w:rsidR="00EF7572" w:rsidRPr="00A778CB">
        <w:rPr>
          <w:rFonts w:asciiTheme="majorBidi" w:hAnsiTheme="majorBidi" w:cstheme="majorBidi"/>
          <w:noProof/>
          <w:sz w:val="21"/>
          <w:szCs w:val="21"/>
          <w:lang w:bidi="fa-IR"/>
        </w:rPr>
        <w:t>(Savarino et al., 2018)</w:t>
      </w:r>
      <w:r w:rsidR="007F6A35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end"/>
      </w:r>
      <w:r w:rsidR="007F6A35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. </w:t>
      </w:r>
      <w:r w:rsidR="00C54137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Besides using correctly </w:t>
      </w:r>
      <w:r w:rsidR="00C54137" w:rsidRPr="00A778CB">
        <w:rPr>
          <w:rFonts w:asciiTheme="majorBidi" w:hAnsiTheme="majorBidi" w:cstheme="majorBidi"/>
          <w:sz w:val="21"/>
          <w:szCs w:val="21"/>
          <w:lang w:bidi="fa-IR"/>
        </w:rPr>
        <w:lastRenderedPageBreak/>
        <w:t>and on the advice of a physician, they are used without a good indication by some patients</w:t>
      </w:r>
      <w:r w:rsidR="002A052D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 </w:t>
      </w:r>
      <w:r w:rsidR="002A052D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begin"/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instrText xml:space="preserve"> ADDIN EN.CITE &lt;EndNote&gt;&lt;Cite&gt;&lt;Author&gt;van Herwaarden&lt;/Author&gt;&lt;Year&gt;2016&lt;/Year&gt;&lt;RecNum&gt;15&lt;/RecNum&gt;&lt;DisplayText&gt;(van Herwaarden et al., 2016)&lt;/DisplayText&gt;&lt;record&gt;&lt;rec-number&gt;15&lt;/rec-number&gt;&lt;foreign-keys&gt;&lt;key app="EN" db-id="25fdf0t0j92x2kee0r7pdpzees5awss255zp" timestamp="1603527573"&gt;15&lt;/key&gt;&lt;/foreign-keys&gt;&lt;ref-type name="Journal Article"&gt;17&lt;/ref-type&gt;&lt;contributors&gt;&lt;authors&gt;&lt;author&gt;van Herwaarden, N.&lt;/author&gt;&lt;author&gt;Bos, J. M.&lt;/author&gt;&lt;author&gt;Veldman, B.&lt;/author&gt;&lt;author&gt;Kramers, C.&lt;/author&gt;&lt;/authors&gt;&lt;/contributors&gt;&lt;auth-address&gt;Canisius-Wilhelmina Ziekenhuis, Nijmegen.&lt;/auth-address&gt;&lt;titles&gt;&lt;title&gt;[Proton pump inhibitors: not as safe as they seem]&lt;/title&gt;&lt;secondary-title&gt;Ned Tijdschr Geneeskd&lt;/secondary-title&gt;&lt;/titles&gt;&lt;periodical&gt;&lt;full-title&gt;Ned Tijdschr Geneeskd&lt;/full-title&gt;&lt;/periodical&gt;&lt;pages&gt;D487&lt;/pages&gt;&lt;volume&gt;160&lt;/volume&gt;&lt;edition&gt;2016/07/22&lt;/edition&gt;&lt;keywords&gt;&lt;keyword&gt;Anti-Ulcer Agents/administration &amp;amp; dosage/*adverse effects&lt;/keyword&gt;&lt;keyword&gt;Drug Administration Schedule&lt;/keyword&gt;&lt;keyword&gt;Drug-Related Side Effects and Adverse Reactions/*etiology&lt;/keyword&gt;&lt;keyword&gt;Fractures, Bone/chemically induced&lt;/keyword&gt;&lt;keyword&gt;Gastroenteritis/chemically induced&lt;/keyword&gt;&lt;keyword&gt;Humans&lt;/keyword&gt;&lt;keyword&gt;Proton Pump Inhibitors/administration &amp;amp; dosage/*adverse effects&lt;/keyword&gt;&lt;keyword&gt;Risk Assessment&lt;/keyword&gt;&lt;keyword&gt;Risk Factors&lt;/keyword&gt;&lt;keyword&gt;Vitamin B 12 Deficiency/chemically induced&lt;/keyword&gt;&lt;/keywords&gt;&lt;dates&gt;&lt;year&gt;2016&lt;/year&gt;&lt;/dates&gt;&lt;orig-pub&gt;Protonpompremmers: niet zo veilig als ze lijken.&lt;/orig-pub&gt;&lt;isbn&gt;0028-2162&lt;/isbn&gt;&lt;accession-num&gt;27438396&lt;/accession-num&gt;&lt;urls&gt;&lt;/urls&gt;&lt;remote-database-provider&gt;NLM&lt;/remote-database-provider&gt;&lt;language&gt;dut&lt;/language&gt;&lt;/record&gt;&lt;/Cite&gt;&lt;/EndNote&gt;</w:instrText>
      </w:r>
      <w:r w:rsidR="002A052D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separate"/>
      </w:r>
      <w:r w:rsidR="00EF7572" w:rsidRPr="00A778CB">
        <w:rPr>
          <w:rFonts w:asciiTheme="majorBidi" w:hAnsiTheme="majorBidi" w:cstheme="majorBidi"/>
          <w:noProof/>
          <w:sz w:val="21"/>
          <w:szCs w:val="21"/>
          <w:lang w:bidi="fa-IR"/>
        </w:rPr>
        <w:t>(van Herwaarden et al., 2016)</w:t>
      </w:r>
      <w:r w:rsidR="002A052D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end"/>
      </w:r>
      <w:r w:rsidR="002A052D" w:rsidRPr="00A778CB">
        <w:rPr>
          <w:rFonts w:asciiTheme="majorBidi" w:hAnsiTheme="majorBidi" w:cstheme="majorBidi"/>
          <w:sz w:val="21"/>
          <w:szCs w:val="21"/>
          <w:lang w:bidi="fa-IR"/>
        </w:rPr>
        <w:t>.</w:t>
      </w:r>
    </w:p>
    <w:p w14:paraId="136C9EFB" w14:textId="7E7BA896" w:rsidR="00AD4192" w:rsidRPr="00A778CB" w:rsidRDefault="00083D00" w:rsidP="002B5C7E">
      <w:pPr>
        <w:pStyle w:val="NormalWeb"/>
        <w:spacing w:before="0" w:beforeAutospacing="0" w:after="240" w:afterAutospacing="0" w:line="276" w:lineRule="auto"/>
        <w:ind w:firstLine="360"/>
        <w:jc w:val="both"/>
        <w:rPr>
          <w:rFonts w:asciiTheme="majorBidi" w:hAnsiTheme="majorBidi" w:cstheme="majorBidi"/>
          <w:sz w:val="21"/>
          <w:szCs w:val="21"/>
          <w:lang w:bidi="fa-IR"/>
        </w:rPr>
      </w:pPr>
      <w:r w:rsidRPr="00A778CB">
        <w:rPr>
          <w:rFonts w:asciiTheme="majorBidi" w:hAnsiTheme="majorBidi" w:cstheme="majorBidi"/>
          <w:sz w:val="21"/>
          <w:szCs w:val="21"/>
          <w:lang w:bidi="fa-IR"/>
        </w:rPr>
        <w:t xml:space="preserve">Previous studies have shown </w:t>
      </w:r>
      <w:r w:rsidR="00BB4192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an </w:t>
      </w:r>
      <w:r w:rsidRPr="00A778CB">
        <w:rPr>
          <w:rFonts w:asciiTheme="majorBidi" w:hAnsiTheme="majorBidi" w:cstheme="majorBidi"/>
          <w:sz w:val="21"/>
          <w:szCs w:val="21"/>
          <w:lang w:bidi="fa-IR"/>
        </w:rPr>
        <w:t>increased risk of pneumoni</w:t>
      </w:r>
      <w:r w:rsidR="00BF2186" w:rsidRPr="00A778CB">
        <w:rPr>
          <w:rFonts w:asciiTheme="majorBidi" w:hAnsiTheme="majorBidi" w:cstheme="majorBidi"/>
          <w:sz w:val="21"/>
          <w:szCs w:val="21"/>
          <w:lang w:bidi="fa-IR"/>
        </w:rPr>
        <w:t>a and</w:t>
      </w:r>
      <w:r w:rsidR="00651950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 enteric bacterial infections</w:t>
      </w:r>
      <w:r w:rsidRPr="00A778CB">
        <w:rPr>
          <w:rFonts w:asciiTheme="majorBidi" w:hAnsiTheme="majorBidi" w:cstheme="majorBidi"/>
          <w:sz w:val="21"/>
          <w:szCs w:val="21"/>
          <w:lang w:bidi="fa-IR"/>
        </w:rPr>
        <w:t xml:space="preserve"> in patients taking PPIs for </w:t>
      </w:r>
      <w:r w:rsidR="00BB4192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the </w:t>
      </w:r>
      <w:r w:rsidRPr="00A778CB">
        <w:rPr>
          <w:rFonts w:asciiTheme="majorBidi" w:hAnsiTheme="majorBidi" w:cstheme="majorBidi"/>
          <w:sz w:val="21"/>
          <w:szCs w:val="21"/>
          <w:lang w:bidi="fa-IR"/>
        </w:rPr>
        <w:t xml:space="preserve">long term </w:t>
      </w:r>
      <w:r w:rsidRPr="00A778CB">
        <w:rPr>
          <w:rFonts w:asciiTheme="majorBidi" w:hAnsiTheme="majorBidi" w:cstheme="majorBidi"/>
          <w:sz w:val="21"/>
          <w:szCs w:val="21"/>
          <w:lang w:bidi="fa-IR"/>
        </w:rPr>
        <w:fldChar w:fldCharType="begin">
          <w:fldData xml:space="preserve">PEVuZE5vdGU+PENpdGU+PEF1dGhvcj5Gb2hsPC9BdXRob3I+PFllYXI+MjAxMTwvWWVhcj48UmVj
TnVtPjEyPC9SZWNOdW0+PERpc3BsYXlUZXh0PihGb2hsICZhbXA7IFJlZ2FsLCAyMDExOyBMaW4g
ZXQgYWwuLCAyMDE5OyBSZWltZXIgJmFtcDsgQnl0emVyLCAyMDEyKTwvRGlzcGxheVRleHQ+PHJl
Y29yZD48cmVjLW51bWJlcj4xMjwvcmVjLW51bWJlcj48Zm9yZWlnbi1rZXlzPjxrZXkgYXBwPSJF
TiIgZGItaWQ9IjI1ZmRmMHQwajkyeDJrZWUwcjdwZHB6ZWVzNWF3c3MyNTV6cCIgdGltZXN0YW1w
PSIxNjAzNTI0NzczIj4xMjwva2V5PjwvZm9yZWlnbi1rZXlzPjxyZWYtdHlwZSBuYW1lPSJKb3Vy
bmFsIEFydGljbGUiPjE3PC9yZWYtdHlwZT48Y29udHJpYnV0b3JzPjxhdXRob3JzPjxhdXRob3I+
Rm9obCwgQS4gTC48L2F1dGhvcj48YXV0aG9yPlJlZ2FsLCBSLiBFLjwvYXV0aG9yPjwvYXV0aG9y
cz48L2NvbnRyaWJ1dG9ycz48YXV0aC1hZGRyZXNzPkFsZXhhbmRlciBMIEZvaGwsIFVuaXZlcnNp
dHkgb2YgTWljaGlnYW4gSG9zcGl0YWxzIGFuZCBDb2xsZWdlIG9mIFBoYXJtYWN5LCBBbm4gQXJi
b3IsIE1JIDQ4MTA5LTUwMDgsLCBVbml0ZWQgU3RhdGVzLjwvYXV0aC1hZGRyZXNzPjx0aXRsZXM+
PHRpdGxlPlByb3RvbiBwdW1wIGluaGliaXRvci1hc3NvY2lhdGVkIHBuZXVtb25pYTogTm90IGEg
YnJlYXRoIG9mIGZyZXNoIGFpciBhZnRlciBhbGw/PC90aXRsZT48c2Vjb25kYXJ5LXRpdGxlPldv
cmxkIEogR2FzdHJvaW50ZXN0IFBoYXJtYWNvbCBUaGVyPC9zZWNvbmRhcnktdGl0bGU+PC90aXRs
ZXM+PHBlcmlvZGljYWw+PGZ1bGwtdGl0bGU+V29ybGQgSiBHYXN0cm9pbnRlc3QgUGhhcm1hY29s
IFRoZXI8L2Z1bGwtdGl0bGU+PC9wZXJpb2RpY2FsPjxwYWdlcz4xNy0yNjwvcGFnZXM+PHZvbHVt
ZT4yPC92b2x1bWU+PG51bWJlcj4zPC9udW1iZXI+PGVkaXRpb24+MjAxMS8wNy8wNzwvZWRpdGlv
bj48a2V5d29yZHM+PGtleXdvcmQ+R2FzdHJpYyBhY2lkPC9rZXl3b3JkPjxrZXl3b3JkPkdhc3Ry
b2Vzb3BoYWdlYWwgcmVmbHV4IGRpc2Vhc2U8L2tleXdvcmQ+PGtleXdvcmQ+UGhhcm1hY290aGVy
YXB5PC9rZXl3b3JkPjxrZXl3b3JkPlBuZXVtb25pYTwva2V5d29yZD48a2V5d29yZD5Qcm90b24g
cHVtcCBpbmhpYml0aW9uPC9rZXl3b3JkPjwva2V5d29yZHM+PGRhdGVzPjx5ZWFyPjIwMTE8L3ll
YXI+PHB1Yi1kYXRlcz48ZGF0ZT5KdW4gNjwvZGF0ZT48L3B1Yi1kYXRlcz48L2RhdGVzPjxpc2Ju
PjIxNTAtNTM0OSAoUHJpbnQpJiN4RDsyMTUwLTUzNDk8L2lzYm4+PGFjY2Vzc2lvbi1udW0+MjE3
MzE5MTM8L2FjY2Vzc2lvbi1udW0+PHVybHM+PC91cmxzPjxjdXN0b20yPlBNQzMxMjQ2MzM8L2N1
c3RvbTI+PGVsZWN0cm9uaWMtcmVzb3VyY2UtbnVtPjEwLjQyOTIvd2pncHQudjIuaTMuMTc8L2Vs
ZWN0cm9uaWMtcmVzb3VyY2UtbnVtPjxyZW1vdGUtZGF0YWJhc2UtcHJvdmlkZXI+TkxNPC9yZW1v
dGUtZGF0YWJhc2UtcHJvdmlkZXI+PGxhbmd1YWdlPmVuZzwvbGFuZ3VhZ2U+PC9yZWNvcmQ+PC9D
aXRlPjxDaXRlPjxBdXRob3I+TGluPC9BdXRob3I+PFllYXI+MjAxOTwvWWVhcj48UmVjTnVtPjEz
PC9SZWNOdW0+PHJlY29yZD48cmVjLW51bWJlcj4xMzwvcmVjLW51bWJlcj48Zm9yZWlnbi1rZXlz
PjxrZXkgYXBwPSJFTiIgZGItaWQ9IjI1ZmRmMHQwajkyeDJrZWUwcjdwZHB6ZWVzNWF3c3MyNTV6
cCIgdGltZXN0YW1wPSIxNjAzNTI0OTE1Ij4xMzwva2V5PjwvZm9yZWlnbi1rZXlzPjxyZWYtdHlw
ZSBuYW1lPSJKb3VybmFsIEFydGljbGUiPjE3PC9yZWYtdHlwZT48Y29udHJpYnV0b3JzPjxhdXRo
b3JzPjxhdXRob3I+TGluLCBXLiBMLjwvYXV0aG9yPjxhdXRob3I+TXVvLCBDLiBTLjwvYXV0aG9y
PjxhdXRob3I+TGluLCBXLiBDLjwvYXV0aG9yPjxhdXRob3I+SHNpZWgsIFkuIFcuPC9hdXRob3I+
PGF1dGhvcj5LYW8sIEMuIEguPC9hdXRob3I+PC9hdXRob3JzPjwvY29udHJpYnV0b3JzPjxhdXRo
LWFkZHJlc3M+R3JhZHVhdGUgSW5zdGl0dXRlIG9mIFBoYXJtYWN5LCBDaGluYSBNZWRpY2FsIFVu
aXZlcnNpdHksIFRhaWNodW5nLiYjeEQ7RGVwYXJ0bWVudCBvZiBQaGFybWFjeSwgQ2hpbmEgTWVk
aWNhbCBVbml2ZXJzaXR5IEhvc3BpdGFsLCBUYWljaHVuZy4mI3hEO01hbmFnZW1lbnQgT2ZmaWNl
IGZvciBIZWFsdGggRGF0YSwgQ2hpbmEgTWVkaWNhbCBVbml2ZXJzaXR5IEhvc3BpdGFsLCBUYWlj
aHVuZy4mI3hEO0NvbGxlZ2Ugb2YgTWVkaWNpbmUsIENoaW5hIE1lZGljYWwgVW5pdmVyc2l0eSwg
VGFpY2h1bmcuJiN4RDtHcmFkdWF0ZSBJbnN0aXR1dGUgb2YgQmlvbWVkaWNhbCBTY2llbmNlcyBh
bmQgU2Nob29sIG9mIE1lZGljaW5lLCBDb2xsZWdlIG9mIE1lZGljaW5lLCBDaGluYSBNZWRpY2Fs
IFVuaXZlcnNpdHksIFRhaWNodW5nLiYjeEQ7RGVwYXJ0bWVudCBvZiBOdWNsZWFyIE1lZGljaW5l
IGFuZCBQRVQgQ2VudGVyLCBDaGluYSBNZWRpY2FsIFVuaXZlcnNpdHkgSG9zcGl0YWwsIFRhaWNo
dW5nLiYjeEQ7RGVwYXJ0bWVudCBvZiBCaW9pbmZvcm1hdGljcyBhbmQgTWVkaWNhbCBFbmdpbmVl
cmluZywgQXNpYSBVbml2ZXJzaXR5LCBUYWljaHVuZy48L2F1dGgtYWRkcmVzcz48dGl0bGVzPjx0
aXRsZT5Bc3NvY2lhdGlvbiBvZiBJbmNyZWFzZWQgUmlzayBvZiBQbmV1bW9uaWEgYW5kIFVzaW5n
IFByb3RvbiBQdW1wIEluaGliaXRvcnMgaW4gUGF0aWVudHMgV2l0aCBUeXBlIElJIERpYWJldGVz
IE1lbGxpdHVzPC90aXRsZT48c2Vjb25kYXJ5LXRpdGxlPkRvc2UgUmVzcG9uc2U8L3NlY29uZGFy
eS10aXRsZT48L3RpdGxlcz48cGVyaW9kaWNhbD48ZnVsbC10aXRsZT5Eb3NlIFJlc3BvbnNlPC9m
dWxsLXRpdGxlPjwvcGVyaW9kaWNhbD48cGFnZXM+MTU1OTMyNTgxOTg0MzM4MzwvcGFnZXM+PHZv
bHVtZT4xNzwvdm9sdW1lPjxudW1iZXI+MjwvbnVtYmVyPjxlZGl0aW9uPjIwMTkvMDUvMTQ8L2Vk
aXRpb24+PGtleXdvcmRzPjxrZXl3b3JkPlRhaXdhbiBOYXRpb25hbCBIZWFsdGggSW5zdXJhbmNl
PC9rZXl3b3JkPjxrZXl3b3JkPmNvaG9ydCBzdHVkeTwva2V5d29yZD48a2V5d29yZD5kZWZpbmVk
IGRhaWx5IGRvc2U8L2tleXdvcmQ+PGtleXdvcmQ+cG5ldW1vbmlhPC9rZXl3b3JkPjxrZXl3b3Jk
PnByb3RvbiBwdW1wIGluaGliaXRvcjwva2V5d29yZD48a2V5d29yZD50eXBlIDIgZGlhYmV0ZXMg
bWVsbGl0dXM8L2tleXdvcmQ+PGtleXdvcmQ+b2YgaW50ZXJlc3Qgd2l0aCByZXNwZWN0IHRvIHRo
ZSByZXNlYXJjaCwgYXV0aG9yc2hpcCwgYW5kL29yIHB1YmxpY2F0aW9uIG9mIHRoaXM8L2tleXdv
cmQ+PGtleXdvcmQ+YXJ0aWNsZS48L2tleXdvcmQ+PC9rZXl3b3Jkcz48ZGF0ZXM+PHllYXI+MjAx
OTwveWVhcj48cHViLWRhdGVzPjxkYXRlPkFwci1KdW48L2RhdGU+PC9wdWItZGF0ZXM+PC9kYXRl
cz48aXNibj4xNTU5LTMyNTggKFByaW50KSYjeEQ7MTU1OS0zMjU4PC9pc2JuPjxhY2Nlc3Npb24t
bnVtPjMxMDgwMzc5PC9hY2Nlc3Npb24tbnVtPjx1cmxzPjwvdXJscz48Y3VzdG9tMj5QTUM2NDk4
Nzc5PC9jdXN0b20yPjxlbGVjdHJvbmljLXJlc291cmNlLW51bT4xMC4xMTc3LzE1NTkzMjU4MTk4
NDMzODM8L2VsZWN0cm9uaWMtcmVzb3VyY2UtbnVtPjxyZW1vdGUtZGF0YWJhc2UtcHJvdmlkZXI+
TkxNPC9yZW1vdGUtZGF0YWJhc2UtcHJvdmlkZXI+PGxhbmd1YWdlPmVuZzwvbGFuZ3VhZ2U+PC9y
ZWNvcmQ+PC9DaXRlPjxDaXRlPjxBdXRob3I+UmVpbWVyPC9BdXRob3I+PFllYXI+MjAxMjwvWWVh
cj48UmVjTnVtPjE0PC9SZWNOdW0+PHJlY29yZD48cmVjLW51bWJlcj4xNDwvcmVjLW51bWJlcj48
Zm9yZWlnbi1rZXlzPjxrZXkgYXBwPSJFTiIgZGItaWQ9IjI1ZmRmMHQwajkyeDJrZWUwcjdwZHB6
ZWVzNWF3c3MyNTV6cCIgdGltZXN0YW1wPSIxNjAzNTI2OTkxIj4xNDwva2V5PjwvZm9yZWlnbi1r
ZXlzPjxyZWYtdHlwZSBuYW1lPSJKb3VybmFsIEFydGljbGUiPjE3PC9yZWYtdHlwZT48Y29udHJp
YnV0b3JzPjxhdXRob3JzPjxhdXRob3I+UmVpbWVyLCBDLjwvYXV0aG9yPjxhdXRob3I+Qnl0emVy
LCBQLjwvYXV0aG9yPjwvYXV0aG9ycz48L2NvbnRyaWJ1dG9ycz48YXV0aC1hZGRyZXNzPk1lZGlj
aW5zayBBZmRlbGluZywgS8O4Z2UgU3lnZWh1cywgTHlra2Viw6ZrdmVqIDEsIEvDuGdlLjwvYXV0
aC1hZGRyZXNzPjx0aXRsZXM+PHRpdGxlPltBZHZlcnNlIGV2ZW50cyBhc3NvY2lhdGVkIHdpdGgg
bG9uZy10ZXJtIHVzZSBvZiBwcm90b24gcHVtcCBpbmhpYml0b3JzXTwvdGl0bGU+PHNlY29uZGFy
eS10aXRsZT5VZ2Vza3IgTGFlZ2VyPC9zZWNvbmRhcnktdGl0bGU+PC90aXRsZXM+PHBlcmlvZGlj
YWw+PGZ1bGwtdGl0bGU+VWdlc2tyIExhZWdlcjwvZnVsbC10aXRsZT48L3BlcmlvZGljYWw+PHBh
Z2VzPjIyODktOTM8L3BhZ2VzPjx2b2x1bWU+MTc0PC92b2x1bWU+PG51bWJlcj4zOTwvbnVtYmVy
PjxlZGl0aW9uPjIwMTIvMDkvMjY8L2VkaXRpb24+PGtleXdvcmRzPjxrZXl3b3JkPkFudGktVWxj
ZXIgQWdlbnRzL2FkbWluaXN0cmF0aW9uICZhbXA7IGRvc2FnZS8qYWR2ZXJzZSBlZmZlY3RzPC9r
ZXl3b3JkPjxrZXl3b3JkPkJhY3RlcmlhbCBJbmZlY3Rpb25zL2NoZW1pY2FsbHkgaW5kdWNlZDwv
a2V5d29yZD48a2V5d29yZD5Db25nZW5pdGFsIEFibm9ybWFsaXRpZXMvZXRpb2xvZ3k8L2tleXdv
cmQ+PGtleXdvcmQ+RHlzcGVwc2lhL2NoZW1pY2FsbHkgaW5kdWNlZDwva2V5d29yZD48a2V5d29y
ZD5GcmFjdHVyZXMsIEJvbmUvY2hlbWljYWxseSBpbmR1Y2VkPC9rZXl3b3JkPjxrZXl3b3JkPkdh
c3RyaW5zL21ldGFib2xpc208L2tleXdvcmQ+PGtleXdvcmQ+R2FzdHJvZW50ZXJpdGlzL2NoZW1p
Y2FsbHkgaW5kdWNlZDwva2V5d29yZD48a2V5d29yZD5HYXN0cm9lc29waGFnZWFsIFJlZmx1eC9j
aGVtaWNhbGx5IGluZHVjZWQ8L2tleXdvcmQ+PGtleXdvcmQ+SGVhcnRidXJuL2NoZW1pY2FsbHkg
aW5kdWNlZDwva2V5d29yZD48a2V5d29yZD5IdW1hbnM8L2tleXdvcmQ+PGtleXdvcmQ+TmVvcGxh
c21zL2NoZW1pY2FsbHkgaW5kdWNlZDwva2V5d29yZD48a2V5d29yZD5PbWVwcmF6b2xlL2FkbWlu
aXN0cmF0aW9uICZhbXA7IGRvc2FnZS9hZHZlcnNlIGVmZmVjdHM8L2tleXdvcmQ+PGtleXdvcmQ+
UG5ldW1vbmlhL2NoZW1pY2FsbHkgaW5kdWNlZDwva2V5d29yZD48a2V5d29yZD5Qcm90b24gUHVt
cCBJbmhpYml0b3JzL2FkbWluaXN0cmF0aW9uICZhbXA7IGRvc2FnZS8qYWR2ZXJzZSBlZmZlY3Rz
PC9rZXl3b3JkPjxrZXl3b3JkPlJpc2sgRmFjdG9yczwva2V5d29yZD48a2V5d29yZD5UaW1lIEZh
Y3RvcnM8L2tleXdvcmQ+PGtleXdvcmQ+Vml0YW1pbiBCIDEyIERlZmljaWVuY3kvY2hlbWljYWxs
eSBpbmR1Y2VkPC9rZXl3b3JkPjwva2V5d29yZHM+PGRhdGVzPjx5ZWFyPjIwMTI8L3llYXI+PHB1
Yi1kYXRlcz48ZGF0ZT5TZXAgMjQ8L2RhdGU+PC9wdWItZGF0ZXM+PC9kYXRlcz48b3JpZy1wdWI+
RGVyIGVyIGtsaW5pc2sgYmV0eWRuaW5nc2Z1bGRlIGtvbXBsaWthdGlvbmVyIGkgZm9yYmluZGVs
c2UgbWVkIGxhbmd0aWRzYmVoYW5kbGluZyBtZWQgc3lyZXB1bXBlaMOmbW1lcmUuPC9vcmlnLXB1
Yj48aXNibj4wMDQxLTU3ODI8L2lzYm4+PGFjY2Vzc2lvbi1udW0+MjMwMDYyMjI8L2FjY2Vzc2lv
bi1udW0+PHVybHM+PC91cmxzPjxyZW1vdGUtZGF0YWJhc2UtcHJvdmlkZXI+TkxNPC9yZW1vdGUt
ZGF0YWJhc2UtcHJvdmlkZXI+PGxhbmd1YWdlPmRhbjwvbGFuZ3VhZ2U+PC9yZWNvcmQ+PC9DaXRl
PjwvRW5kTm90ZT5=
</w:fldData>
        </w:fldCha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instrText xml:space="preserve"> ADDIN EN.CITE </w:instrText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begin">
          <w:fldData xml:space="preserve">PEVuZE5vdGU+PENpdGU+PEF1dGhvcj5Gb2hsPC9BdXRob3I+PFllYXI+MjAxMTwvWWVhcj48UmVj
TnVtPjEyPC9SZWNOdW0+PERpc3BsYXlUZXh0PihGb2hsICZhbXA7IFJlZ2FsLCAyMDExOyBMaW4g
ZXQgYWwuLCAyMDE5OyBSZWltZXIgJmFtcDsgQnl0emVyLCAyMDEyKTwvRGlzcGxheVRleHQ+PHJl
Y29yZD48cmVjLW51bWJlcj4xMjwvcmVjLW51bWJlcj48Zm9yZWlnbi1rZXlzPjxrZXkgYXBwPSJF
TiIgZGItaWQ9IjI1ZmRmMHQwajkyeDJrZWUwcjdwZHB6ZWVzNWF3c3MyNTV6cCIgdGltZXN0YW1w
PSIxNjAzNTI0NzczIj4xMjwva2V5PjwvZm9yZWlnbi1rZXlzPjxyZWYtdHlwZSBuYW1lPSJKb3Vy
bmFsIEFydGljbGUiPjE3PC9yZWYtdHlwZT48Y29udHJpYnV0b3JzPjxhdXRob3JzPjxhdXRob3I+
Rm9obCwgQS4gTC48L2F1dGhvcj48YXV0aG9yPlJlZ2FsLCBSLiBFLjwvYXV0aG9yPjwvYXV0aG9y
cz48L2NvbnRyaWJ1dG9ycz48YXV0aC1hZGRyZXNzPkFsZXhhbmRlciBMIEZvaGwsIFVuaXZlcnNp
dHkgb2YgTWljaGlnYW4gSG9zcGl0YWxzIGFuZCBDb2xsZWdlIG9mIFBoYXJtYWN5LCBBbm4gQXJi
b3IsIE1JIDQ4MTA5LTUwMDgsLCBVbml0ZWQgU3RhdGVzLjwvYXV0aC1hZGRyZXNzPjx0aXRsZXM+
PHRpdGxlPlByb3RvbiBwdW1wIGluaGliaXRvci1hc3NvY2lhdGVkIHBuZXVtb25pYTogTm90IGEg
YnJlYXRoIG9mIGZyZXNoIGFpciBhZnRlciBhbGw/PC90aXRsZT48c2Vjb25kYXJ5LXRpdGxlPldv
cmxkIEogR2FzdHJvaW50ZXN0IFBoYXJtYWNvbCBUaGVyPC9zZWNvbmRhcnktdGl0bGU+PC90aXRs
ZXM+PHBlcmlvZGljYWw+PGZ1bGwtdGl0bGU+V29ybGQgSiBHYXN0cm9pbnRlc3QgUGhhcm1hY29s
IFRoZXI8L2Z1bGwtdGl0bGU+PC9wZXJpb2RpY2FsPjxwYWdlcz4xNy0yNjwvcGFnZXM+PHZvbHVt
ZT4yPC92b2x1bWU+PG51bWJlcj4zPC9udW1iZXI+PGVkaXRpb24+MjAxMS8wNy8wNzwvZWRpdGlv
bj48a2V5d29yZHM+PGtleXdvcmQ+R2FzdHJpYyBhY2lkPC9rZXl3b3JkPjxrZXl3b3JkPkdhc3Ry
b2Vzb3BoYWdlYWwgcmVmbHV4IGRpc2Vhc2U8L2tleXdvcmQ+PGtleXdvcmQ+UGhhcm1hY290aGVy
YXB5PC9rZXl3b3JkPjxrZXl3b3JkPlBuZXVtb25pYTwva2V5d29yZD48a2V5d29yZD5Qcm90b24g
cHVtcCBpbmhpYml0aW9uPC9rZXl3b3JkPjwva2V5d29yZHM+PGRhdGVzPjx5ZWFyPjIwMTE8L3ll
YXI+PHB1Yi1kYXRlcz48ZGF0ZT5KdW4gNjwvZGF0ZT48L3B1Yi1kYXRlcz48L2RhdGVzPjxpc2Ju
PjIxNTAtNTM0OSAoUHJpbnQpJiN4RDsyMTUwLTUzNDk8L2lzYm4+PGFjY2Vzc2lvbi1udW0+MjE3
MzE5MTM8L2FjY2Vzc2lvbi1udW0+PHVybHM+PC91cmxzPjxjdXN0b20yPlBNQzMxMjQ2MzM8L2N1
c3RvbTI+PGVsZWN0cm9uaWMtcmVzb3VyY2UtbnVtPjEwLjQyOTIvd2pncHQudjIuaTMuMTc8L2Vs
ZWN0cm9uaWMtcmVzb3VyY2UtbnVtPjxyZW1vdGUtZGF0YWJhc2UtcHJvdmlkZXI+TkxNPC9yZW1v
dGUtZGF0YWJhc2UtcHJvdmlkZXI+PGxhbmd1YWdlPmVuZzwvbGFuZ3VhZ2U+PC9yZWNvcmQ+PC9D
aXRlPjxDaXRlPjxBdXRob3I+TGluPC9BdXRob3I+PFllYXI+MjAxOTwvWWVhcj48UmVjTnVtPjEz
PC9SZWNOdW0+PHJlY29yZD48cmVjLW51bWJlcj4xMzwvcmVjLW51bWJlcj48Zm9yZWlnbi1rZXlz
PjxrZXkgYXBwPSJFTiIgZGItaWQ9IjI1ZmRmMHQwajkyeDJrZWUwcjdwZHB6ZWVzNWF3c3MyNTV6
cCIgdGltZXN0YW1wPSIxNjAzNTI0OTE1Ij4xMzwva2V5PjwvZm9yZWlnbi1rZXlzPjxyZWYtdHlw
ZSBuYW1lPSJKb3VybmFsIEFydGljbGUiPjE3PC9yZWYtdHlwZT48Y29udHJpYnV0b3JzPjxhdXRo
b3JzPjxhdXRob3I+TGluLCBXLiBMLjwvYXV0aG9yPjxhdXRob3I+TXVvLCBDLiBTLjwvYXV0aG9y
PjxhdXRob3I+TGluLCBXLiBDLjwvYXV0aG9yPjxhdXRob3I+SHNpZWgsIFkuIFcuPC9hdXRob3I+
PGF1dGhvcj5LYW8sIEMuIEguPC9hdXRob3I+PC9hdXRob3JzPjwvY29udHJpYnV0b3JzPjxhdXRo
LWFkZHJlc3M+R3JhZHVhdGUgSW5zdGl0dXRlIG9mIFBoYXJtYWN5LCBDaGluYSBNZWRpY2FsIFVu
aXZlcnNpdHksIFRhaWNodW5nLiYjeEQ7RGVwYXJ0bWVudCBvZiBQaGFybWFjeSwgQ2hpbmEgTWVk
aWNhbCBVbml2ZXJzaXR5IEhvc3BpdGFsLCBUYWljaHVuZy4mI3hEO01hbmFnZW1lbnQgT2ZmaWNl
IGZvciBIZWFsdGggRGF0YSwgQ2hpbmEgTWVkaWNhbCBVbml2ZXJzaXR5IEhvc3BpdGFsLCBUYWlj
aHVuZy4mI3hEO0NvbGxlZ2Ugb2YgTWVkaWNpbmUsIENoaW5hIE1lZGljYWwgVW5pdmVyc2l0eSwg
VGFpY2h1bmcuJiN4RDtHcmFkdWF0ZSBJbnN0aXR1dGUgb2YgQmlvbWVkaWNhbCBTY2llbmNlcyBh
bmQgU2Nob29sIG9mIE1lZGljaW5lLCBDb2xsZWdlIG9mIE1lZGljaW5lLCBDaGluYSBNZWRpY2Fs
IFVuaXZlcnNpdHksIFRhaWNodW5nLiYjeEQ7RGVwYXJ0bWVudCBvZiBOdWNsZWFyIE1lZGljaW5l
IGFuZCBQRVQgQ2VudGVyLCBDaGluYSBNZWRpY2FsIFVuaXZlcnNpdHkgSG9zcGl0YWwsIFRhaWNo
dW5nLiYjeEQ7RGVwYXJ0bWVudCBvZiBCaW9pbmZvcm1hdGljcyBhbmQgTWVkaWNhbCBFbmdpbmVl
cmluZywgQXNpYSBVbml2ZXJzaXR5LCBUYWljaHVuZy48L2F1dGgtYWRkcmVzcz48dGl0bGVzPjx0
aXRsZT5Bc3NvY2lhdGlvbiBvZiBJbmNyZWFzZWQgUmlzayBvZiBQbmV1bW9uaWEgYW5kIFVzaW5n
IFByb3RvbiBQdW1wIEluaGliaXRvcnMgaW4gUGF0aWVudHMgV2l0aCBUeXBlIElJIERpYWJldGVz
IE1lbGxpdHVzPC90aXRsZT48c2Vjb25kYXJ5LXRpdGxlPkRvc2UgUmVzcG9uc2U8L3NlY29uZGFy
eS10aXRsZT48L3RpdGxlcz48cGVyaW9kaWNhbD48ZnVsbC10aXRsZT5Eb3NlIFJlc3BvbnNlPC9m
dWxsLXRpdGxlPjwvcGVyaW9kaWNhbD48cGFnZXM+MTU1OTMyNTgxOTg0MzM4MzwvcGFnZXM+PHZv
bHVtZT4xNzwvdm9sdW1lPjxudW1iZXI+MjwvbnVtYmVyPjxlZGl0aW9uPjIwMTkvMDUvMTQ8L2Vk
aXRpb24+PGtleXdvcmRzPjxrZXl3b3JkPlRhaXdhbiBOYXRpb25hbCBIZWFsdGggSW5zdXJhbmNl
PC9rZXl3b3JkPjxrZXl3b3JkPmNvaG9ydCBzdHVkeTwva2V5d29yZD48a2V5d29yZD5kZWZpbmVk
IGRhaWx5IGRvc2U8L2tleXdvcmQ+PGtleXdvcmQ+cG5ldW1vbmlhPC9rZXl3b3JkPjxrZXl3b3Jk
PnByb3RvbiBwdW1wIGluaGliaXRvcjwva2V5d29yZD48a2V5d29yZD50eXBlIDIgZGlhYmV0ZXMg
bWVsbGl0dXM8L2tleXdvcmQ+PGtleXdvcmQ+b2YgaW50ZXJlc3Qgd2l0aCByZXNwZWN0IHRvIHRo
ZSByZXNlYXJjaCwgYXV0aG9yc2hpcCwgYW5kL29yIHB1YmxpY2F0aW9uIG9mIHRoaXM8L2tleXdv
cmQ+PGtleXdvcmQ+YXJ0aWNsZS48L2tleXdvcmQ+PC9rZXl3b3Jkcz48ZGF0ZXM+PHllYXI+MjAx
OTwveWVhcj48cHViLWRhdGVzPjxkYXRlPkFwci1KdW48L2RhdGU+PC9wdWItZGF0ZXM+PC9kYXRl
cz48aXNibj4xNTU5LTMyNTggKFByaW50KSYjeEQ7MTU1OS0zMjU4PC9pc2JuPjxhY2Nlc3Npb24t
bnVtPjMxMDgwMzc5PC9hY2Nlc3Npb24tbnVtPjx1cmxzPjwvdXJscz48Y3VzdG9tMj5QTUM2NDk4
Nzc5PC9jdXN0b20yPjxlbGVjdHJvbmljLXJlc291cmNlLW51bT4xMC4xMTc3LzE1NTkzMjU4MTk4
NDMzODM8L2VsZWN0cm9uaWMtcmVzb3VyY2UtbnVtPjxyZW1vdGUtZGF0YWJhc2UtcHJvdmlkZXI+
TkxNPC9yZW1vdGUtZGF0YWJhc2UtcHJvdmlkZXI+PGxhbmd1YWdlPmVuZzwvbGFuZ3VhZ2U+PC9y
ZWNvcmQ+PC9DaXRlPjxDaXRlPjxBdXRob3I+UmVpbWVyPC9BdXRob3I+PFllYXI+MjAxMjwvWWVh
cj48UmVjTnVtPjE0PC9SZWNOdW0+PHJlY29yZD48cmVjLW51bWJlcj4xNDwvcmVjLW51bWJlcj48
Zm9yZWlnbi1rZXlzPjxrZXkgYXBwPSJFTiIgZGItaWQ9IjI1ZmRmMHQwajkyeDJrZWUwcjdwZHB6
ZWVzNWF3c3MyNTV6cCIgdGltZXN0YW1wPSIxNjAzNTI2OTkxIj4xNDwva2V5PjwvZm9yZWlnbi1r
ZXlzPjxyZWYtdHlwZSBuYW1lPSJKb3VybmFsIEFydGljbGUiPjE3PC9yZWYtdHlwZT48Y29udHJp
YnV0b3JzPjxhdXRob3JzPjxhdXRob3I+UmVpbWVyLCBDLjwvYXV0aG9yPjxhdXRob3I+Qnl0emVy
LCBQLjwvYXV0aG9yPjwvYXV0aG9ycz48L2NvbnRyaWJ1dG9ycz48YXV0aC1hZGRyZXNzPk1lZGlj
aW5zayBBZmRlbGluZywgS8O4Z2UgU3lnZWh1cywgTHlra2Viw6ZrdmVqIDEsIEvDuGdlLjwvYXV0
aC1hZGRyZXNzPjx0aXRsZXM+PHRpdGxlPltBZHZlcnNlIGV2ZW50cyBhc3NvY2lhdGVkIHdpdGgg
bG9uZy10ZXJtIHVzZSBvZiBwcm90b24gcHVtcCBpbmhpYml0b3JzXTwvdGl0bGU+PHNlY29uZGFy
eS10aXRsZT5VZ2Vza3IgTGFlZ2VyPC9zZWNvbmRhcnktdGl0bGU+PC90aXRsZXM+PHBlcmlvZGlj
YWw+PGZ1bGwtdGl0bGU+VWdlc2tyIExhZWdlcjwvZnVsbC10aXRsZT48L3BlcmlvZGljYWw+PHBh
Z2VzPjIyODktOTM8L3BhZ2VzPjx2b2x1bWU+MTc0PC92b2x1bWU+PG51bWJlcj4zOTwvbnVtYmVy
PjxlZGl0aW9uPjIwMTIvMDkvMjY8L2VkaXRpb24+PGtleXdvcmRzPjxrZXl3b3JkPkFudGktVWxj
ZXIgQWdlbnRzL2FkbWluaXN0cmF0aW9uICZhbXA7IGRvc2FnZS8qYWR2ZXJzZSBlZmZlY3RzPC9r
ZXl3b3JkPjxrZXl3b3JkPkJhY3RlcmlhbCBJbmZlY3Rpb25zL2NoZW1pY2FsbHkgaW5kdWNlZDwv
a2V5d29yZD48a2V5d29yZD5Db25nZW5pdGFsIEFibm9ybWFsaXRpZXMvZXRpb2xvZ3k8L2tleXdv
cmQ+PGtleXdvcmQ+RHlzcGVwc2lhL2NoZW1pY2FsbHkgaW5kdWNlZDwva2V5d29yZD48a2V5d29y
ZD5GcmFjdHVyZXMsIEJvbmUvY2hlbWljYWxseSBpbmR1Y2VkPC9rZXl3b3JkPjxrZXl3b3JkPkdh
c3RyaW5zL21ldGFib2xpc208L2tleXdvcmQ+PGtleXdvcmQ+R2FzdHJvZW50ZXJpdGlzL2NoZW1p
Y2FsbHkgaW5kdWNlZDwva2V5d29yZD48a2V5d29yZD5HYXN0cm9lc29waGFnZWFsIFJlZmx1eC9j
aGVtaWNhbGx5IGluZHVjZWQ8L2tleXdvcmQ+PGtleXdvcmQ+SGVhcnRidXJuL2NoZW1pY2FsbHkg
aW5kdWNlZDwva2V5d29yZD48a2V5d29yZD5IdW1hbnM8L2tleXdvcmQ+PGtleXdvcmQ+TmVvcGxh
c21zL2NoZW1pY2FsbHkgaW5kdWNlZDwva2V5d29yZD48a2V5d29yZD5PbWVwcmF6b2xlL2FkbWlu
aXN0cmF0aW9uICZhbXA7IGRvc2FnZS9hZHZlcnNlIGVmZmVjdHM8L2tleXdvcmQ+PGtleXdvcmQ+
UG5ldW1vbmlhL2NoZW1pY2FsbHkgaW5kdWNlZDwva2V5d29yZD48a2V5d29yZD5Qcm90b24gUHVt
cCBJbmhpYml0b3JzL2FkbWluaXN0cmF0aW9uICZhbXA7IGRvc2FnZS8qYWR2ZXJzZSBlZmZlY3Rz
PC9rZXl3b3JkPjxrZXl3b3JkPlJpc2sgRmFjdG9yczwva2V5d29yZD48a2V5d29yZD5UaW1lIEZh
Y3RvcnM8L2tleXdvcmQ+PGtleXdvcmQ+Vml0YW1pbiBCIDEyIERlZmljaWVuY3kvY2hlbWljYWxs
eSBpbmR1Y2VkPC9rZXl3b3JkPjwva2V5d29yZHM+PGRhdGVzPjx5ZWFyPjIwMTI8L3llYXI+PHB1
Yi1kYXRlcz48ZGF0ZT5TZXAgMjQ8L2RhdGU+PC9wdWItZGF0ZXM+PC9kYXRlcz48b3JpZy1wdWI+
RGVyIGVyIGtsaW5pc2sgYmV0eWRuaW5nc2Z1bGRlIGtvbXBsaWthdGlvbmVyIGkgZm9yYmluZGVs
c2UgbWVkIGxhbmd0aWRzYmVoYW5kbGluZyBtZWQgc3lyZXB1bXBlaMOmbW1lcmUuPC9vcmlnLXB1
Yj48aXNibj4wMDQxLTU3ODI8L2lzYm4+PGFjY2Vzc2lvbi1udW0+MjMwMDYyMjI8L2FjY2Vzc2lv
bi1udW0+PHVybHM+PC91cmxzPjxyZW1vdGUtZGF0YWJhc2UtcHJvdmlkZXI+TkxNPC9yZW1vdGUt
ZGF0YWJhc2UtcHJvdmlkZXI+PGxhbmd1YWdlPmRhbjwvbGFuZ3VhZ2U+PC9yZWNvcmQ+PC9DaXRl
PjwvRW5kTm90ZT5=
</w:fldData>
        </w:fldCha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instrText xml:space="preserve"> ADDIN EN.CITE.DATA </w:instrText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</w:r>
      <w:r w:rsidR="00EF7572" w:rsidRPr="00A778CB">
        <w:rPr>
          <w:rFonts w:asciiTheme="majorBidi" w:hAnsiTheme="majorBidi" w:cstheme="majorBidi"/>
          <w:sz w:val="21"/>
          <w:szCs w:val="21"/>
          <w:lang w:bidi="fa-IR"/>
        </w:rPr>
        <w:fldChar w:fldCharType="end"/>
      </w:r>
      <w:r w:rsidRPr="00A778CB">
        <w:rPr>
          <w:rFonts w:asciiTheme="majorBidi" w:hAnsiTheme="majorBidi" w:cstheme="majorBidi"/>
          <w:sz w:val="21"/>
          <w:szCs w:val="21"/>
          <w:lang w:bidi="fa-IR"/>
        </w:rPr>
      </w:r>
      <w:r w:rsidRPr="00A778CB">
        <w:rPr>
          <w:rFonts w:asciiTheme="majorBidi" w:hAnsiTheme="majorBidi" w:cstheme="majorBidi"/>
          <w:sz w:val="21"/>
          <w:szCs w:val="21"/>
          <w:lang w:bidi="fa-IR"/>
        </w:rPr>
        <w:fldChar w:fldCharType="separate"/>
      </w:r>
      <w:r w:rsidR="00EF7572" w:rsidRPr="00A778CB">
        <w:rPr>
          <w:rFonts w:asciiTheme="majorBidi" w:hAnsiTheme="majorBidi" w:cstheme="majorBidi"/>
          <w:noProof/>
          <w:sz w:val="21"/>
          <w:szCs w:val="21"/>
          <w:lang w:bidi="fa-IR"/>
        </w:rPr>
        <w:t>(Fohl &amp; Regal, 2011; Lin et al., 2019; Reimer &amp; Bytzer, 2012)</w:t>
      </w:r>
      <w:r w:rsidRPr="00A778CB">
        <w:rPr>
          <w:rFonts w:asciiTheme="majorBidi" w:hAnsiTheme="majorBidi" w:cstheme="majorBidi"/>
          <w:sz w:val="21"/>
          <w:szCs w:val="21"/>
          <w:lang w:bidi="fa-IR"/>
        </w:rPr>
        <w:fldChar w:fldCharType="end"/>
      </w:r>
      <w:r w:rsidRPr="00A778CB">
        <w:rPr>
          <w:rFonts w:asciiTheme="majorBidi" w:hAnsiTheme="majorBidi" w:cstheme="majorBidi"/>
          <w:sz w:val="21"/>
          <w:szCs w:val="21"/>
          <w:lang w:bidi="fa-IR"/>
        </w:rPr>
        <w:t>.</w:t>
      </w:r>
      <w:r w:rsidR="00C33150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 This background</w:t>
      </w:r>
      <w:r w:rsidR="00456A7F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 has given rise to </w:t>
      </w:r>
      <w:r w:rsidR="00BB4192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the </w:t>
      </w:r>
      <w:r w:rsidR="00456A7F" w:rsidRPr="00A778CB">
        <w:rPr>
          <w:rFonts w:asciiTheme="majorBidi" w:hAnsiTheme="majorBidi" w:cstheme="majorBidi"/>
          <w:sz w:val="21"/>
          <w:szCs w:val="21"/>
          <w:lang w:bidi="fa-IR"/>
        </w:rPr>
        <w:t>hypothesis that long-term PPIs usage could be a risk factor COVID-19. For testing this hypothesis, a number of studies have been done recently.</w:t>
      </w:r>
      <w:r w:rsidR="00F57698" w:rsidRPr="00A778CB">
        <w:rPr>
          <w:rFonts w:asciiTheme="majorBidi" w:hAnsiTheme="majorBidi" w:cstheme="majorBidi"/>
          <w:sz w:val="21"/>
          <w:szCs w:val="21"/>
          <w:lang w:bidi="fa-IR"/>
        </w:rPr>
        <w:t xml:space="preserve"> </w:t>
      </w:r>
      <w:r w:rsidR="00AD4192" w:rsidRPr="00A778CB">
        <w:rPr>
          <w:rFonts w:asciiTheme="majorBidi" w:hAnsiTheme="majorBidi" w:cstheme="majorBidi"/>
          <w:sz w:val="21"/>
          <w:szCs w:val="21"/>
          <w:lang w:bidi="fa-IR"/>
        </w:rPr>
        <w:t> In this review, we performed a systematic review to evaluate the association between long-term PPIs usage and the risk of SARS-CoV-2 infection.</w:t>
      </w:r>
    </w:p>
    <w:p w14:paraId="007BE9EA" w14:textId="149FC141" w:rsidR="005E675B" w:rsidRPr="004757B8" w:rsidRDefault="005E675B" w:rsidP="002B5C7E">
      <w:pPr>
        <w:spacing w:line="276" w:lineRule="auto"/>
        <w:rPr>
          <w:rFonts w:asciiTheme="majorBidi" w:eastAsia="Calibri" w:hAnsiTheme="majorBidi" w:cstheme="majorBidi"/>
          <w:b/>
          <w:bCs/>
          <w:color w:val="000000"/>
          <w:sz w:val="21"/>
          <w:szCs w:val="21"/>
        </w:rPr>
      </w:pPr>
      <w:r w:rsidRPr="004757B8">
        <w:rPr>
          <w:rFonts w:asciiTheme="majorBidi" w:eastAsia="Calibri" w:hAnsiTheme="majorBidi" w:cstheme="majorBidi"/>
          <w:b/>
          <w:bCs/>
          <w:color w:val="000000"/>
          <w:sz w:val="21"/>
          <w:szCs w:val="21"/>
        </w:rPr>
        <w:t>Material and methods</w:t>
      </w:r>
    </w:p>
    <w:p w14:paraId="2CC95D59" w14:textId="4C8ED86D" w:rsidR="005E675B" w:rsidRPr="004757B8" w:rsidRDefault="005E675B" w:rsidP="004757B8">
      <w:pPr>
        <w:spacing w:line="276" w:lineRule="auto"/>
        <w:ind w:firstLine="360"/>
        <w:jc w:val="both"/>
        <w:rPr>
          <w:rFonts w:asciiTheme="majorBidi" w:hAnsiTheme="majorBidi" w:cstheme="majorBidi"/>
          <w:color w:val="000000"/>
          <w:sz w:val="21"/>
          <w:szCs w:val="21"/>
        </w:rPr>
      </w:pPr>
      <w:r w:rsidRPr="004757B8">
        <w:rPr>
          <w:rFonts w:asciiTheme="majorBidi" w:hAnsiTheme="majorBidi" w:cstheme="majorBidi"/>
          <w:color w:val="000000"/>
          <w:sz w:val="21"/>
          <w:szCs w:val="21"/>
        </w:rPr>
        <w:t xml:space="preserve">The </w:t>
      </w:r>
      <w:r w:rsidR="00D2784F" w:rsidRPr="004757B8">
        <w:rPr>
          <w:rFonts w:asciiTheme="majorBidi" w:hAnsiTheme="majorBidi" w:cstheme="majorBidi"/>
          <w:color w:val="000000"/>
          <w:sz w:val="21"/>
          <w:szCs w:val="21"/>
        </w:rPr>
        <w:t>method</w:t>
      </w:r>
      <w:r w:rsidRPr="004757B8">
        <w:rPr>
          <w:rFonts w:asciiTheme="majorBidi" w:hAnsiTheme="majorBidi" w:cstheme="majorBidi"/>
          <w:color w:val="000000"/>
          <w:sz w:val="21"/>
          <w:szCs w:val="21"/>
        </w:rPr>
        <w:t xml:space="preserve"> for this systematic review was </w:t>
      </w:r>
      <w:r w:rsidR="00D2784F" w:rsidRPr="004757B8">
        <w:rPr>
          <w:rFonts w:asciiTheme="majorBidi" w:hAnsiTheme="majorBidi" w:cstheme="majorBidi"/>
          <w:color w:val="000000"/>
          <w:sz w:val="21"/>
          <w:szCs w:val="21"/>
        </w:rPr>
        <w:t>directed</w:t>
      </w:r>
      <w:r w:rsidRPr="004757B8">
        <w:rPr>
          <w:rFonts w:asciiTheme="majorBidi" w:hAnsiTheme="majorBidi" w:cstheme="majorBidi"/>
          <w:color w:val="000000"/>
          <w:sz w:val="21"/>
          <w:szCs w:val="21"/>
        </w:rPr>
        <w:t xml:space="preserve"> according to the Preferred Reporting Items for Systematic Reviews and Meta-Analyses (PRISMA) guidelines </w:t>
      </w:r>
      <w:r w:rsidRPr="004757B8">
        <w:rPr>
          <w:rFonts w:asciiTheme="majorBidi" w:hAnsiTheme="majorBidi" w:cstheme="majorBidi"/>
          <w:color w:val="000000"/>
          <w:sz w:val="21"/>
          <w:szCs w:val="21"/>
        </w:rPr>
        <w:fldChar w:fldCharType="begin"/>
      </w:r>
      <w:r w:rsidR="00EF7572" w:rsidRPr="004757B8">
        <w:rPr>
          <w:rFonts w:asciiTheme="majorBidi" w:hAnsiTheme="majorBidi" w:cstheme="majorBidi"/>
          <w:color w:val="000000"/>
          <w:sz w:val="21"/>
          <w:szCs w:val="21"/>
        </w:rPr>
        <w:instrText xml:space="preserve"> ADDIN EN.CITE &lt;EndNote&gt;&lt;Cite&gt;&lt;Author&gt;Moher&lt;/Author&gt;&lt;Year&gt;2009&lt;/Year&gt;&lt;RecNum&gt;39&lt;/RecNum&gt;&lt;DisplayText&gt;(Moher et al., 2009)&lt;/DisplayText&gt;&lt;record&gt;&lt;rec-number&gt;39&lt;/rec-number&gt;&lt;foreign-keys&gt;&lt;key app="EN" db-id="wddzd2tr1rpaa0eszvl59e2v5epss2pdrrwz" timestamp="1599057927"&gt;39&lt;/key&gt;&lt;/foreign-keys&gt;&lt;ref-type name="Journal Article"&gt;17&lt;/ref-type&gt;&lt;contributors&gt;&lt;authors&gt;&lt;author&gt;Moher, D.&lt;/author&gt;&lt;author&gt;Liberati, A.&lt;/author&gt;&lt;author&gt;Tetzlaff, J.&lt;/author&gt;&lt;author&gt;Altman, D. G.&lt;/author&gt;&lt;/authors&gt;&lt;/contributors&gt;&lt;auth-address&gt;Ottawa Methods Centre, Ottawa Hospital Research Institute, Ottawa, Ontario, Canada. dmoher@ohri.ca&lt;/auth-address&gt;&lt;titles&gt;&lt;title&gt;Preferred reporting items for systematic reviews and meta-analyses: the PRISMA statement&lt;/title&gt;&lt;secondary-title&gt;J Clin Epidemiol&lt;/secondary-title&gt;&lt;/titles&gt;&lt;periodical&gt;&lt;full-title&gt;J Clin Epidemiol&lt;/full-title&gt;&lt;/periodical&gt;&lt;pages&gt;1006-12&lt;/pages&gt;&lt;volume&gt;62&lt;/volume&gt;&lt;number&gt;10&lt;/number&gt;&lt;edition&gt;2009/07/28&lt;/edition&gt;&lt;keywords&gt;&lt;keyword&gt;Evidence-Based Practice/standards&lt;/keyword&gt;&lt;keyword&gt;Humans&lt;/keyword&gt;&lt;keyword&gt;*Meta-Analysis as Topic&lt;/keyword&gt;&lt;keyword&gt;Periodicals as Topic/standards&lt;/keyword&gt;&lt;keyword&gt;Publication Bias&lt;/keyword&gt;&lt;keyword&gt;Publishing/*standards&lt;/keyword&gt;&lt;keyword&gt;Quality Control&lt;/keyword&gt;&lt;keyword&gt;*Review Literature as Topic&lt;/keyword&gt;&lt;keyword&gt;Terminology as Topic&lt;/keyword&gt;&lt;/keywords&gt;&lt;dates&gt;&lt;year&gt;2009&lt;/year&gt;&lt;pub-dates&gt;&lt;date&gt;Oct&lt;/date&gt;&lt;/pub-dates&gt;&lt;/dates&gt;&lt;isbn&gt;0895-4356&lt;/isbn&gt;&lt;accession-num&gt;19631508&lt;/accession-num&gt;&lt;urls&gt;&lt;/urls&gt;&lt;electronic-resource-num&gt;10.1016/j.jclinepi.2009.06.005&lt;/electronic-resource-num&gt;&lt;remote-database-provider&gt;NLM&lt;/remote-database-provider&gt;&lt;language&gt;eng&lt;/language&gt;&lt;/record&gt;&lt;/Cite&gt;&lt;/EndNote&gt;</w:instrText>
      </w:r>
      <w:r w:rsidRPr="004757B8">
        <w:rPr>
          <w:rFonts w:asciiTheme="majorBidi" w:hAnsiTheme="majorBidi" w:cstheme="majorBidi"/>
          <w:color w:val="000000"/>
          <w:sz w:val="21"/>
          <w:szCs w:val="21"/>
        </w:rPr>
        <w:fldChar w:fldCharType="separate"/>
      </w:r>
      <w:r w:rsidR="00EF7572" w:rsidRPr="004757B8">
        <w:rPr>
          <w:rFonts w:asciiTheme="majorBidi" w:hAnsiTheme="majorBidi" w:cstheme="majorBidi"/>
          <w:noProof/>
          <w:color w:val="000000"/>
          <w:sz w:val="21"/>
          <w:szCs w:val="21"/>
        </w:rPr>
        <w:t>(Moher et al., 2009)</w:t>
      </w:r>
      <w:r w:rsidRPr="004757B8">
        <w:rPr>
          <w:rFonts w:asciiTheme="majorBidi" w:hAnsiTheme="majorBidi" w:cstheme="majorBidi"/>
          <w:color w:val="000000"/>
          <w:sz w:val="21"/>
          <w:szCs w:val="21"/>
        </w:rPr>
        <w:fldChar w:fldCharType="end"/>
      </w:r>
      <w:r w:rsidRPr="004757B8">
        <w:rPr>
          <w:rFonts w:asciiTheme="majorBidi" w:hAnsiTheme="majorBidi" w:cstheme="majorBidi"/>
          <w:color w:val="000000"/>
          <w:sz w:val="21"/>
          <w:szCs w:val="21"/>
        </w:rPr>
        <w:t>.</w:t>
      </w:r>
    </w:p>
    <w:p w14:paraId="440EE0AC" w14:textId="77777777" w:rsidR="005E675B" w:rsidRPr="004757B8" w:rsidRDefault="005E675B" w:rsidP="004757B8">
      <w:pPr>
        <w:spacing w:line="276" w:lineRule="auto"/>
        <w:jc w:val="both"/>
        <w:rPr>
          <w:rFonts w:asciiTheme="majorBidi" w:hAnsiTheme="majorBidi" w:cstheme="majorBidi"/>
          <w:color w:val="000000"/>
          <w:sz w:val="21"/>
          <w:szCs w:val="21"/>
        </w:rPr>
      </w:pPr>
    </w:p>
    <w:p w14:paraId="09CDF473" w14:textId="77777777" w:rsidR="005E675B" w:rsidRPr="004757B8" w:rsidRDefault="005E675B" w:rsidP="004757B8">
      <w:pPr>
        <w:spacing w:line="276" w:lineRule="auto"/>
        <w:jc w:val="both"/>
        <w:rPr>
          <w:rFonts w:asciiTheme="majorBidi" w:hAnsiTheme="majorBidi" w:cstheme="majorBidi"/>
          <w:i/>
          <w:iCs/>
          <w:color w:val="000000"/>
          <w:sz w:val="21"/>
          <w:szCs w:val="21"/>
          <w:lang w:bidi="en-US"/>
        </w:rPr>
      </w:pPr>
      <w:r w:rsidRPr="004757B8">
        <w:rPr>
          <w:rFonts w:asciiTheme="majorBidi" w:hAnsiTheme="majorBidi" w:cstheme="majorBidi"/>
          <w:i/>
          <w:iCs/>
          <w:color w:val="000000"/>
          <w:sz w:val="21"/>
          <w:szCs w:val="21"/>
          <w:lang w:bidi="en-US"/>
        </w:rPr>
        <w:t xml:space="preserve">Search strategy </w:t>
      </w:r>
    </w:p>
    <w:p w14:paraId="3525F54F" w14:textId="3E869DFC" w:rsidR="005E675B" w:rsidRPr="004757B8" w:rsidRDefault="005E675B" w:rsidP="004757B8">
      <w:pPr>
        <w:spacing w:after="240" w:line="276" w:lineRule="auto"/>
        <w:ind w:firstLine="360"/>
        <w:jc w:val="both"/>
        <w:rPr>
          <w:rFonts w:asciiTheme="majorBidi" w:eastAsia="Calibri" w:hAnsiTheme="majorBidi" w:cstheme="majorBidi"/>
          <w:color w:val="000000"/>
          <w:sz w:val="21"/>
          <w:szCs w:val="21"/>
        </w:rPr>
      </w:pPr>
      <w:r w:rsidRPr="004757B8">
        <w:rPr>
          <w:rFonts w:asciiTheme="majorBidi" w:hAnsiTheme="majorBidi" w:cstheme="majorBidi"/>
          <w:color w:val="000000"/>
          <w:sz w:val="21"/>
          <w:szCs w:val="21"/>
          <w:lang w:bidi="en-US"/>
        </w:rPr>
        <w:t xml:space="preserve">This systematic review was performed in order </w:t>
      </w:r>
      <w:r w:rsidRPr="004757B8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to evaluate </w:t>
      </w:r>
      <w:r w:rsidR="00215FF1" w:rsidRPr="004757B8">
        <w:rPr>
          <w:rFonts w:asciiTheme="majorBidi" w:eastAsia="Calibri" w:hAnsiTheme="majorBidi" w:cstheme="majorBidi"/>
          <w:color w:val="000000"/>
          <w:sz w:val="21"/>
          <w:szCs w:val="21"/>
        </w:rPr>
        <w:t>whether</w:t>
      </w:r>
      <w:r w:rsidRPr="004757B8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long-term PPI taking might be harmful </w:t>
      </w:r>
      <w:r w:rsidR="00215FF1" w:rsidRPr="004757B8">
        <w:rPr>
          <w:rFonts w:asciiTheme="majorBidi" w:eastAsia="Calibri" w:hAnsiTheme="majorBidi" w:cstheme="majorBidi"/>
          <w:color w:val="000000"/>
          <w:sz w:val="21"/>
          <w:szCs w:val="21"/>
        </w:rPr>
        <w:t>considering</w:t>
      </w:r>
      <w:r w:rsidRPr="004757B8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the risk of SARS-CoV-2 infection. In this regard, we aimed to </w:t>
      </w:r>
      <w:r w:rsidR="00215FF1" w:rsidRPr="004757B8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review </w:t>
      </w:r>
      <w:r w:rsidR="002C10D4" w:rsidRPr="004757B8">
        <w:rPr>
          <w:rFonts w:asciiTheme="majorBidi" w:eastAsia="Calibri" w:hAnsiTheme="majorBidi" w:cstheme="majorBidi"/>
          <w:color w:val="000000"/>
          <w:sz w:val="21"/>
          <w:szCs w:val="21"/>
        </w:rPr>
        <w:t>studies</w:t>
      </w:r>
      <w:r w:rsidR="00215FF1" w:rsidRPr="004757B8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which have evaluated</w:t>
      </w:r>
      <w:r w:rsidRPr="004757B8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assoc</w:t>
      </w:r>
      <w:r w:rsidR="00F54A2C" w:rsidRPr="004757B8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iations of the use of PPIs with </w:t>
      </w:r>
      <w:r w:rsidRPr="004757B8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the infection rates of COVID-19 among patients who </w:t>
      </w:r>
      <w:r w:rsidR="002C10D4" w:rsidRPr="004757B8">
        <w:rPr>
          <w:rFonts w:asciiTheme="majorBidi" w:eastAsia="Calibri" w:hAnsiTheme="majorBidi" w:cstheme="majorBidi"/>
          <w:color w:val="000000"/>
          <w:sz w:val="21"/>
          <w:szCs w:val="21"/>
        </w:rPr>
        <w:t>experienced</w:t>
      </w:r>
      <w:r w:rsidRPr="004757B8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SARS-CoV-2 testing</w:t>
      </w:r>
      <w:r w:rsidR="009F1162" w:rsidRPr="004757B8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. </w:t>
      </w:r>
      <w:r w:rsidRPr="004757B8">
        <w:rPr>
          <w:rFonts w:asciiTheme="majorBidi" w:hAnsiTheme="majorBidi" w:cstheme="majorBidi"/>
          <w:color w:val="000000"/>
          <w:sz w:val="21"/>
          <w:szCs w:val="21"/>
          <w:lang w:bidi="en-US"/>
        </w:rPr>
        <w:t xml:space="preserve">PubMed, Google Scholar, Scopus, and Cochrane databases were searched </w:t>
      </w:r>
      <w:r w:rsidRPr="004757B8">
        <w:rPr>
          <w:rFonts w:asciiTheme="majorBidi" w:hAnsiTheme="majorBidi" w:cstheme="majorBidi"/>
          <w:color w:val="000000"/>
          <w:sz w:val="21"/>
          <w:szCs w:val="21"/>
          <w:lang w:bidi="en-US"/>
        </w:rPr>
        <w:lastRenderedPageBreak/>
        <w:t>from database inception</w:t>
      </w:r>
      <w:r w:rsidRPr="004757B8">
        <w:rPr>
          <w:rFonts w:asciiTheme="majorBidi" w:hAnsiTheme="majorBidi" w:cstheme="majorBidi"/>
          <w:b/>
          <w:bCs/>
          <w:color w:val="000000"/>
          <w:sz w:val="21"/>
          <w:szCs w:val="21"/>
          <w:lang w:bidi="en-US"/>
        </w:rPr>
        <w:t xml:space="preserve"> </w:t>
      </w:r>
      <w:r w:rsidRPr="004757B8">
        <w:rPr>
          <w:rFonts w:asciiTheme="majorBidi" w:hAnsiTheme="majorBidi" w:cstheme="majorBidi"/>
          <w:color w:val="000000"/>
          <w:sz w:val="21"/>
          <w:szCs w:val="21"/>
          <w:lang w:bidi="en-US"/>
        </w:rPr>
        <w:t xml:space="preserve">till </w:t>
      </w:r>
      <w:r w:rsidR="00374A6E" w:rsidRPr="004757B8">
        <w:rPr>
          <w:rFonts w:asciiTheme="majorBidi" w:hAnsiTheme="majorBidi" w:cstheme="majorBidi"/>
          <w:color w:val="000000" w:themeColor="text1"/>
          <w:sz w:val="21"/>
          <w:szCs w:val="21"/>
          <w:lang w:bidi="en-US"/>
        </w:rPr>
        <w:t>2</w:t>
      </w:r>
      <w:r w:rsidR="00374A6E" w:rsidRPr="004757B8">
        <w:rPr>
          <w:rFonts w:asciiTheme="majorBidi" w:hAnsiTheme="majorBidi" w:cstheme="majorBidi"/>
          <w:color w:val="000000" w:themeColor="text1"/>
          <w:sz w:val="21"/>
          <w:szCs w:val="21"/>
          <w:vertAlign w:val="superscript"/>
          <w:lang w:bidi="en-US"/>
        </w:rPr>
        <w:t>nd</w:t>
      </w:r>
      <w:r w:rsidR="00374A6E" w:rsidRPr="004757B8">
        <w:rPr>
          <w:rFonts w:asciiTheme="majorBidi" w:hAnsiTheme="majorBidi" w:cstheme="majorBidi"/>
          <w:color w:val="000000" w:themeColor="text1"/>
          <w:sz w:val="21"/>
          <w:szCs w:val="21"/>
          <w:lang w:bidi="en-US"/>
        </w:rPr>
        <w:t xml:space="preserve"> December 2020</w:t>
      </w:r>
      <w:r w:rsidRPr="004757B8">
        <w:rPr>
          <w:rFonts w:asciiTheme="majorBidi" w:hAnsiTheme="majorBidi" w:cstheme="majorBidi"/>
          <w:color w:val="000000"/>
          <w:sz w:val="21"/>
          <w:szCs w:val="21"/>
          <w:lang w:bidi="en-US"/>
        </w:rPr>
        <w:t>. We did not apply any restrictions on the date of the articles. The following search terms based on “AND” “OR” operators were used in mentioned databases: (“</w:t>
      </w:r>
      <w:r w:rsidR="002C10D4" w:rsidRPr="004757B8">
        <w:rPr>
          <w:rFonts w:asciiTheme="majorBidi" w:hAnsiTheme="majorBidi" w:cstheme="majorBidi"/>
          <w:color w:val="000000"/>
          <w:sz w:val="21"/>
          <w:szCs w:val="21"/>
          <w:lang w:bidi="en-US"/>
        </w:rPr>
        <w:t>Proton Pump Inhibitors</w:t>
      </w:r>
      <w:r w:rsidRPr="004757B8">
        <w:rPr>
          <w:rFonts w:asciiTheme="majorBidi" w:hAnsiTheme="majorBidi" w:cstheme="majorBidi"/>
          <w:color w:val="000000"/>
          <w:sz w:val="21"/>
          <w:szCs w:val="21"/>
          <w:lang w:bidi="en-US"/>
        </w:rPr>
        <w:t>” OR “</w:t>
      </w:r>
      <w:r w:rsidR="002C10D4" w:rsidRPr="004757B8">
        <w:rPr>
          <w:rFonts w:asciiTheme="majorBidi" w:hAnsiTheme="majorBidi" w:cstheme="majorBidi"/>
          <w:color w:val="000000"/>
          <w:sz w:val="21"/>
          <w:szCs w:val="21"/>
          <w:lang w:bidi="en-US"/>
        </w:rPr>
        <w:t>Pantoprazole</w:t>
      </w:r>
      <w:r w:rsidRPr="004757B8">
        <w:rPr>
          <w:rFonts w:asciiTheme="majorBidi" w:hAnsiTheme="majorBidi" w:cstheme="majorBidi"/>
          <w:color w:val="000000"/>
          <w:sz w:val="21"/>
          <w:szCs w:val="21"/>
          <w:lang w:bidi="en-US"/>
        </w:rPr>
        <w:t>” OR “</w:t>
      </w:r>
      <w:r w:rsidR="002C10D4" w:rsidRPr="004757B8">
        <w:rPr>
          <w:rFonts w:asciiTheme="majorBidi" w:hAnsiTheme="majorBidi" w:cstheme="majorBidi"/>
          <w:color w:val="000000"/>
          <w:sz w:val="21"/>
          <w:szCs w:val="21"/>
          <w:lang w:bidi="en-US"/>
        </w:rPr>
        <w:t>Omeprazole</w:t>
      </w:r>
      <w:r w:rsidRPr="004757B8">
        <w:rPr>
          <w:rFonts w:asciiTheme="majorBidi" w:hAnsiTheme="majorBidi" w:cstheme="majorBidi"/>
          <w:color w:val="000000"/>
          <w:sz w:val="21"/>
          <w:szCs w:val="21"/>
          <w:lang w:bidi="en-US"/>
        </w:rPr>
        <w:t>” OR “</w:t>
      </w:r>
      <w:r w:rsidR="002C10D4" w:rsidRPr="004757B8">
        <w:rPr>
          <w:rFonts w:asciiTheme="majorBidi" w:hAnsiTheme="majorBidi" w:cstheme="majorBidi"/>
          <w:color w:val="000000"/>
          <w:sz w:val="21"/>
          <w:szCs w:val="21"/>
          <w:lang w:bidi="en-US"/>
        </w:rPr>
        <w:t>Dexlansoprazole</w:t>
      </w:r>
      <w:r w:rsidRPr="004757B8">
        <w:rPr>
          <w:rFonts w:asciiTheme="majorBidi" w:hAnsiTheme="majorBidi" w:cstheme="majorBidi"/>
          <w:color w:val="000000"/>
          <w:sz w:val="21"/>
          <w:szCs w:val="21"/>
          <w:lang w:bidi="en-US"/>
        </w:rPr>
        <w:t>” AND “</w:t>
      </w:r>
      <w:r w:rsidR="002C10D4" w:rsidRPr="004757B8">
        <w:rPr>
          <w:rFonts w:asciiTheme="majorBidi" w:hAnsiTheme="majorBidi" w:cstheme="majorBidi"/>
          <w:color w:val="000000"/>
          <w:sz w:val="21"/>
          <w:szCs w:val="21"/>
          <w:lang w:bidi="en-US"/>
        </w:rPr>
        <w:t>COVID-19</w:t>
      </w:r>
      <w:r w:rsidRPr="004757B8">
        <w:rPr>
          <w:rFonts w:asciiTheme="majorBidi" w:hAnsiTheme="majorBidi" w:cstheme="majorBidi"/>
          <w:color w:val="000000"/>
          <w:sz w:val="21"/>
          <w:szCs w:val="21"/>
          <w:lang w:bidi="en-US"/>
        </w:rPr>
        <w:t>” OR “</w:t>
      </w:r>
      <w:r w:rsidR="002C10D4" w:rsidRPr="004757B8">
        <w:rPr>
          <w:rFonts w:asciiTheme="majorBidi" w:hAnsiTheme="majorBidi" w:cstheme="majorBidi"/>
          <w:color w:val="000000"/>
          <w:sz w:val="21"/>
          <w:szCs w:val="21"/>
          <w:lang w:bidi="en-US"/>
        </w:rPr>
        <w:t>Coronavirus</w:t>
      </w:r>
      <w:r w:rsidRPr="004757B8">
        <w:rPr>
          <w:rFonts w:asciiTheme="majorBidi" w:hAnsiTheme="majorBidi" w:cstheme="majorBidi"/>
          <w:color w:val="000000"/>
          <w:sz w:val="21"/>
          <w:szCs w:val="21"/>
          <w:lang w:bidi="en-US"/>
        </w:rPr>
        <w:t>” OR “</w:t>
      </w:r>
      <w:r w:rsidR="002C10D4" w:rsidRPr="004757B8">
        <w:rPr>
          <w:rFonts w:asciiTheme="majorBidi" w:hAnsiTheme="majorBidi" w:cstheme="majorBidi"/>
          <w:color w:val="000000"/>
          <w:sz w:val="21"/>
          <w:szCs w:val="21"/>
          <w:lang w:bidi="en-US"/>
        </w:rPr>
        <w:t>SARS</w:t>
      </w:r>
      <w:r w:rsidRPr="004757B8">
        <w:rPr>
          <w:rFonts w:asciiTheme="majorBidi" w:hAnsiTheme="majorBidi" w:cstheme="majorBidi"/>
          <w:color w:val="000000"/>
          <w:sz w:val="21"/>
          <w:szCs w:val="21"/>
          <w:lang w:bidi="en-US"/>
        </w:rPr>
        <w:t>”). References within each article were evaluated for inclusion in the systematic review.</w:t>
      </w:r>
      <w:r w:rsidRPr="004757B8">
        <w:rPr>
          <w:rFonts w:asciiTheme="majorBidi" w:eastAsia="Calibri" w:hAnsiTheme="majorBidi" w:cstheme="majorBidi"/>
          <w:b/>
          <w:bCs/>
          <w:color w:val="000000"/>
          <w:sz w:val="21"/>
          <w:szCs w:val="21"/>
        </w:rPr>
        <w:t xml:space="preserve"> </w:t>
      </w:r>
    </w:p>
    <w:p w14:paraId="0C40A208" w14:textId="77777777" w:rsidR="005E675B" w:rsidRPr="004757B8" w:rsidRDefault="005E675B" w:rsidP="004757B8">
      <w:pPr>
        <w:spacing w:line="276" w:lineRule="auto"/>
        <w:jc w:val="both"/>
        <w:rPr>
          <w:rFonts w:asciiTheme="majorBidi" w:eastAsia="Calibri" w:hAnsiTheme="majorBidi" w:cstheme="majorBidi"/>
          <w:i/>
          <w:iCs/>
          <w:color w:val="000000"/>
          <w:sz w:val="21"/>
          <w:szCs w:val="21"/>
          <w:lang w:bidi="en-US"/>
        </w:rPr>
      </w:pPr>
      <w:r w:rsidRPr="004757B8">
        <w:rPr>
          <w:rFonts w:asciiTheme="majorBidi" w:eastAsia="Calibri" w:hAnsiTheme="majorBidi" w:cstheme="majorBidi"/>
          <w:i/>
          <w:iCs/>
          <w:color w:val="000000"/>
          <w:sz w:val="21"/>
          <w:szCs w:val="21"/>
          <w:lang w:bidi="en-US"/>
        </w:rPr>
        <w:t>Inclusion criteria based on PICOS criteria</w:t>
      </w:r>
    </w:p>
    <w:p w14:paraId="34B934DC" w14:textId="4873257B" w:rsidR="005E675B" w:rsidRPr="004757B8" w:rsidRDefault="005D4C2C" w:rsidP="002B5C7E">
      <w:pPr>
        <w:spacing w:after="240" w:line="276" w:lineRule="auto"/>
        <w:ind w:firstLine="360"/>
        <w:jc w:val="both"/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</w:pPr>
      <w:r w:rsidRPr="004757B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>We included a</w:t>
      </w:r>
      <w:r w:rsidR="005E675B" w:rsidRPr="004757B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ll human </w:t>
      </w:r>
      <w:r w:rsidR="00374A6E" w:rsidRPr="004757B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>studies with</w:t>
      </w:r>
      <w:r w:rsidR="00F669EA" w:rsidRPr="004757B8" w:rsidDel="00C740D7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 </w:t>
      </w:r>
      <w:r w:rsidRPr="004757B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>randomized and placebo</w:t>
      </w:r>
      <w:r w:rsidR="00A10DDB" w:rsidRPr="004757B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 or </w:t>
      </w:r>
      <w:r w:rsidRPr="004757B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>controlled</w:t>
      </w:r>
      <w:r w:rsidRPr="004757B8" w:rsidDel="00C740D7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 </w:t>
      </w:r>
      <w:r w:rsidRPr="004757B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design </w:t>
      </w:r>
      <w:r w:rsidR="00C740D7" w:rsidRPr="004757B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addressing the association </w:t>
      </w:r>
      <w:r w:rsidR="00525A63" w:rsidRPr="004757B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between PPI taking and </w:t>
      </w:r>
      <w:r w:rsidR="00F669EA" w:rsidRPr="004757B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>acquiring the COVID-19 and its severe outcomes</w:t>
      </w:r>
      <w:r w:rsidR="005E675B" w:rsidRPr="004757B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. </w:t>
      </w:r>
      <w:r w:rsidR="00935D84" w:rsidRPr="004757B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>No restrictions for</w:t>
      </w:r>
      <w:r w:rsidR="005E675B" w:rsidRPr="004757B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 language, country</w:t>
      </w:r>
      <w:r w:rsidR="00935D84" w:rsidRPr="004757B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 and</w:t>
      </w:r>
      <w:r w:rsidR="005E675B" w:rsidRPr="004757B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 rout</w:t>
      </w:r>
      <w:r w:rsidR="00A80842" w:rsidRPr="004757B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>e</w:t>
      </w:r>
      <w:r w:rsidR="005E675B" w:rsidRPr="004757B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 of administration </w:t>
      </w:r>
      <w:r w:rsidR="00935D84" w:rsidRPr="004757B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>were applied</w:t>
      </w:r>
      <w:r w:rsidR="005E675B" w:rsidRPr="004757B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>.</w:t>
      </w:r>
    </w:p>
    <w:p w14:paraId="402DA953" w14:textId="77777777" w:rsidR="005E675B" w:rsidRPr="004757B8" w:rsidRDefault="005E675B" w:rsidP="002B5C7E">
      <w:pPr>
        <w:spacing w:line="276" w:lineRule="auto"/>
        <w:ind w:firstLine="360"/>
        <w:jc w:val="both"/>
        <w:rPr>
          <w:rFonts w:asciiTheme="majorBidi" w:eastAsia="Calibri" w:hAnsiTheme="majorBidi" w:cstheme="majorBidi"/>
          <w:i/>
          <w:iCs/>
          <w:color w:val="000000"/>
          <w:sz w:val="21"/>
          <w:szCs w:val="21"/>
          <w:lang w:bidi="en-US"/>
        </w:rPr>
      </w:pPr>
      <w:r w:rsidRPr="004757B8">
        <w:rPr>
          <w:rFonts w:asciiTheme="majorBidi" w:eastAsia="Calibri" w:hAnsiTheme="majorBidi" w:cstheme="majorBidi"/>
          <w:i/>
          <w:iCs/>
          <w:color w:val="000000"/>
          <w:sz w:val="21"/>
          <w:szCs w:val="21"/>
          <w:lang w:bidi="en-US"/>
        </w:rPr>
        <w:t xml:space="preserve">Exclusion criteria </w:t>
      </w:r>
    </w:p>
    <w:p w14:paraId="32C5A0FB" w14:textId="2FA5DDC7" w:rsidR="005E675B" w:rsidRPr="004757B8" w:rsidRDefault="005E675B" w:rsidP="004757B8">
      <w:pPr>
        <w:autoSpaceDE w:val="0"/>
        <w:autoSpaceDN w:val="0"/>
        <w:adjustRightInd w:val="0"/>
        <w:spacing w:line="276" w:lineRule="auto"/>
        <w:jc w:val="both"/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</w:pPr>
      <w:r w:rsidRPr="004757B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Secondary studies, editorials, commentaries, case reports, articles lacking a placebo or control group, and studies without the full-text accessibility were not reviewed. </w:t>
      </w:r>
    </w:p>
    <w:p w14:paraId="62BD9021" w14:textId="77777777" w:rsidR="005E675B" w:rsidRPr="004757B8" w:rsidRDefault="005E675B" w:rsidP="004757B8">
      <w:pPr>
        <w:autoSpaceDE w:val="0"/>
        <w:autoSpaceDN w:val="0"/>
        <w:adjustRightInd w:val="0"/>
        <w:spacing w:line="276" w:lineRule="auto"/>
        <w:jc w:val="both"/>
        <w:rPr>
          <w:rFonts w:asciiTheme="majorBidi" w:eastAsia="Calibri" w:hAnsiTheme="majorBidi" w:cstheme="majorBidi"/>
          <w:color w:val="000000"/>
          <w:sz w:val="21"/>
          <w:szCs w:val="21"/>
        </w:rPr>
      </w:pPr>
    </w:p>
    <w:p w14:paraId="1D4F1EC0" w14:textId="77777777" w:rsidR="005E675B" w:rsidRPr="004757B8" w:rsidRDefault="005E675B" w:rsidP="004757B8">
      <w:pPr>
        <w:spacing w:line="276" w:lineRule="auto"/>
        <w:jc w:val="both"/>
        <w:rPr>
          <w:rFonts w:asciiTheme="majorBidi" w:eastAsia="Calibri" w:hAnsiTheme="majorBidi" w:cstheme="majorBidi"/>
          <w:i/>
          <w:iCs/>
          <w:color w:val="000000"/>
          <w:sz w:val="21"/>
          <w:szCs w:val="21"/>
          <w:lang w:bidi="en-US"/>
        </w:rPr>
      </w:pPr>
      <w:r w:rsidRPr="004757B8">
        <w:rPr>
          <w:rFonts w:asciiTheme="majorBidi" w:eastAsia="Calibri" w:hAnsiTheme="majorBidi" w:cstheme="majorBidi"/>
          <w:i/>
          <w:iCs/>
          <w:color w:val="000000"/>
          <w:sz w:val="21"/>
          <w:szCs w:val="21"/>
          <w:lang w:bidi="en-US"/>
        </w:rPr>
        <w:t xml:space="preserve">Selection among the studies </w:t>
      </w:r>
    </w:p>
    <w:p w14:paraId="4C577605" w14:textId="407AAA0D" w:rsidR="001E0FBA" w:rsidRPr="00A778CB" w:rsidRDefault="005E675B" w:rsidP="00966BD0">
      <w:pPr>
        <w:spacing w:line="276" w:lineRule="auto"/>
        <w:ind w:firstLine="360"/>
        <w:jc w:val="both"/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</w:pPr>
      <w:r w:rsidRPr="004757B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>All the mentioned databases were reviewed based on the title, abstract and full text independently by the two authors (</w:t>
      </w:r>
      <w:r w:rsidR="00F2068F" w:rsidRPr="004757B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>SS</w:t>
      </w:r>
      <w:r w:rsidRPr="004757B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 and </w:t>
      </w:r>
      <w:r w:rsidR="00F2068F" w:rsidRPr="004757B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>MG</w:t>
      </w:r>
      <w:r w:rsidRPr="004757B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>). In the cases that the authors were not being able to assess</w:t>
      </w:r>
      <w:r w:rsidR="00347C43" w:rsidRPr="004757B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 the studies, a third author (KD</w:t>
      </w:r>
      <w:r w:rsidRPr="004757B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) made the final decision. The selection method is shown in </w:t>
      </w:r>
      <w:r w:rsidR="00697FF3" w:rsidRPr="004757B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>F</w:t>
      </w:r>
      <w:r w:rsidRPr="004757B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igure </w:t>
      </w:r>
      <w:r w:rsidR="00562BA9" w:rsidRPr="004757B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>1</w:t>
      </w:r>
      <w:r w:rsidRPr="004757B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. </w:t>
      </w:r>
    </w:p>
    <w:p w14:paraId="102C2F2A" w14:textId="77777777" w:rsidR="00613610" w:rsidRDefault="00613610" w:rsidP="004757B8">
      <w:pPr>
        <w:keepNext/>
        <w:spacing w:line="276" w:lineRule="auto"/>
        <w:jc w:val="center"/>
        <w:rPr>
          <w:rFonts w:asciiTheme="majorBidi" w:hAnsiTheme="majorBidi" w:cstheme="majorBidi"/>
          <w:sz w:val="20"/>
          <w:szCs w:val="20"/>
        </w:rPr>
        <w:sectPr w:rsidR="00613610" w:rsidSect="00613610">
          <w:type w:val="continuous"/>
          <w:pgSz w:w="11900" w:h="16840"/>
          <w:pgMar w:top="1440" w:right="1440" w:bottom="1440" w:left="1440" w:header="708" w:footer="708" w:gutter="0"/>
          <w:cols w:num="2" w:space="709"/>
          <w:docGrid w:linePitch="360"/>
        </w:sectPr>
      </w:pPr>
    </w:p>
    <w:p w14:paraId="5B3A1500" w14:textId="45E57E54" w:rsidR="004F2CD5" w:rsidRPr="004E626F" w:rsidRDefault="004F2CD5" w:rsidP="004757B8">
      <w:pPr>
        <w:keepNext/>
        <w:spacing w:line="276" w:lineRule="auto"/>
        <w:jc w:val="center"/>
        <w:rPr>
          <w:rFonts w:asciiTheme="majorBidi" w:hAnsiTheme="majorBidi" w:cstheme="majorBidi"/>
          <w:sz w:val="20"/>
          <w:szCs w:val="20"/>
        </w:rPr>
      </w:pPr>
      <w:r w:rsidRPr="004E626F">
        <w:rPr>
          <w:rFonts w:asciiTheme="majorBidi" w:eastAsia="Calibri" w:hAnsiTheme="majorBidi" w:cstheme="majorBidi"/>
          <w:noProof/>
          <w:color w:val="000000"/>
          <w:sz w:val="20"/>
          <w:szCs w:val="20"/>
          <w:lang w:eastAsia="ja-JP"/>
        </w:rPr>
        <w:lastRenderedPageBreak/>
        <w:drawing>
          <wp:inline distT="0" distB="0" distL="0" distR="0" wp14:anchorId="78958208" wp14:editId="5121D535">
            <wp:extent cx="4000500" cy="4554447"/>
            <wp:effectExtent l="0" t="0" r="0" b="508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040681" cy="46001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2A6B84" w14:textId="0D4B20AC" w:rsidR="004F2CD5" w:rsidRPr="004E626F" w:rsidRDefault="004F2CD5" w:rsidP="004E626F">
      <w:pPr>
        <w:pStyle w:val="Caption"/>
        <w:spacing w:line="276" w:lineRule="auto"/>
        <w:jc w:val="both"/>
        <w:rPr>
          <w:rFonts w:asciiTheme="majorBidi" w:eastAsia="Calibri" w:hAnsiTheme="majorBidi" w:cstheme="majorBidi"/>
          <w:color w:val="000000" w:themeColor="text1"/>
          <w:sz w:val="20"/>
          <w:szCs w:val="20"/>
          <w:lang w:bidi="en-US"/>
        </w:rPr>
      </w:pPr>
      <w:r w:rsidRPr="004E626F">
        <w:rPr>
          <w:rFonts w:asciiTheme="majorBidi" w:hAnsiTheme="majorBidi" w:cstheme="majorBidi"/>
          <w:i w:val="0"/>
          <w:iCs w:val="0"/>
          <w:color w:val="000000" w:themeColor="text1"/>
          <w:sz w:val="20"/>
          <w:szCs w:val="20"/>
        </w:rPr>
        <w:t xml:space="preserve">Figure </w:t>
      </w:r>
      <w:r w:rsidRPr="004E626F">
        <w:rPr>
          <w:rFonts w:asciiTheme="majorBidi" w:hAnsiTheme="majorBidi" w:cstheme="majorBidi"/>
          <w:i w:val="0"/>
          <w:iCs w:val="0"/>
          <w:color w:val="000000" w:themeColor="text1"/>
          <w:sz w:val="20"/>
          <w:szCs w:val="20"/>
        </w:rPr>
        <w:fldChar w:fldCharType="begin"/>
      </w:r>
      <w:r w:rsidRPr="004E626F">
        <w:rPr>
          <w:rFonts w:asciiTheme="majorBidi" w:hAnsiTheme="majorBidi" w:cstheme="majorBidi"/>
          <w:i w:val="0"/>
          <w:iCs w:val="0"/>
          <w:color w:val="000000" w:themeColor="text1"/>
          <w:sz w:val="20"/>
          <w:szCs w:val="20"/>
        </w:rPr>
        <w:instrText xml:space="preserve"> SEQ Figure \* ARABIC </w:instrText>
      </w:r>
      <w:r w:rsidRPr="004E626F">
        <w:rPr>
          <w:rFonts w:asciiTheme="majorBidi" w:hAnsiTheme="majorBidi" w:cstheme="majorBidi"/>
          <w:i w:val="0"/>
          <w:iCs w:val="0"/>
          <w:color w:val="000000" w:themeColor="text1"/>
          <w:sz w:val="20"/>
          <w:szCs w:val="20"/>
        </w:rPr>
        <w:fldChar w:fldCharType="separate"/>
      </w:r>
      <w:r w:rsidR="00DC48C7" w:rsidRPr="004E626F">
        <w:rPr>
          <w:rFonts w:asciiTheme="majorBidi" w:hAnsiTheme="majorBidi" w:cstheme="majorBidi"/>
          <w:i w:val="0"/>
          <w:iCs w:val="0"/>
          <w:noProof/>
          <w:color w:val="000000" w:themeColor="text1"/>
          <w:sz w:val="20"/>
          <w:szCs w:val="20"/>
        </w:rPr>
        <w:t>1</w:t>
      </w:r>
      <w:r w:rsidRPr="004E626F">
        <w:rPr>
          <w:rFonts w:asciiTheme="majorBidi" w:hAnsiTheme="majorBidi" w:cstheme="majorBidi"/>
          <w:i w:val="0"/>
          <w:iCs w:val="0"/>
          <w:color w:val="000000" w:themeColor="text1"/>
          <w:sz w:val="20"/>
          <w:szCs w:val="20"/>
        </w:rPr>
        <w:fldChar w:fldCharType="end"/>
      </w:r>
      <w:r w:rsidRPr="004E626F">
        <w:rPr>
          <w:rFonts w:asciiTheme="majorBidi" w:hAnsiTheme="majorBidi" w:cstheme="majorBidi"/>
          <w:i w:val="0"/>
          <w:iCs w:val="0"/>
          <w:color w:val="000000" w:themeColor="text1"/>
          <w:sz w:val="20"/>
          <w:szCs w:val="20"/>
        </w:rPr>
        <w:t>. Literature search and filtering of studies according to the PRISMA flow diagrams</w:t>
      </w:r>
      <w:r w:rsidRPr="004E626F">
        <w:rPr>
          <w:rFonts w:asciiTheme="majorBidi" w:hAnsiTheme="majorBidi" w:cstheme="majorBidi"/>
          <w:color w:val="000000" w:themeColor="text1"/>
          <w:sz w:val="20"/>
          <w:szCs w:val="20"/>
        </w:rPr>
        <w:t>.</w:t>
      </w:r>
    </w:p>
    <w:p w14:paraId="2729B3D2" w14:textId="77777777" w:rsidR="00613610" w:rsidRDefault="00613610" w:rsidP="00532818">
      <w:pPr>
        <w:spacing w:line="276" w:lineRule="auto"/>
        <w:ind w:firstLine="360"/>
        <w:jc w:val="both"/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sectPr w:rsidR="00613610" w:rsidSect="00613610">
          <w:type w:val="continuous"/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74630C0F" w14:textId="0A1A1F26" w:rsidR="005E675B" w:rsidRPr="00532818" w:rsidRDefault="005E675B" w:rsidP="00532818">
      <w:pPr>
        <w:spacing w:line="276" w:lineRule="auto"/>
        <w:ind w:firstLine="360"/>
        <w:jc w:val="both"/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</w:pPr>
      <w:r w:rsidRPr="0053281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lastRenderedPageBreak/>
        <w:t xml:space="preserve">Habbu’s checklist </w:t>
      </w:r>
      <w:r w:rsidRPr="0053281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fldChar w:fldCharType="begin"/>
      </w:r>
      <w:r w:rsidR="00EF7572" w:rsidRPr="0053281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instrText xml:space="preserve"> ADDIN EN.CITE &lt;EndNote&gt;&lt;Cite&gt;&lt;Author&gt;Habbu&lt;/Author&gt;&lt;Year&gt;2015&lt;/Year&gt;&lt;RecNum&gt;38&lt;/RecNum&gt;&lt;DisplayText&gt;(Habbu &amp;amp; Krishnappa, 2015)&lt;/DisplayText&gt;&lt;record&gt;&lt;rec-number&gt;38&lt;/rec-number&gt;&lt;foreign-keys&gt;&lt;key app="EN" db-id="wddzd2tr1rpaa0eszvl59e2v5epss2pdrrwz" timestamp="1599051229"&gt;38&lt;/key&gt;&lt;/foreign-keys&gt;&lt;ref-type name="Journal Article"&gt;17&lt;/ref-type&gt;&lt;contributors&gt;&lt;authors&gt;&lt;author&gt;Habbu, S. G.&lt;/author&gt;&lt;author&gt;Krishnappa, P.&lt;/author&gt;&lt;/authors&gt;&lt;/contributors&gt;&lt;auth-address&gt;Dr. H.S.R.S.M. Dental College and Hospital, Hingoli, Maharashtra, India.&lt;/auth-address&gt;&lt;titles&gt;&lt;title&gt;Effectiveness of oral health education in children - a systematic review of current evidence (2005-2011)&lt;/title&gt;&lt;secondary-title&gt;Int Dent J&lt;/secondary-title&gt;&lt;/titles&gt;&lt;periodical&gt;&lt;full-title&gt;Int Dent J&lt;/full-title&gt;&lt;/periodical&gt;&lt;pages&gt;57-64&lt;/pages&gt;&lt;volume&gt;65&lt;/volume&gt;&lt;number&gt;2&lt;/number&gt;&lt;edition&gt;2014/10/28&lt;/edition&gt;&lt;keywords&gt;&lt;keyword&gt;Child&lt;/keyword&gt;&lt;keyword&gt;Child Development&lt;/keyword&gt;&lt;keyword&gt;Child Welfare&lt;/keyword&gt;&lt;keyword&gt;*Dental Care for Children&lt;/keyword&gt;&lt;keyword&gt;Evidence-Based Dentistry&lt;/keyword&gt;&lt;keyword&gt;*Health Education, Dental&lt;/keyword&gt;&lt;keyword&gt;Humans&lt;/keyword&gt;&lt;keyword&gt;*Oral Health&lt;/keyword&gt;&lt;keyword&gt;Systematic review&lt;/keyword&gt;&lt;keyword&gt;children&lt;/keyword&gt;&lt;keyword&gt;health education&lt;/keyword&gt;&lt;keyword&gt;oral health&lt;/keyword&gt;&lt;/keywords&gt;&lt;dates&gt;&lt;year&gt;2015&lt;/year&gt;&lt;pub-dates&gt;&lt;date&gt;Apr&lt;/date&gt;&lt;/pub-dates&gt;&lt;/dates&gt;&lt;isbn&gt;0020-6539 (Print)&amp;#xD;0020-6539&lt;/isbn&gt;&lt;accession-num&gt;25345565&lt;/accession-num&gt;&lt;urls&gt;&lt;/urls&gt;&lt;electronic-resource-num&gt;10.1111/idj.12137&lt;/electronic-resource-num&gt;&lt;remote-database-provider&gt;NLM&lt;/remote-database-provider&gt;&lt;language&gt;eng&lt;/language&gt;&lt;/record&gt;&lt;/Cite&gt;&lt;/EndNote&gt;</w:instrText>
      </w:r>
      <w:r w:rsidRPr="0053281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fldChar w:fldCharType="separate"/>
      </w:r>
      <w:r w:rsidR="00EF7572" w:rsidRPr="00532818">
        <w:rPr>
          <w:rFonts w:asciiTheme="majorBidi" w:eastAsia="Calibri" w:hAnsiTheme="majorBidi" w:cstheme="majorBidi"/>
          <w:noProof/>
          <w:color w:val="000000"/>
          <w:sz w:val="21"/>
          <w:szCs w:val="21"/>
          <w:lang w:bidi="en-US"/>
        </w:rPr>
        <w:t>(Habbu &amp; Krishnappa, 2015)</w:t>
      </w:r>
      <w:r w:rsidRPr="0053281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fldChar w:fldCharType="end"/>
      </w:r>
      <w:r w:rsidRPr="0053281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 was applied for qualitative assessment of the studies. 19 items are included in this checklist. If all criteria were present, the maximum mark of 19 was achieved. Studies with </w:t>
      </w:r>
      <w:r w:rsidRPr="00532818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lastRenderedPageBreak/>
        <w:t>scores lower than 12 were excluded from the study. Therefore, the minimum and maximum scores were 12 and 19, respectively. Table 1 shows the characters used for the qualitative assessment.</w:t>
      </w:r>
    </w:p>
    <w:p w14:paraId="22DA8892" w14:textId="77777777" w:rsidR="00613610" w:rsidRDefault="00613610" w:rsidP="004E626F">
      <w:pPr>
        <w:spacing w:line="276" w:lineRule="auto"/>
        <w:rPr>
          <w:rFonts w:asciiTheme="majorBidi" w:hAnsiTheme="majorBidi" w:cstheme="majorBidi"/>
          <w:sz w:val="20"/>
          <w:szCs w:val="20"/>
        </w:rPr>
        <w:sectPr w:rsidR="00613610" w:rsidSect="00613610">
          <w:type w:val="continuous"/>
          <w:pgSz w:w="11900" w:h="16840"/>
          <w:pgMar w:top="1440" w:right="1440" w:bottom="1440" w:left="1440" w:header="708" w:footer="708" w:gutter="0"/>
          <w:cols w:num="2" w:space="709"/>
          <w:docGrid w:linePitch="360"/>
        </w:sectPr>
      </w:pPr>
    </w:p>
    <w:p w14:paraId="666D2B70" w14:textId="05E44FEA" w:rsidR="004F2CD5" w:rsidRPr="004E626F" w:rsidRDefault="004F2CD5" w:rsidP="004E626F">
      <w:pPr>
        <w:spacing w:line="276" w:lineRule="auto"/>
        <w:rPr>
          <w:rFonts w:asciiTheme="majorBidi" w:hAnsiTheme="majorBidi" w:cstheme="majorBidi"/>
          <w:sz w:val="20"/>
          <w:szCs w:val="20"/>
        </w:rPr>
      </w:pPr>
    </w:p>
    <w:p w14:paraId="10319BF8" w14:textId="5524DDBC" w:rsidR="004F2CD5" w:rsidRPr="004E626F" w:rsidRDefault="004F2CD5" w:rsidP="004E626F">
      <w:pPr>
        <w:pStyle w:val="Caption"/>
        <w:keepNext/>
        <w:spacing w:line="276" w:lineRule="auto"/>
        <w:rPr>
          <w:rFonts w:asciiTheme="majorBidi" w:hAnsiTheme="majorBidi" w:cstheme="majorBidi"/>
          <w:i w:val="0"/>
          <w:iCs w:val="0"/>
          <w:color w:val="000000" w:themeColor="text1"/>
          <w:sz w:val="20"/>
          <w:szCs w:val="20"/>
        </w:rPr>
      </w:pPr>
      <w:r w:rsidRPr="004E626F">
        <w:rPr>
          <w:rFonts w:asciiTheme="majorBidi" w:hAnsiTheme="majorBidi" w:cstheme="majorBidi"/>
          <w:i w:val="0"/>
          <w:iCs w:val="0"/>
          <w:color w:val="000000" w:themeColor="text1"/>
          <w:sz w:val="20"/>
          <w:szCs w:val="20"/>
        </w:rPr>
        <w:t xml:space="preserve">Table </w:t>
      </w:r>
      <w:r w:rsidRPr="004E626F">
        <w:rPr>
          <w:rFonts w:asciiTheme="majorBidi" w:hAnsiTheme="majorBidi" w:cstheme="majorBidi"/>
          <w:i w:val="0"/>
          <w:iCs w:val="0"/>
          <w:color w:val="000000" w:themeColor="text1"/>
          <w:sz w:val="20"/>
          <w:szCs w:val="20"/>
        </w:rPr>
        <w:fldChar w:fldCharType="begin"/>
      </w:r>
      <w:r w:rsidRPr="004E626F">
        <w:rPr>
          <w:rFonts w:asciiTheme="majorBidi" w:hAnsiTheme="majorBidi" w:cstheme="majorBidi"/>
          <w:i w:val="0"/>
          <w:iCs w:val="0"/>
          <w:color w:val="000000" w:themeColor="text1"/>
          <w:sz w:val="20"/>
          <w:szCs w:val="20"/>
        </w:rPr>
        <w:instrText xml:space="preserve"> SEQ Table \* ARABIC </w:instrText>
      </w:r>
      <w:r w:rsidRPr="004E626F">
        <w:rPr>
          <w:rFonts w:asciiTheme="majorBidi" w:hAnsiTheme="majorBidi" w:cstheme="majorBidi"/>
          <w:i w:val="0"/>
          <w:iCs w:val="0"/>
          <w:color w:val="000000" w:themeColor="text1"/>
          <w:sz w:val="20"/>
          <w:szCs w:val="20"/>
        </w:rPr>
        <w:fldChar w:fldCharType="separate"/>
      </w:r>
      <w:r w:rsidRPr="004E626F">
        <w:rPr>
          <w:rFonts w:asciiTheme="majorBidi" w:hAnsiTheme="majorBidi" w:cstheme="majorBidi"/>
          <w:i w:val="0"/>
          <w:iCs w:val="0"/>
          <w:noProof/>
          <w:color w:val="000000" w:themeColor="text1"/>
          <w:sz w:val="20"/>
          <w:szCs w:val="20"/>
        </w:rPr>
        <w:t>1</w:t>
      </w:r>
      <w:r w:rsidRPr="004E626F">
        <w:rPr>
          <w:rFonts w:asciiTheme="majorBidi" w:hAnsiTheme="majorBidi" w:cstheme="majorBidi"/>
          <w:i w:val="0"/>
          <w:iCs w:val="0"/>
          <w:color w:val="000000" w:themeColor="text1"/>
          <w:sz w:val="20"/>
          <w:szCs w:val="20"/>
        </w:rPr>
        <w:fldChar w:fldCharType="end"/>
      </w:r>
      <w:r w:rsidRPr="004E626F">
        <w:rPr>
          <w:rFonts w:asciiTheme="majorBidi" w:hAnsiTheme="majorBidi" w:cstheme="majorBidi"/>
          <w:i w:val="0"/>
          <w:iCs w:val="0"/>
          <w:color w:val="000000" w:themeColor="text1"/>
          <w:sz w:val="20"/>
          <w:szCs w:val="20"/>
        </w:rPr>
        <w:t>. Quality assessment criteria</w:t>
      </w:r>
    </w:p>
    <w:tbl>
      <w:tblPr>
        <w:tblStyle w:val="GridTable4-Accent31"/>
        <w:tblW w:w="0" w:type="auto"/>
        <w:jc w:val="center"/>
        <w:tblLook w:val="04A0" w:firstRow="1" w:lastRow="0" w:firstColumn="1" w:lastColumn="0" w:noHBand="0" w:noVBand="1"/>
      </w:tblPr>
      <w:tblGrid>
        <w:gridCol w:w="1783"/>
        <w:gridCol w:w="5033"/>
      </w:tblGrid>
      <w:tr w:rsidR="004F2CD5" w:rsidRPr="004E626F" w14:paraId="4AC43C31" w14:textId="77777777" w:rsidTr="004F4DE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7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3" w:type="dxa"/>
            <w:vAlign w:val="center"/>
          </w:tcPr>
          <w:p w14:paraId="1A855723" w14:textId="77777777" w:rsidR="004F2CD5" w:rsidRPr="004E626F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rPr>
                <w:rFonts w:asciiTheme="majorBidi" w:hAnsiTheme="majorBidi" w:cstheme="majorBidi"/>
                <w:color w:val="auto"/>
                <w:sz w:val="20"/>
                <w:szCs w:val="20"/>
              </w:rPr>
            </w:pPr>
            <w:r w:rsidRPr="004E626F">
              <w:rPr>
                <w:rFonts w:asciiTheme="majorBidi" w:hAnsiTheme="majorBidi" w:cstheme="majorBidi"/>
                <w:color w:val="auto"/>
                <w:sz w:val="20"/>
                <w:szCs w:val="20"/>
              </w:rPr>
              <w:t>Number</w:t>
            </w:r>
          </w:p>
        </w:tc>
        <w:tc>
          <w:tcPr>
            <w:tcW w:w="5033" w:type="dxa"/>
            <w:vAlign w:val="center"/>
          </w:tcPr>
          <w:p w14:paraId="086CA360" w14:textId="77777777" w:rsidR="004F2CD5" w:rsidRPr="004E626F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color w:val="auto"/>
                <w:sz w:val="20"/>
                <w:szCs w:val="20"/>
              </w:rPr>
            </w:pPr>
            <w:r w:rsidRPr="004E626F">
              <w:rPr>
                <w:rFonts w:asciiTheme="majorBidi" w:hAnsiTheme="majorBidi" w:cstheme="majorBidi"/>
                <w:color w:val="auto"/>
                <w:sz w:val="20"/>
                <w:szCs w:val="20"/>
              </w:rPr>
              <w:t>Quality assessment criteria</w:t>
            </w:r>
          </w:p>
        </w:tc>
      </w:tr>
      <w:tr w:rsidR="004F2CD5" w:rsidRPr="004E626F" w14:paraId="2E5B4FED" w14:textId="77777777" w:rsidTr="004F4D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3" w:type="dxa"/>
            <w:vAlign w:val="center"/>
          </w:tcPr>
          <w:p w14:paraId="654604FB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1</w:t>
            </w:r>
          </w:p>
        </w:tc>
        <w:tc>
          <w:tcPr>
            <w:tcW w:w="5033" w:type="dxa"/>
            <w:vAlign w:val="center"/>
          </w:tcPr>
          <w:p w14:paraId="4A3A0193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sz w:val="20"/>
                <w:szCs w:val="20"/>
              </w:rPr>
              <w:t>randomized</w:t>
            </w:r>
          </w:p>
        </w:tc>
      </w:tr>
      <w:tr w:rsidR="004F2CD5" w:rsidRPr="004E626F" w14:paraId="4609D2AA" w14:textId="77777777" w:rsidTr="004F4DEE">
        <w:trPr>
          <w:trHeight w:val="29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3" w:type="dxa"/>
            <w:vAlign w:val="center"/>
          </w:tcPr>
          <w:p w14:paraId="001603AE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2</w:t>
            </w:r>
          </w:p>
        </w:tc>
        <w:tc>
          <w:tcPr>
            <w:tcW w:w="5033" w:type="dxa"/>
            <w:vAlign w:val="center"/>
          </w:tcPr>
          <w:p w14:paraId="6797CFBF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sz w:val="20"/>
                <w:szCs w:val="20"/>
              </w:rPr>
              <w:t>Randomization kind clear</w:t>
            </w:r>
          </w:p>
        </w:tc>
      </w:tr>
      <w:tr w:rsidR="004F2CD5" w:rsidRPr="004E626F" w14:paraId="70B4E8DA" w14:textId="77777777" w:rsidTr="004F4D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3" w:type="dxa"/>
            <w:vAlign w:val="center"/>
          </w:tcPr>
          <w:p w14:paraId="01E3AA0A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3</w:t>
            </w:r>
          </w:p>
        </w:tc>
        <w:tc>
          <w:tcPr>
            <w:tcW w:w="5033" w:type="dxa"/>
            <w:vAlign w:val="center"/>
          </w:tcPr>
          <w:p w14:paraId="15FEF2CA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sz w:val="20"/>
                <w:szCs w:val="20"/>
              </w:rPr>
              <w:t>Blinding of the participants</w:t>
            </w:r>
          </w:p>
        </w:tc>
      </w:tr>
      <w:tr w:rsidR="004F2CD5" w:rsidRPr="004E626F" w14:paraId="6C92766C" w14:textId="77777777" w:rsidTr="004F4DEE">
        <w:trPr>
          <w:trHeight w:val="29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3" w:type="dxa"/>
            <w:vAlign w:val="center"/>
          </w:tcPr>
          <w:p w14:paraId="6755F040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4</w:t>
            </w:r>
          </w:p>
        </w:tc>
        <w:tc>
          <w:tcPr>
            <w:tcW w:w="5033" w:type="dxa"/>
            <w:vAlign w:val="center"/>
          </w:tcPr>
          <w:p w14:paraId="66EEA73B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sz w:val="20"/>
                <w:szCs w:val="20"/>
              </w:rPr>
              <w:t xml:space="preserve">Presence of the placebo </w:t>
            </w:r>
          </w:p>
        </w:tc>
      </w:tr>
      <w:tr w:rsidR="004F2CD5" w:rsidRPr="004E626F" w14:paraId="21DDEF9B" w14:textId="77777777" w:rsidTr="004F4D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3" w:type="dxa"/>
            <w:vAlign w:val="center"/>
          </w:tcPr>
          <w:p w14:paraId="49D5EDF7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5</w:t>
            </w:r>
          </w:p>
        </w:tc>
        <w:tc>
          <w:tcPr>
            <w:tcW w:w="5033" w:type="dxa"/>
            <w:vAlign w:val="center"/>
          </w:tcPr>
          <w:p w14:paraId="2F1709C1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sz w:val="20"/>
                <w:szCs w:val="20"/>
              </w:rPr>
              <w:t>Statement of the study plan</w:t>
            </w:r>
          </w:p>
        </w:tc>
      </w:tr>
      <w:tr w:rsidR="004F2CD5" w:rsidRPr="004E626F" w14:paraId="3B5FB85B" w14:textId="77777777" w:rsidTr="004F4DEE">
        <w:trPr>
          <w:trHeight w:val="29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3" w:type="dxa"/>
            <w:vAlign w:val="center"/>
          </w:tcPr>
          <w:p w14:paraId="5A3DD384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6</w:t>
            </w:r>
          </w:p>
        </w:tc>
        <w:tc>
          <w:tcPr>
            <w:tcW w:w="5033" w:type="dxa"/>
            <w:vAlign w:val="center"/>
          </w:tcPr>
          <w:p w14:paraId="10E8505D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sz w:val="20"/>
                <w:szCs w:val="20"/>
              </w:rPr>
              <w:t>Calculation of the sample size</w:t>
            </w:r>
          </w:p>
        </w:tc>
      </w:tr>
      <w:tr w:rsidR="004F2CD5" w:rsidRPr="004E626F" w14:paraId="079661B3" w14:textId="77777777" w:rsidTr="004F4D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3" w:type="dxa"/>
            <w:vAlign w:val="center"/>
          </w:tcPr>
          <w:p w14:paraId="62305A37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7</w:t>
            </w:r>
          </w:p>
        </w:tc>
        <w:tc>
          <w:tcPr>
            <w:tcW w:w="5033" w:type="dxa"/>
            <w:vAlign w:val="center"/>
          </w:tcPr>
          <w:p w14:paraId="7401E40B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sz w:val="20"/>
                <w:szCs w:val="20"/>
              </w:rPr>
              <w:t>Insertion and rejection principles</w:t>
            </w:r>
          </w:p>
        </w:tc>
      </w:tr>
      <w:tr w:rsidR="004F2CD5" w:rsidRPr="004E626F" w14:paraId="7124044A" w14:textId="77777777" w:rsidTr="004F4DEE">
        <w:trPr>
          <w:trHeight w:val="29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3" w:type="dxa"/>
            <w:vAlign w:val="center"/>
          </w:tcPr>
          <w:p w14:paraId="2F2ED27D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8</w:t>
            </w:r>
          </w:p>
        </w:tc>
        <w:tc>
          <w:tcPr>
            <w:tcW w:w="5033" w:type="dxa"/>
            <w:vAlign w:val="center"/>
          </w:tcPr>
          <w:p w14:paraId="324DE3AC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sz w:val="20"/>
                <w:szCs w:val="20"/>
              </w:rPr>
              <w:t>Statistical examination</w:t>
            </w:r>
          </w:p>
        </w:tc>
      </w:tr>
      <w:tr w:rsidR="004F2CD5" w:rsidRPr="004E626F" w14:paraId="15CBF4B9" w14:textId="77777777" w:rsidTr="004F4D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3" w:type="dxa"/>
            <w:vAlign w:val="center"/>
          </w:tcPr>
          <w:p w14:paraId="0DC57DAD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9</w:t>
            </w:r>
          </w:p>
        </w:tc>
        <w:tc>
          <w:tcPr>
            <w:tcW w:w="5033" w:type="dxa"/>
            <w:vAlign w:val="center"/>
          </w:tcPr>
          <w:p w14:paraId="6C7313D0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sz w:val="20"/>
                <w:szCs w:val="20"/>
              </w:rPr>
              <w:t>Objective of the study is clear and definite</w:t>
            </w:r>
          </w:p>
        </w:tc>
      </w:tr>
      <w:tr w:rsidR="004F2CD5" w:rsidRPr="004E626F" w14:paraId="0B61EBE7" w14:textId="77777777" w:rsidTr="004F4DEE">
        <w:trPr>
          <w:trHeight w:val="29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3" w:type="dxa"/>
            <w:vAlign w:val="center"/>
          </w:tcPr>
          <w:p w14:paraId="4C780EE2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10</w:t>
            </w:r>
          </w:p>
        </w:tc>
        <w:tc>
          <w:tcPr>
            <w:tcW w:w="5033" w:type="dxa"/>
            <w:vAlign w:val="center"/>
          </w:tcPr>
          <w:p w14:paraId="34DFDE5A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sz w:val="20"/>
                <w:szCs w:val="20"/>
              </w:rPr>
              <w:t>Features of dropouts</w:t>
            </w:r>
          </w:p>
        </w:tc>
      </w:tr>
      <w:tr w:rsidR="004F2CD5" w:rsidRPr="004E626F" w14:paraId="511FA543" w14:textId="77777777" w:rsidTr="004F4D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3" w:type="dxa"/>
            <w:vAlign w:val="center"/>
          </w:tcPr>
          <w:p w14:paraId="46A3C227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11</w:t>
            </w:r>
          </w:p>
        </w:tc>
        <w:tc>
          <w:tcPr>
            <w:tcW w:w="5033" w:type="dxa"/>
            <w:vAlign w:val="center"/>
          </w:tcPr>
          <w:p w14:paraId="135C25B7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sz w:val="20"/>
                <w:szCs w:val="20"/>
              </w:rPr>
              <w:t>Number of participants for every group</w:t>
            </w:r>
          </w:p>
        </w:tc>
      </w:tr>
      <w:tr w:rsidR="004F2CD5" w:rsidRPr="004E626F" w14:paraId="08C25F57" w14:textId="77777777" w:rsidTr="004F4DEE">
        <w:trPr>
          <w:trHeight w:val="29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3" w:type="dxa"/>
            <w:vAlign w:val="center"/>
          </w:tcPr>
          <w:p w14:paraId="4613D5A1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12</w:t>
            </w:r>
          </w:p>
        </w:tc>
        <w:tc>
          <w:tcPr>
            <w:tcW w:w="5033" w:type="dxa"/>
            <w:vAlign w:val="center"/>
          </w:tcPr>
          <w:p w14:paraId="01F7569C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sz w:val="20"/>
                <w:szCs w:val="20"/>
              </w:rPr>
              <w:t>Intervention and control similarity</w:t>
            </w:r>
          </w:p>
        </w:tc>
      </w:tr>
      <w:tr w:rsidR="004F2CD5" w:rsidRPr="004E626F" w14:paraId="1761C65B" w14:textId="77777777" w:rsidTr="004F4D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3" w:type="dxa"/>
            <w:vAlign w:val="center"/>
          </w:tcPr>
          <w:p w14:paraId="23D036B8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lastRenderedPageBreak/>
              <w:t>13</w:t>
            </w:r>
          </w:p>
        </w:tc>
        <w:tc>
          <w:tcPr>
            <w:tcW w:w="5033" w:type="dxa"/>
            <w:vAlign w:val="center"/>
          </w:tcPr>
          <w:p w14:paraId="05CFFE77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sz w:val="20"/>
                <w:szCs w:val="20"/>
              </w:rPr>
              <w:t>Particulars of intervention</w:t>
            </w:r>
          </w:p>
        </w:tc>
      </w:tr>
      <w:tr w:rsidR="004F2CD5" w:rsidRPr="004E626F" w14:paraId="6005BE86" w14:textId="77777777" w:rsidTr="004F4DEE">
        <w:trPr>
          <w:trHeight w:val="29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3" w:type="dxa"/>
            <w:vAlign w:val="center"/>
          </w:tcPr>
          <w:p w14:paraId="1D0345D9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14</w:t>
            </w:r>
          </w:p>
        </w:tc>
        <w:tc>
          <w:tcPr>
            <w:tcW w:w="5033" w:type="dxa"/>
            <w:vAlign w:val="center"/>
          </w:tcPr>
          <w:p w14:paraId="219B5B2E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sz w:val="20"/>
                <w:szCs w:val="20"/>
              </w:rPr>
              <w:t>Outcome measures defined</w:t>
            </w:r>
          </w:p>
        </w:tc>
      </w:tr>
      <w:tr w:rsidR="004F2CD5" w:rsidRPr="004E626F" w14:paraId="70D126C3" w14:textId="77777777" w:rsidTr="004F4D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3" w:type="dxa"/>
            <w:vAlign w:val="center"/>
          </w:tcPr>
          <w:p w14:paraId="576B15D3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15</w:t>
            </w:r>
          </w:p>
        </w:tc>
        <w:tc>
          <w:tcPr>
            <w:tcW w:w="5033" w:type="dxa"/>
            <w:vAlign w:val="center"/>
          </w:tcPr>
          <w:p w14:paraId="42311A77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sz w:val="20"/>
                <w:szCs w:val="20"/>
              </w:rPr>
              <w:t>Outcome measures objectively measured</w:t>
            </w:r>
          </w:p>
        </w:tc>
      </w:tr>
      <w:tr w:rsidR="004F2CD5" w:rsidRPr="004E626F" w14:paraId="009C801C" w14:textId="77777777" w:rsidTr="004F4DEE">
        <w:trPr>
          <w:trHeight w:val="29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3" w:type="dxa"/>
            <w:vAlign w:val="center"/>
          </w:tcPr>
          <w:p w14:paraId="22C8F762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16</w:t>
            </w:r>
          </w:p>
        </w:tc>
        <w:tc>
          <w:tcPr>
            <w:tcW w:w="5033" w:type="dxa"/>
            <w:vAlign w:val="center"/>
          </w:tcPr>
          <w:p w14:paraId="12C73DDA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sz w:val="20"/>
                <w:szCs w:val="20"/>
              </w:rPr>
              <w:t>Means and SD of baseline and final test</w:t>
            </w:r>
          </w:p>
        </w:tc>
      </w:tr>
      <w:tr w:rsidR="004F2CD5" w:rsidRPr="004E626F" w14:paraId="38E2A8FB" w14:textId="77777777" w:rsidTr="004F4D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3" w:type="dxa"/>
            <w:vAlign w:val="center"/>
          </w:tcPr>
          <w:p w14:paraId="0EEB5039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17</w:t>
            </w:r>
          </w:p>
        </w:tc>
        <w:tc>
          <w:tcPr>
            <w:tcW w:w="5033" w:type="dxa"/>
          </w:tcPr>
          <w:p w14:paraId="747147F6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sz w:val="20"/>
                <w:szCs w:val="20"/>
              </w:rPr>
              <w:t>Definite monitoring</w:t>
            </w:r>
          </w:p>
        </w:tc>
      </w:tr>
      <w:tr w:rsidR="004F2CD5" w:rsidRPr="004E626F" w14:paraId="462FEE67" w14:textId="77777777" w:rsidTr="004F4DEE">
        <w:trPr>
          <w:trHeight w:val="29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3" w:type="dxa"/>
            <w:vAlign w:val="center"/>
          </w:tcPr>
          <w:p w14:paraId="6A798A1C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18</w:t>
            </w:r>
          </w:p>
        </w:tc>
        <w:tc>
          <w:tcPr>
            <w:tcW w:w="5033" w:type="dxa"/>
          </w:tcPr>
          <w:p w14:paraId="53B447B6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sz w:val="20"/>
                <w:szCs w:val="20"/>
              </w:rPr>
              <w:t>knowledgeable permission is taken</w:t>
            </w:r>
          </w:p>
        </w:tc>
      </w:tr>
      <w:tr w:rsidR="004F2CD5" w:rsidRPr="004E626F" w14:paraId="6051A3B6" w14:textId="77777777" w:rsidTr="004F4DE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9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83" w:type="dxa"/>
            <w:vAlign w:val="center"/>
          </w:tcPr>
          <w:p w14:paraId="37D9C4BA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b w:val="0"/>
                <w:bCs w:val="0"/>
                <w:sz w:val="20"/>
                <w:szCs w:val="20"/>
              </w:rPr>
              <w:t>19</w:t>
            </w:r>
          </w:p>
        </w:tc>
        <w:tc>
          <w:tcPr>
            <w:tcW w:w="5033" w:type="dxa"/>
          </w:tcPr>
          <w:p w14:paraId="385CEF35" w14:textId="77777777" w:rsidR="004F2CD5" w:rsidRPr="004F4DEE" w:rsidRDefault="004F2CD5" w:rsidP="004E626F">
            <w:pPr>
              <w:autoSpaceDE w:val="0"/>
              <w:autoSpaceDN w:val="0"/>
              <w:adjustRightInd w:val="0"/>
              <w:spacing w:line="276" w:lineRule="auto"/>
              <w:ind w:firstLine="709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0"/>
                <w:szCs w:val="20"/>
              </w:rPr>
            </w:pPr>
            <w:r w:rsidRPr="004F4DEE">
              <w:rPr>
                <w:rFonts w:asciiTheme="majorBidi" w:hAnsiTheme="majorBidi" w:cstheme="majorBidi"/>
                <w:sz w:val="20"/>
                <w:szCs w:val="20"/>
              </w:rPr>
              <w:t xml:space="preserve">Moral permission received </w:t>
            </w:r>
          </w:p>
        </w:tc>
      </w:tr>
    </w:tbl>
    <w:p w14:paraId="3265F3B0" w14:textId="77777777" w:rsidR="004717E3" w:rsidRPr="004E626F" w:rsidRDefault="004717E3" w:rsidP="004E626F">
      <w:pPr>
        <w:spacing w:line="276" w:lineRule="auto"/>
        <w:jc w:val="both"/>
        <w:rPr>
          <w:rFonts w:asciiTheme="majorBidi" w:eastAsia="Calibri" w:hAnsiTheme="majorBidi" w:cstheme="majorBidi"/>
          <w:color w:val="000000"/>
          <w:sz w:val="20"/>
          <w:szCs w:val="20"/>
          <w:lang w:bidi="en-US"/>
        </w:rPr>
      </w:pPr>
    </w:p>
    <w:p w14:paraId="291D223E" w14:textId="77777777" w:rsidR="005E675B" w:rsidRPr="009E3E2B" w:rsidRDefault="005E675B" w:rsidP="00F01A45">
      <w:pPr>
        <w:autoSpaceDE w:val="0"/>
        <w:autoSpaceDN w:val="0"/>
        <w:adjustRightInd w:val="0"/>
        <w:spacing w:line="276" w:lineRule="auto"/>
        <w:jc w:val="both"/>
        <w:rPr>
          <w:rFonts w:asciiTheme="majorBidi" w:eastAsia="Calibri" w:hAnsiTheme="majorBidi" w:cstheme="majorBidi"/>
          <w:i/>
          <w:iCs/>
          <w:color w:val="000000"/>
          <w:sz w:val="21"/>
          <w:szCs w:val="21"/>
        </w:rPr>
      </w:pPr>
      <w:r w:rsidRPr="004E626F">
        <w:rPr>
          <w:rFonts w:asciiTheme="majorBidi" w:eastAsia="Calibri" w:hAnsiTheme="majorBidi" w:cstheme="majorBidi"/>
          <w:i/>
          <w:iCs/>
          <w:color w:val="000000"/>
          <w:sz w:val="20"/>
          <w:szCs w:val="20"/>
        </w:rPr>
        <w:t xml:space="preserve">Data </w:t>
      </w:r>
      <w:r w:rsidRPr="009E3E2B">
        <w:rPr>
          <w:rFonts w:asciiTheme="majorBidi" w:eastAsia="Calibri" w:hAnsiTheme="majorBidi" w:cstheme="majorBidi"/>
          <w:i/>
          <w:iCs/>
          <w:color w:val="000000"/>
          <w:sz w:val="21"/>
          <w:szCs w:val="21"/>
        </w:rPr>
        <w:t xml:space="preserve">extraction </w:t>
      </w:r>
    </w:p>
    <w:p w14:paraId="5DB7797E" w14:textId="560BDC0B" w:rsidR="005E675B" w:rsidRPr="009E3E2B" w:rsidRDefault="005E675B" w:rsidP="0086062A">
      <w:pPr>
        <w:autoSpaceDE w:val="0"/>
        <w:autoSpaceDN w:val="0"/>
        <w:adjustRightInd w:val="0"/>
        <w:spacing w:after="240" w:line="276" w:lineRule="auto"/>
        <w:ind w:firstLine="360"/>
        <w:jc w:val="both"/>
        <w:rPr>
          <w:rFonts w:asciiTheme="majorBidi" w:eastAsia="Calibri" w:hAnsiTheme="majorBidi" w:cstheme="majorBidi"/>
          <w:color w:val="000000"/>
          <w:sz w:val="21"/>
          <w:szCs w:val="21"/>
        </w:rPr>
      </w:pPr>
      <w:r w:rsidRPr="009E3E2B">
        <w:rPr>
          <w:rFonts w:asciiTheme="majorBidi" w:eastAsia="Calibri" w:hAnsiTheme="majorBidi" w:cstheme="majorBidi"/>
          <w:color w:val="000000"/>
          <w:sz w:val="21"/>
          <w:szCs w:val="21"/>
        </w:rPr>
        <w:t>The authors extracted the following data from each included study using a standardized data extraction process: authors, publication date, place of study, study type, study design, and outcome measure</w:t>
      </w:r>
      <w:r w:rsidR="0060120B" w:rsidRPr="009E3E2B">
        <w:rPr>
          <w:rFonts w:asciiTheme="majorBidi" w:eastAsia="Calibri" w:hAnsiTheme="majorBidi" w:cstheme="majorBidi"/>
          <w:color w:val="000000"/>
          <w:sz w:val="21"/>
          <w:szCs w:val="21"/>
        </w:rPr>
        <w:t>s</w:t>
      </w:r>
      <w:r w:rsidRPr="009E3E2B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. </w:t>
      </w:r>
    </w:p>
    <w:p w14:paraId="15D3DD3E" w14:textId="77777777" w:rsidR="00613610" w:rsidRDefault="00613610" w:rsidP="0086062A">
      <w:pPr>
        <w:spacing w:line="276" w:lineRule="auto"/>
        <w:jc w:val="both"/>
        <w:rPr>
          <w:rFonts w:asciiTheme="majorBidi" w:eastAsia="Calibri" w:hAnsiTheme="majorBidi" w:cstheme="majorBidi"/>
          <w:b/>
          <w:bCs/>
          <w:color w:val="000000"/>
          <w:sz w:val="21"/>
          <w:szCs w:val="21"/>
        </w:rPr>
        <w:sectPr w:rsidR="00613610" w:rsidSect="00613610">
          <w:type w:val="continuous"/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632A60F4" w14:textId="2E372D5C" w:rsidR="00095E4E" w:rsidRPr="009E3E2B" w:rsidRDefault="00095E4E" w:rsidP="0086062A">
      <w:pPr>
        <w:spacing w:line="276" w:lineRule="auto"/>
        <w:jc w:val="both"/>
        <w:rPr>
          <w:rFonts w:asciiTheme="majorBidi" w:eastAsia="Calibri" w:hAnsiTheme="majorBidi" w:cstheme="majorBidi"/>
          <w:b/>
          <w:bCs/>
          <w:color w:val="000000"/>
          <w:sz w:val="21"/>
          <w:szCs w:val="21"/>
        </w:rPr>
      </w:pPr>
      <w:r w:rsidRPr="009E3E2B">
        <w:rPr>
          <w:rFonts w:asciiTheme="majorBidi" w:eastAsia="Calibri" w:hAnsiTheme="majorBidi" w:cstheme="majorBidi"/>
          <w:b/>
          <w:bCs/>
          <w:color w:val="000000"/>
          <w:sz w:val="21"/>
          <w:szCs w:val="21"/>
        </w:rPr>
        <w:lastRenderedPageBreak/>
        <w:t xml:space="preserve">Results </w:t>
      </w:r>
    </w:p>
    <w:p w14:paraId="6BD65352" w14:textId="2EF8C291" w:rsidR="00095E4E" w:rsidRPr="009E3E2B" w:rsidRDefault="00095E4E" w:rsidP="0086062A">
      <w:pPr>
        <w:autoSpaceDE w:val="0"/>
        <w:autoSpaceDN w:val="0"/>
        <w:adjustRightInd w:val="0"/>
        <w:spacing w:line="276" w:lineRule="auto"/>
        <w:ind w:firstLine="360"/>
        <w:jc w:val="both"/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</w:pPr>
      <w:r w:rsidRPr="009E3E2B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According to the specified search criteria, </w:t>
      </w:r>
      <w:r w:rsidR="00296B48" w:rsidRPr="009E3E2B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4899 </w:t>
      </w:r>
      <w:r w:rsidRPr="009E3E2B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>articles</w:t>
      </w:r>
      <w:r w:rsidRPr="009E3E2B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were obtained; </w:t>
      </w:r>
      <w:r w:rsidRPr="009E3E2B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including </w:t>
      </w:r>
      <w:r w:rsidR="00751247" w:rsidRPr="009E3E2B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>111</w:t>
      </w:r>
      <w:r w:rsidRPr="009E3E2B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 articles from Scopus, </w:t>
      </w:r>
      <w:r w:rsidR="00296B48" w:rsidRPr="009E3E2B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4741 </w:t>
      </w:r>
      <w:r w:rsidRPr="009E3E2B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articles from PubMed, </w:t>
      </w:r>
      <w:r w:rsidR="00751247" w:rsidRPr="009E3E2B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>46</w:t>
      </w:r>
      <w:r w:rsidRPr="009E3E2B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 articles from Cochrane, and </w:t>
      </w:r>
      <w:r w:rsidR="00F73CAF" w:rsidRPr="009E3E2B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2 </w:t>
      </w:r>
      <w:r w:rsidRPr="009E3E2B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articles from Google Scholar. After deleting duplicate articles, </w:t>
      </w:r>
      <w:r w:rsidR="00296B48" w:rsidRPr="009E3E2B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4849 </w:t>
      </w:r>
      <w:r w:rsidRPr="009E3E2B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articles remained. Subsequently, screening was done on the remaining articles </w:t>
      </w:r>
      <w:r w:rsidRPr="009E3E2B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according to the form </w:t>
      </w:r>
      <w:r w:rsidRPr="009E3E2B">
        <w:rPr>
          <w:rFonts w:asciiTheme="majorBidi" w:eastAsia="Calibri" w:hAnsiTheme="majorBidi" w:cstheme="majorBidi"/>
          <w:color w:val="000000"/>
          <w:sz w:val="21"/>
          <w:szCs w:val="21"/>
        </w:rPr>
        <w:lastRenderedPageBreak/>
        <w:t>prepared considering the Population, Intervention, Comparison, Outcome, Study design</w:t>
      </w:r>
      <w:r w:rsidRPr="009E3E2B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 (PICOS) </w:t>
      </w:r>
      <w:r w:rsidRPr="009E3E2B">
        <w:rPr>
          <w:rFonts w:asciiTheme="majorBidi" w:eastAsia="Calibri" w:hAnsiTheme="majorBidi" w:cstheme="majorBidi"/>
          <w:color w:val="000000"/>
          <w:sz w:val="21"/>
          <w:szCs w:val="21"/>
        </w:rPr>
        <w:t>as a framework</w:t>
      </w:r>
      <w:r w:rsidR="00C40568" w:rsidRPr="009E3E2B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. 4828 irrelevant records were excluded and 20 eligible articles remained. Further screening resulted in excluding more 15 articles due to irrelevancy, being review, </w:t>
      </w:r>
      <w:r w:rsidR="002B0569" w:rsidRPr="009E3E2B">
        <w:rPr>
          <w:rFonts w:asciiTheme="majorBidi" w:eastAsia="Calibri" w:hAnsiTheme="majorBidi" w:cstheme="majorBidi"/>
          <w:color w:val="000000"/>
          <w:sz w:val="21"/>
          <w:szCs w:val="21"/>
        </w:rPr>
        <w:t>duplicity</w:t>
      </w:r>
      <w:r w:rsidR="00C40568" w:rsidRPr="009E3E2B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or letter to editor</w:t>
      </w:r>
      <w:r w:rsidRPr="009E3E2B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. </w:t>
      </w:r>
      <w:r w:rsidR="002B0569" w:rsidRPr="009E3E2B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Finally, </w:t>
      </w:r>
      <w:r w:rsidR="00296B48" w:rsidRPr="009E3E2B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6 </w:t>
      </w:r>
      <w:r w:rsidRPr="009E3E2B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 xml:space="preserve">eligible articles included in our systematic review (Table 2). </w:t>
      </w:r>
    </w:p>
    <w:p w14:paraId="29A0D5BF" w14:textId="77777777" w:rsidR="00613610" w:rsidRDefault="00613610" w:rsidP="004E626F">
      <w:pPr>
        <w:autoSpaceDE w:val="0"/>
        <w:autoSpaceDN w:val="0"/>
        <w:adjustRightInd w:val="0"/>
        <w:spacing w:line="276" w:lineRule="auto"/>
        <w:jc w:val="both"/>
        <w:rPr>
          <w:rFonts w:asciiTheme="majorBidi" w:eastAsia="Calibri" w:hAnsiTheme="majorBidi" w:cstheme="majorBidi"/>
          <w:color w:val="000000"/>
          <w:sz w:val="20"/>
          <w:szCs w:val="20"/>
          <w:lang w:bidi="en-US"/>
        </w:rPr>
        <w:sectPr w:rsidR="00613610" w:rsidSect="00613610">
          <w:type w:val="continuous"/>
          <w:pgSz w:w="11900" w:h="16840"/>
          <w:pgMar w:top="1440" w:right="1440" w:bottom="1440" w:left="1440" w:header="708" w:footer="708" w:gutter="0"/>
          <w:cols w:num="2" w:space="709"/>
          <w:docGrid w:linePitch="360"/>
        </w:sectPr>
      </w:pPr>
    </w:p>
    <w:p w14:paraId="3CA50C44" w14:textId="6CCE0408" w:rsidR="004F2CD5" w:rsidRPr="004E626F" w:rsidRDefault="004F2CD5" w:rsidP="004E626F">
      <w:pPr>
        <w:pStyle w:val="Caption"/>
        <w:keepNext/>
        <w:spacing w:line="276" w:lineRule="auto"/>
        <w:rPr>
          <w:rFonts w:asciiTheme="majorBidi" w:hAnsiTheme="majorBidi" w:cstheme="majorBidi"/>
          <w:i w:val="0"/>
          <w:iCs w:val="0"/>
          <w:color w:val="000000" w:themeColor="text1"/>
          <w:sz w:val="20"/>
          <w:szCs w:val="20"/>
        </w:rPr>
      </w:pPr>
      <w:r w:rsidRPr="004E626F">
        <w:rPr>
          <w:rFonts w:asciiTheme="majorBidi" w:hAnsiTheme="majorBidi" w:cstheme="majorBidi"/>
          <w:i w:val="0"/>
          <w:iCs w:val="0"/>
          <w:color w:val="000000" w:themeColor="text1"/>
          <w:sz w:val="20"/>
          <w:szCs w:val="20"/>
        </w:rPr>
        <w:lastRenderedPageBreak/>
        <w:t>Table</w:t>
      </w:r>
      <w:r w:rsidRPr="004E626F">
        <w:rPr>
          <w:rFonts w:asciiTheme="majorBidi" w:hAnsiTheme="majorBidi" w:cstheme="majorBidi"/>
          <w:i w:val="0"/>
          <w:iCs w:val="0"/>
          <w:color w:val="000000" w:themeColor="text1"/>
          <w:sz w:val="20"/>
          <w:szCs w:val="20"/>
          <w:rtl/>
        </w:rPr>
        <w:t xml:space="preserve"> </w:t>
      </w:r>
      <w:r w:rsidRPr="004E626F">
        <w:rPr>
          <w:rFonts w:asciiTheme="majorBidi" w:hAnsiTheme="majorBidi" w:cstheme="majorBidi"/>
          <w:i w:val="0"/>
          <w:iCs w:val="0"/>
          <w:color w:val="000000" w:themeColor="text1"/>
          <w:sz w:val="20"/>
          <w:szCs w:val="20"/>
          <w:rtl/>
        </w:rPr>
        <w:fldChar w:fldCharType="begin"/>
      </w:r>
      <w:r w:rsidRPr="004E626F">
        <w:rPr>
          <w:rFonts w:asciiTheme="majorBidi" w:hAnsiTheme="majorBidi" w:cstheme="majorBidi"/>
          <w:i w:val="0"/>
          <w:iCs w:val="0"/>
          <w:color w:val="000000" w:themeColor="text1"/>
          <w:sz w:val="20"/>
          <w:szCs w:val="20"/>
          <w:rtl/>
        </w:rPr>
        <w:instrText xml:space="preserve"> </w:instrText>
      </w:r>
      <w:r w:rsidRPr="004E626F">
        <w:rPr>
          <w:rFonts w:asciiTheme="majorBidi" w:hAnsiTheme="majorBidi" w:cstheme="majorBidi"/>
          <w:i w:val="0"/>
          <w:iCs w:val="0"/>
          <w:color w:val="000000" w:themeColor="text1"/>
          <w:sz w:val="20"/>
          <w:szCs w:val="20"/>
        </w:rPr>
        <w:instrText>SEQ</w:instrText>
      </w:r>
      <w:r w:rsidRPr="004E626F">
        <w:rPr>
          <w:rFonts w:asciiTheme="majorBidi" w:hAnsiTheme="majorBidi" w:cstheme="majorBidi"/>
          <w:i w:val="0"/>
          <w:iCs w:val="0"/>
          <w:color w:val="000000" w:themeColor="text1"/>
          <w:sz w:val="20"/>
          <w:szCs w:val="20"/>
          <w:rtl/>
        </w:rPr>
        <w:instrText xml:space="preserve"> </w:instrText>
      </w:r>
      <w:r w:rsidRPr="004E626F">
        <w:rPr>
          <w:rFonts w:asciiTheme="majorBidi" w:hAnsiTheme="majorBidi" w:cstheme="majorBidi"/>
          <w:i w:val="0"/>
          <w:iCs w:val="0"/>
          <w:color w:val="000000" w:themeColor="text1"/>
          <w:sz w:val="20"/>
          <w:szCs w:val="20"/>
        </w:rPr>
        <w:instrText>Table \* ARABIC</w:instrText>
      </w:r>
      <w:r w:rsidRPr="004E626F">
        <w:rPr>
          <w:rFonts w:asciiTheme="majorBidi" w:hAnsiTheme="majorBidi" w:cstheme="majorBidi"/>
          <w:i w:val="0"/>
          <w:iCs w:val="0"/>
          <w:color w:val="000000" w:themeColor="text1"/>
          <w:sz w:val="20"/>
          <w:szCs w:val="20"/>
          <w:rtl/>
        </w:rPr>
        <w:instrText xml:space="preserve"> </w:instrText>
      </w:r>
      <w:r w:rsidRPr="004E626F">
        <w:rPr>
          <w:rFonts w:asciiTheme="majorBidi" w:hAnsiTheme="majorBidi" w:cstheme="majorBidi"/>
          <w:i w:val="0"/>
          <w:iCs w:val="0"/>
          <w:color w:val="000000" w:themeColor="text1"/>
          <w:sz w:val="20"/>
          <w:szCs w:val="20"/>
          <w:rtl/>
        </w:rPr>
        <w:fldChar w:fldCharType="separate"/>
      </w:r>
      <w:r w:rsidRPr="004E626F">
        <w:rPr>
          <w:rFonts w:asciiTheme="majorBidi" w:hAnsiTheme="majorBidi" w:cstheme="majorBidi"/>
          <w:i w:val="0"/>
          <w:iCs w:val="0"/>
          <w:noProof/>
          <w:color w:val="000000" w:themeColor="text1"/>
          <w:sz w:val="20"/>
          <w:szCs w:val="20"/>
          <w:rtl/>
        </w:rPr>
        <w:t>2</w:t>
      </w:r>
      <w:r w:rsidRPr="004E626F">
        <w:rPr>
          <w:rFonts w:asciiTheme="majorBidi" w:hAnsiTheme="majorBidi" w:cstheme="majorBidi"/>
          <w:i w:val="0"/>
          <w:iCs w:val="0"/>
          <w:color w:val="000000" w:themeColor="text1"/>
          <w:sz w:val="20"/>
          <w:szCs w:val="20"/>
          <w:rtl/>
        </w:rPr>
        <w:fldChar w:fldCharType="end"/>
      </w:r>
      <w:r w:rsidRPr="004E626F">
        <w:rPr>
          <w:rFonts w:asciiTheme="majorBidi" w:hAnsiTheme="majorBidi" w:cstheme="majorBidi"/>
          <w:i w:val="0"/>
          <w:iCs w:val="0"/>
          <w:color w:val="000000" w:themeColor="text1"/>
          <w:sz w:val="20"/>
          <w:szCs w:val="20"/>
        </w:rPr>
        <w:t>. Characteristics of included studies</w:t>
      </w:r>
    </w:p>
    <w:tbl>
      <w:tblPr>
        <w:tblStyle w:val="TableGrid"/>
        <w:bidiVisual/>
        <w:tblW w:w="8995" w:type="dxa"/>
        <w:jc w:val="right"/>
        <w:tblLayout w:type="fixed"/>
        <w:tblLook w:val="04A0" w:firstRow="1" w:lastRow="0" w:firstColumn="1" w:lastColumn="0" w:noHBand="0" w:noVBand="1"/>
      </w:tblPr>
      <w:tblGrid>
        <w:gridCol w:w="2650"/>
        <w:gridCol w:w="708"/>
        <w:gridCol w:w="1134"/>
        <w:gridCol w:w="993"/>
        <w:gridCol w:w="850"/>
        <w:gridCol w:w="992"/>
        <w:gridCol w:w="1668"/>
      </w:tblGrid>
      <w:tr w:rsidR="00322360" w:rsidRPr="004E626F" w14:paraId="02C65B34" w14:textId="77777777" w:rsidTr="00613610">
        <w:trPr>
          <w:trHeight w:val="548"/>
          <w:jc w:val="right"/>
        </w:trPr>
        <w:tc>
          <w:tcPr>
            <w:tcW w:w="2650" w:type="dxa"/>
            <w:shd w:val="clear" w:color="auto" w:fill="8EAADB" w:themeFill="accent1" w:themeFillTint="99"/>
            <w:vAlign w:val="center"/>
          </w:tcPr>
          <w:p w14:paraId="2FF54557" w14:textId="6D58CA25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Result</w:t>
            </w:r>
          </w:p>
        </w:tc>
        <w:tc>
          <w:tcPr>
            <w:tcW w:w="708" w:type="dxa"/>
            <w:shd w:val="clear" w:color="auto" w:fill="8EAADB" w:themeFill="accent1" w:themeFillTint="99"/>
            <w:vAlign w:val="center"/>
          </w:tcPr>
          <w:p w14:paraId="6F71EE39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Sex</w:t>
            </w:r>
          </w:p>
        </w:tc>
        <w:tc>
          <w:tcPr>
            <w:tcW w:w="1134" w:type="dxa"/>
            <w:shd w:val="clear" w:color="auto" w:fill="8EAADB" w:themeFill="accent1" w:themeFillTint="99"/>
            <w:vAlign w:val="center"/>
          </w:tcPr>
          <w:p w14:paraId="00CCF5D3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opulation</w:t>
            </w:r>
          </w:p>
        </w:tc>
        <w:tc>
          <w:tcPr>
            <w:tcW w:w="993" w:type="dxa"/>
            <w:shd w:val="clear" w:color="auto" w:fill="8EAADB" w:themeFill="accent1" w:themeFillTint="99"/>
            <w:vAlign w:val="center"/>
          </w:tcPr>
          <w:p w14:paraId="51FF4F88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Study</w:t>
            </w:r>
          </w:p>
        </w:tc>
        <w:tc>
          <w:tcPr>
            <w:tcW w:w="850" w:type="dxa"/>
            <w:shd w:val="clear" w:color="auto" w:fill="8EAADB" w:themeFill="accent1" w:themeFillTint="99"/>
            <w:vAlign w:val="center"/>
          </w:tcPr>
          <w:p w14:paraId="4A9AF0DE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Type</w:t>
            </w:r>
          </w:p>
        </w:tc>
        <w:tc>
          <w:tcPr>
            <w:tcW w:w="992" w:type="dxa"/>
            <w:shd w:val="clear" w:color="auto" w:fill="8EAADB" w:themeFill="accent1" w:themeFillTint="99"/>
            <w:vAlign w:val="center"/>
          </w:tcPr>
          <w:p w14:paraId="35175F7F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ountry</w:t>
            </w:r>
          </w:p>
        </w:tc>
        <w:tc>
          <w:tcPr>
            <w:tcW w:w="1668" w:type="dxa"/>
            <w:shd w:val="clear" w:color="auto" w:fill="8EAADB" w:themeFill="accent1" w:themeFillTint="99"/>
            <w:vAlign w:val="center"/>
          </w:tcPr>
          <w:p w14:paraId="5CB765B9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Author, year</w:t>
            </w:r>
          </w:p>
        </w:tc>
      </w:tr>
      <w:tr w:rsidR="00322360" w:rsidRPr="004E626F" w14:paraId="3352369E" w14:textId="77777777" w:rsidTr="00613610">
        <w:trPr>
          <w:trHeight w:val="1131"/>
          <w:jc w:val="right"/>
        </w:trPr>
        <w:tc>
          <w:tcPr>
            <w:tcW w:w="2650" w:type="dxa"/>
            <w:shd w:val="clear" w:color="auto" w:fill="D9E2F3" w:themeFill="accent1" w:themeFillTint="33"/>
            <w:vAlign w:val="center"/>
          </w:tcPr>
          <w:p w14:paraId="0EA58A13" w14:textId="77777777" w:rsidR="004F2CD5" w:rsidRPr="007C4B43" w:rsidRDefault="004F2CD5" w:rsidP="00A24FA4">
            <w:pPr>
              <w:spacing w:line="276" w:lineRule="auto"/>
              <w:jc w:val="both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Participants using PPIs had considerably increased possibilities for COVID-19 exam positivity.</w:t>
            </w:r>
          </w:p>
        </w:tc>
        <w:tc>
          <w:tcPr>
            <w:tcW w:w="708" w:type="dxa"/>
            <w:shd w:val="clear" w:color="auto" w:fill="D9E2F3" w:themeFill="accent1" w:themeFillTint="33"/>
            <w:vAlign w:val="center"/>
          </w:tcPr>
          <w:p w14:paraId="7FAEA682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M/F</w:t>
            </w:r>
          </w:p>
        </w:tc>
        <w:tc>
          <w:tcPr>
            <w:tcW w:w="1134" w:type="dxa"/>
            <w:shd w:val="clear" w:color="auto" w:fill="D9E2F3" w:themeFill="accent1" w:themeFillTint="33"/>
            <w:vAlign w:val="center"/>
          </w:tcPr>
          <w:p w14:paraId="6A36D57D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  <w:rtl/>
              </w:rPr>
              <w:t>53130</w:t>
            </w:r>
          </w:p>
        </w:tc>
        <w:tc>
          <w:tcPr>
            <w:tcW w:w="993" w:type="dxa"/>
            <w:shd w:val="clear" w:color="auto" w:fill="D9E2F3" w:themeFill="accent1" w:themeFillTint="33"/>
            <w:vAlign w:val="center"/>
          </w:tcPr>
          <w:p w14:paraId="54A91DCF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Cohort</w:t>
            </w:r>
          </w:p>
        </w:tc>
        <w:tc>
          <w:tcPr>
            <w:tcW w:w="850" w:type="dxa"/>
            <w:shd w:val="clear" w:color="auto" w:fill="D9E2F3" w:themeFill="accent1" w:themeFillTint="33"/>
            <w:vAlign w:val="center"/>
          </w:tcPr>
          <w:p w14:paraId="76E982A2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Human</w:t>
            </w:r>
          </w:p>
        </w:tc>
        <w:tc>
          <w:tcPr>
            <w:tcW w:w="992" w:type="dxa"/>
            <w:shd w:val="clear" w:color="auto" w:fill="D9E2F3" w:themeFill="accent1" w:themeFillTint="33"/>
            <w:vAlign w:val="center"/>
          </w:tcPr>
          <w:p w14:paraId="77458B64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USA</w:t>
            </w:r>
          </w:p>
        </w:tc>
        <w:tc>
          <w:tcPr>
            <w:tcW w:w="1668" w:type="dxa"/>
            <w:shd w:val="clear" w:color="auto" w:fill="D9E2F3" w:themeFill="accent1" w:themeFillTint="33"/>
            <w:vAlign w:val="center"/>
          </w:tcPr>
          <w:p w14:paraId="420175FC" w14:textId="77777777" w:rsidR="004F2CD5" w:rsidRPr="007C4B43" w:rsidRDefault="004F2CD5" w:rsidP="007C4B43">
            <w:pPr>
              <w:spacing w:line="276" w:lineRule="auto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Christopher V,</w:t>
            </w:r>
          </w:p>
          <w:p w14:paraId="4D182BB9" w14:textId="77777777" w:rsidR="004F2CD5" w:rsidRPr="007C4B43" w:rsidRDefault="004F2CD5" w:rsidP="007C4B43">
            <w:pPr>
              <w:spacing w:line="276" w:lineRule="auto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  <w:rtl/>
              </w:rPr>
              <w:t>2020</w:t>
            </w:r>
          </w:p>
        </w:tc>
      </w:tr>
      <w:tr w:rsidR="00322360" w:rsidRPr="004E626F" w14:paraId="2756C4FB" w14:textId="77777777" w:rsidTr="00613610">
        <w:trPr>
          <w:trHeight w:val="1119"/>
          <w:jc w:val="right"/>
        </w:trPr>
        <w:tc>
          <w:tcPr>
            <w:tcW w:w="2650" w:type="dxa"/>
            <w:shd w:val="clear" w:color="auto" w:fill="D9E2F3" w:themeFill="accent1" w:themeFillTint="33"/>
            <w:vAlign w:val="center"/>
          </w:tcPr>
          <w:p w14:paraId="74062024" w14:textId="757E0D8D" w:rsidR="004F2CD5" w:rsidRPr="007C4B43" w:rsidRDefault="004F2CD5" w:rsidP="00A24FA4">
            <w:pPr>
              <w:spacing w:line="276" w:lineRule="auto"/>
              <w:jc w:val="both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 xml:space="preserve">Severe clinical outcomes of the COVID-19 </w:t>
            </w:r>
            <w:r w:rsidR="00322360" w:rsidRPr="007C4B43">
              <w:rPr>
                <w:rFonts w:asciiTheme="majorBidi" w:hAnsiTheme="majorBidi" w:cstheme="majorBidi"/>
                <w:sz w:val="18"/>
                <w:szCs w:val="18"/>
              </w:rPr>
              <w:t>were</w:t>
            </w:r>
            <w:r w:rsidRPr="007C4B43">
              <w:rPr>
                <w:rFonts w:asciiTheme="majorBidi" w:hAnsiTheme="majorBidi" w:cstheme="majorBidi"/>
                <w:sz w:val="18"/>
                <w:szCs w:val="18"/>
              </w:rPr>
              <w:t xml:space="preserve"> found among 90% of participants who use PPIs currently</w:t>
            </w:r>
          </w:p>
          <w:p w14:paraId="2A0BEFA1" w14:textId="77777777" w:rsidR="004F2CD5" w:rsidRPr="007C4B43" w:rsidRDefault="004F2CD5" w:rsidP="00A24FA4">
            <w:pPr>
              <w:spacing w:line="276" w:lineRule="auto"/>
              <w:jc w:val="both"/>
              <w:rPr>
                <w:rFonts w:asciiTheme="majorBidi" w:hAnsiTheme="majorBidi" w:cstheme="majorBidi"/>
                <w:sz w:val="18"/>
                <w:szCs w:val="18"/>
                <w:rtl/>
              </w:rPr>
            </w:pPr>
          </w:p>
        </w:tc>
        <w:tc>
          <w:tcPr>
            <w:tcW w:w="708" w:type="dxa"/>
            <w:shd w:val="clear" w:color="auto" w:fill="D9E2F3" w:themeFill="accent1" w:themeFillTint="33"/>
            <w:vAlign w:val="center"/>
          </w:tcPr>
          <w:p w14:paraId="26F4B25B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M/F</w:t>
            </w:r>
          </w:p>
        </w:tc>
        <w:tc>
          <w:tcPr>
            <w:tcW w:w="1134" w:type="dxa"/>
            <w:shd w:val="clear" w:color="auto" w:fill="D9E2F3" w:themeFill="accent1" w:themeFillTint="33"/>
            <w:vAlign w:val="center"/>
          </w:tcPr>
          <w:p w14:paraId="146B0FBF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  <w:rtl/>
              </w:rPr>
              <w:t>132316</w:t>
            </w:r>
          </w:p>
        </w:tc>
        <w:tc>
          <w:tcPr>
            <w:tcW w:w="993" w:type="dxa"/>
            <w:shd w:val="clear" w:color="auto" w:fill="D9E2F3" w:themeFill="accent1" w:themeFillTint="33"/>
            <w:vAlign w:val="center"/>
          </w:tcPr>
          <w:p w14:paraId="6A47DF30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cohort</w:t>
            </w:r>
          </w:p>
        </w:tc>
        <w:tc>
          <w:tcPr>
            <w:tcW w:w="850" w:type="dxa"/>
            <w:shd w:val="clear" w:color="auto" w:fill="D9E2F3" w:themeFill="accent1" w:themeFillTint="33"/>
            <w:vAlign w:val="center"/>
          </w:tcPr>
          <w:p w14:paraId="624A153E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Human</w:t>
            </w:r>
          </w:p>
        </w:tc>
        <w:tc>
          <w:tcPr>
            <w:tcW w:w="992" w:type="dxa"/>
            <w:shd w:val="clear" w:color="auto" w:fill="D9E2F3" w:themeFill="accent1" w:themeFillTint="33"/>
            <w:vAlign w:val="center"/>
          </w:tcPr>
          <w:p w14:paraId="4F1DDF70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Korea</w:t>
            </w:r>
          </w:p>
        </w:tc>
        <w:tc>
          <w:tcPr>
            <w:tcW w:w="1668" w:type="dxa"/>
            <w:shd w:val="clear" w:color="auto" w:fill="D9E2F3" w:themeFill="accent1" w:themeFillTint="33"/>
            <w:vAlign w:val="center"/>
          </w:tcPr>
          <w:p w14:paraId="4811A574" w14:textId="77777777" w:rsidR="004F2CD5" w:rsidRPr="007C4B43" w:rsidRDefault="004F2CD5" w:rsidP="007C4B43">
            <w:pPr>
              <w:spacing w:line="276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Seung Won Lee,</w:t>
            </w:r>
          </w:p>
          <w:p w14:paraId="68051DD8" w14:textId="77777777" w:rsidR="004F2CD5" w:rsidRPr="007C4B43" w:rsidRDefault="004F2CD5" w:rsidP="007C4B43">
            <w:pPr>
              <w:spacing w:line="276" w:lineRule="auto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2020</w:t>
            </w:r>
          </w:p>
        </w:tc>
      </w:tr>
      <w:tr w:rsidR="00322360" w:rsidRPr="004E626F" w14:paraId="4DF3FB47" w14:textId="77777777" w:rsidTr="00613610">
        <w:trPr>
          <w:trHeight w:val="246"/>
          <w:jc w:val="right"/>
        </w:trPr>
        <w:tc>
          <w:tcPr>
            <w:tcW w:w="2650" w:type="dxa"/>
            <w:shd w:val="clear" w:color="auto" w:fill="D9E2F3" w:themeFill="accent1" w:themeFillTint="33"/>
            <w:vAlign w:val="center"/>
          </w:tcPr>
          <w:p w14:paraId="46CF9F09" w14:textId="77777777" w:rsidR="004F2CD5" w:rsidRPr="007C4B43" w:rsidRDefault="004F2CD5" w:rsidP="00A24FA4">
            <w:pPr>
              <w:spacing w:line="276" w:lineRule="auto"/>
              <w:jc w:val="both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A direct relationship was found between past use of PPIs and admittance to ICU and mortality rate</w:t>
            </w:r>
          </w:p>
        </w:tc>
        <w:tc>
          <w:tcPr>
            <w:tcW w:w="708" w:type="dxa"/>
            <w:shd w:val="clear" w:color="auto" w:fill="D9E2F3" w:themeFill="accent1" w:themeFillTint="33"/>
            <w:vAlign w:val="center"/>
          </w:tcPr>
          <w:p w14:paraId="2614EB8C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M/F</w:t>
            </w:r>
          </w:p>
        </w:tc>
        <w:tc>
          <w:tcPr>
            <w:tcW w:w="1134" w:type="dxa"/>
            <w:shd w:val="clear" w:color="auto" w:fill="D9E2F3" w:themeFill="accent1" w:themeFillTint="33"/>
            <w:vAlign w:val="center"/>
          </w:tcPr>
          <w:p w14:paraId="0B9D1415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113</w:t>
            </w:r>
          </w:p>
        </w:tc>
        <w:tc>
          <w:tcPr>
            <w:tcW w:w="993" w:type="dxa"/>
            <w:shd w:val="clear" w:color="auto" w:fill="D9E2F3" w:themeFill="accent1" w:themeFillTint="33"/>
            <w:vAlign w:val="center"/>
          </w:tcPr>
          <w:p w14:paraId="24182247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Cross-sectional</w:t>
            </w:r>
          </w:p>
        </w:tc>
        <w:tc>
          <w:tcPr>
            <w:tcW w:w="850" w:type="dxa"/>
            <w:shd w:val="clear" w:color="auto" w:fill="D9E2F3" w:themeFill="accent1" w:themeFillTint="33"/>
            <w:vAlign w:val="center"/>
          </w:tcPr>
          <w:p w14:paraId="4CE7BD8E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Human</w:t>
            </w:r>
          </w:p>
        </w:tc>
        <w:tc>
          <w:tcPr>
            <w:tcW w:w="992" w:type="dxa"/>
            <w:shd w:val="clear" w:color="auto" w:fill="D9E2F3" w:themeFill="accent1" w:themeFillTint="33"/>
            <w:vAlign w:val="center"/>
          </w:tcPr>
          <w:p w14:paraId="715FE087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Spain</w:t>
            </w:r>
          </w:p>
        </w:tc>
        <w:tc>
          <w:tcPr>
            <w:tcW w:w="1668" w:type="dxa"/>
            <w:shd w:val="clear" w:color="auto" w:fill="D9E2F3" w:themeFill="accent1" w:themeFillTint="33"/>
            <w:vAlign w:val="center"/>
          </w:tcPr>
          <w:p w14:paraId="0635831F" w14:textId="77777777" w:rsidR="004F2CD5" w:rsidRPr="007C4B43" w:rsidRDefault="004F2CD5" w:rsidP="007C4B43">
            <w:pPr>
              <w:spacing w:line="276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Jesus Miguel Garcia-Menaya, 2020</w:t>
            </w:r>
          </w:p>
        </w:tc>
      </w:tr>
      <w:tr w:rsidR="00322360" w:rsidRPr="004E626F" w14:paraId="2A533F28" w14:textId="77777777" w:rsidTr="00613610">
        <w:trPr>
          <w:trHeight w:val="246"/>
          <w:jc w:val="right"/>
        </w:trPr>
        <w:tc>
          <w:tcPr>
            <w:tcW w:w="2650" w:type="dxa"/>
            <w:shd w:val="clear" w:color="auto" w:fill="D9E2F3" w:themeFill="accent1" w:themeFillTint="33"/>
            <w:vAlign w:val="center"/>
          </w:tcPr>
          <w:p w14:paraId="23FBA36B" w14:textId="77777777" w:rsidR="004F2CD5" w:rsidRPr="007C4B43" w:rsidRDefault="004F2CD5" w:rsidP="00A24FA4">
            <w:pPr>
              <w:spacing w:line="276" w:lineRule="auto"/>
              <w:jc w:val="both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Omeprazole increased the expression level of TMPRSS2 in the liver</w:t>
            </w:r>
          </w:p>
        </w:tc>
        <w:tc>
          <w:tcPr>
            <w:tcW w:w="708" w:type="dxa"/>
            <w:shd w:val="clear" w:color="auto" w:fill="D9E2F3" w:themeFill="accent1" w:themeFillTint="33"/>
            <w:vAlign w:val="center"/>
          </w:tcPr>
          <w:p w14:paraId="07B9046F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1134" w:type="dxa"/>
            <w:shd w:val="clear" w:color="auto" w:fill="D9E2F3" w:themeFill="accent1" w:themeFillTint="33"/>
            <w:vAlign w:val="center"/>
          </w:tcPr>
          <w:p w14:paraId="5FEBD184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993" w:type="dxa"/>
            <w:shd w:val="clear" w:color="auto" w:fill="D9E2F3" w:themeFill="accent1" w:themeFillTint="33"/>
            <w:vAlign w:val="center"/>
          </w:tcPr>
          <w:p w14:paraId="74D1A1D2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Cell line</w:t>
            </w:r>
          </w:p>
        </w:tc>
        <w:tc>
          <w:tcPr>
            <w:tcW w:w="850" w:type="dxa"/>
            <w:shd w:val="clear" w:color="auto" w:fill="D9E2F3" w:themeFill="accent1" w:themeFillTint="33"/>
            <w:vAlign w:val="center"/>
          </w:tcPr>
          <w:p w14:paraId="2939F292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In vitro</w:t>
            </w:r>
          </w:p>
        </w:tc>
        <w:tc>
          <w:tcPr>
            <w:tcW w:w="992" w:type="dxa"/>
            <w:shd w:val="clear" w:color="auto" w:fill="D9E2F3" w:themeFill="accent1" w:themeFillTint="33"/>
            <w:vAlign w:val="center"/>
          </w:tcPr>
          <w:p w14:paraId="2F1B997E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Emirates</w:t>
            </w:r>
          </w:p>
        </w:tc>
        <w:tc>
          <w:tcPr>
            <w:tcW w:w="1668" w:type="dxa"/>
            <w:shd w:val="clear" w:color="auto" w:fill="D9E2F3" w:themeFill="accent1" w:themeFillTint="33"/>
            <w:vAlign w:val="center"/>
          </w:tcPr>
          <w:p w14:paraId="50DC3111" w14:textId="77777777" w:rsidR="004F2CD5" w:rsidRPr="007C4B43" w:rsidRDefault="004F2CD5" w:rsidP="007C4B43">
            <w:pPr>
              <w:spacing w:line="276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Narjes Saheb Sharif-Askari, 2020</w:t>
            </w:r>
          </w:p>
        </w:tc>
      </w:tr>
      <w:tr w:rsidR="00322360" w:rsidRPr="004E626F" w14:paraId="4EEFB9E2" w14:textId="77777777" w:rsidTr="00613610">
        <w:trPr>
          <w:trHeight w:val="246"/>
          <w:jc w:val="right"/>
        </w:trPr>
        <w:tc>
          <w:tcPr>
            <w:tcW w:w="2650" w:type="dxa"/>
            <w:shd w:val="clear" w:color="auto" w:fill="D9E2F3" w:themeFill="accent1" w:themeFillTint="33"/>
            <w:vAlign w:val="center"/>
          </w:tcPr>
          <w:p w14:paraId="56AA9D2C" w14:textId="77777777" w:rsidR="004F2CD5" w:rsidRPr="007C4B43" w:rsidRDefault="004F2CD5" w:rsidP="00A24FA4">
            <w:pPr>
              <w:spacing w:line="276" w:lineRule="auto"/>
              <w:jc w:val="both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Omeprazole increased ACE2 expression in the kidney tissues</w:t>
            </w:r>
          </w:p>
          <w:p w14:paraId="6A5C914D" w14:textId="77777777" w:rsidR="004F2CD5" w:rsidRPr="007C4B43" w:rsidRDefault="004F2CD5" w:rsidP="00A24FA4">
            <w:pPr>
              <w:spacing w:line="276" w:lineRule="auto"/>
              <w:jc w:val="both"/>
              <w:rPr>
                <w:rFonts w:asciiTheme="majorBidi" w:hAnsiTheme="majorBidi" w:cstheme="majorBidi"/>
                <w:sz w:val="18"/>
                <w:szCs w:val="18"/>
              </w:rPr>
            </w:pPr>
          </w:p>
        </w:tc>
        <w:tc>
          <w:tcPr>
            <w:tcW w:w="708" w:type="dxa"/>
            <w:shd w:val="clear" w:color="auto" w:fill="D9E2F3" w:themeFill="accent1" w:themeFillTint="33"/>
            <w:vAlign w:val="center"/>
          </w:tcPr>
          <w:p w14:paraId="7C3F1B86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1134" w:type="dxa"/>
            <w:shd w:val="clear" w:color="auto" w:fill="D9E2F3" w:themeFill="accent1" w:themeFillTint="33"/>
            <w:vAlign w:val="center"/>
          </w:tcPr>
          <w:p w14:paraId="1C0FDABE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-</w:t>
            </w:r>
          </w:p>
        </w:tc>
        <w:tc>
          <w:tcPr>
            <w:tcW w:w="993" w:type="dxa"/>
            <w:shd w:val="clear" w:color="auto" w:fill="D9E2F3" w:themeFill="accent1" w:themeFillTint="33"/>
            <w:vAlign w:val="center"/>
          </w:tcPr>
          <w:p w14:paraId="274776A1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Cell line</w:t>
            </w:r>
          </w:p>
        </w:tc>
        <w:tc>
          <w:tcPr>
            <w:tcW w:w="850" w:type="dxa"/>
            <w:shd w:val="clear" w:color="auto" w:fill="D9E2F3" w:themeFill="accent1" w:themeFillTint="33"/>
            <w:vAlign w:val="center"/>
          </w:tcPr>
          <w:p w14:paraId="7B9EBC87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i/>
                <w:iCs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i/>
                <w:iCs/>
                <w:sz w:val="18"/>
                <w:szCs w:val="18"/>
              </w:rPr>
              <w:t>In vitro</w:t>
            </w:r>
          </w:p>
        </w:tc>
        <w:tc>
          <w:tcPr>
            <w:tcW w:w="992" w:type="dxa"/>
            <w:shd w:val="clear" w:color="auto" w:fill="D9E2F3" w:themeFill="accent1" w:themeFillTint="33"/>
            <w:vAlign w:val="center"/>
          </w:tcPr>
          <w:p w14:paraId="13B3702C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Emirates</w:t>
            </w:r>
          </w:p>
        </w:tc>
        <w:tc>
          <w:tcPr>
            <w:tcW w:w="1668" w:type="dxa"/>
            <w:shd w:val="clear" w:color="auto" w:fill="D9E2F3" w:themeFill="accent1" w:themeFillTint="33"/>
            <w:vAlign w:val="center"/>
          </w:tcPr>
          <w:p w14:paraId="65E2F577" w14:textId="77777777" w:rsidR="004F2CD5" w:rsidRPr="007C4B43" w:rsidRDefault="004F2CD5" w:rsidP="007C4B43">
            <w:pPr>
              <w:spacing w:line="276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Narjes Saheb Sharif-Askari, 2020</w:t>
            </w:r>
          </w:p>
        </w:tc>
      </w:tr>
      <w:tr w:rsidR="00322360" w:rsidRPr="004E626F" w14:paraId="2B234756" w14:textId="77777777" w:rsidTr="00613610">
        <w:trPr>
          <w:trHeight w:val="246"/>
          <w:jc w:val="right"/>
        </w:trPr>
        <w:tc>
          <w:tcPr>
            <w:tcW w:w="2650" w:type="dxa"/>
            <w:shd w:val="clear" w:color="auto" w:fill="D9E2F3" w:themeFill="accent1" w:themeFillTint="33"/>
            <w:vAlign w:val="center"/>
          </w:tcPr>
          <w:p w14:paraId="5DBB0345" w14:textId="77777777" w:rsidR="004F2CD5" w:rsidRPr="007C4B43" w:rsidRDefault="004F2CD5" w:rsidP="00A24FA4">
            <w:pPr>
              <w:spacing w:line="276" w:lineRule="auto"/>
              <w:jc w:val="both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Death-rate was higher and clinical outcomes were more severe among patients who were on PPIs treatment before hospitalization</w:t>
            </w:r>
          </w:p>
        </w:tc>
        <w:tc>
          <w:tcPr>
            <w:tcW w:w="708" w:type="dxa"/>
            <w:shd w:val="clear" w:color="auto" w:fill="D9E2F3" w:themeFill="accent1" w:themeFillTint="33"/>
            <w:vAlign w:val="center"/>
          </w:tcPr>
          <w:p w14:paraId="6A7944AE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M/F</w:t>
            </w:r>
          </w:p>
        </w:tc>
        <w:tc>
          <w:tcPr>
            <w:tcW w:w="1134" w:type="dxa"/>
            <w:shd w:val="clear" w:color="auto" w:fill="D9E2F3" w:themeFill="accent1" w:themeFillTint="33"/>
            <w:vAlign w:val="center"/>
          </w:tcPr>
          <w:p w14:paraId="494CC684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295</w:t>
            </w:r>
          </w:p>
        </w:tc>
        <w:tc>
          <w:tcPr>
            <w:tcW w:w="993" w:type="dxa"/>
            <w:shd w:val="clear" w:color="auto" w:fill="D9E2F3" w:themeFill="accent1" w:themeFillTint="33"/>
            <w:vAlign w:val="center"/>
          </w:tcPr>
          <w:p w14:paraId="216880BC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Cohort</w:t>
            </w:r>
          </w:p>
        </w:tc>
        <w:tc>
          <w:tcPr>
            <w:tcW w:w="850" w:type="dxa"/>
            <w:shd w:val="clear" w:color="auto" w:fill="D9E2F3" w:themeFill="accent1" w:themeFillTint="33"/>
            <w:vAlign w:val="center"/>
          </w:tcPr>
          <w:p w14:paraId="411F6A6A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Human</w:t>
            </w:r>
          </w:p>
        </w:tc>
        <w:tc>
          <w:tcPr>
            <w:tcW w:w="992" w:type="dxa"/>
            <w:shd w:val="clear" w:color="auto" w:fill="D9E2F3" w:themeFill="accent1" w:themeFillTint="33"/>
            <w:vAlign w:val="center"/>
          </w:tcPr>
          <w:p w14:paraId="6D422E3C" w14:textId="77777777" w:rsidR="004F2CD5" w:rsidRPr="007C4B43" w:rsidRDefault="004F2CD5" w:rsidP="004E626F">
            <w:pPr>
              <w:spacing w:line="276" w:lineRule="auto"/>
              <w:jc w:val="center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USA</w:t>
            </w:r>
          </w:p>
        </w:tc>
        <w:tc>
          <w:tcPr>
            <w:tcW w:w="1668" w:type="dxa"/>
            <w:shd w:val="clear" w:color="auto" w:fill="D9E2F3" w:themeFill="accent1" w:themeFillTint="33"/>
            <w:vAlign w:val="center"/>
          </w:tcPr>
          <w:p w14:paraId="1EF4A9D0" w14:textId="77777777" w:rsidR="004F2CD5" w:rsidRPr="007C4B43" w:rsidRDefault="004F2CD5" w:rsidP="007C4B43">
            <w:pPr>
              <w:keepNext/>
              <w:spacing w:line="276" w:lineRule="auto"/>
              <w:rPr>
                <w:rFonts w:asciiTheme="majorBidi" w:hAnsiTheme="majorBidi" w:cstheme="majorBidi"/>
                <w:sz w:val="18"/>
                <w:szCs w:val="18"/>
              </w:rPr>
            </w:pPr>
            <w:r w:rsidRPr="007C4B43">
              <w:rPr>
                <w:rFonts w:asciiTheme="majorBidi" w:hAnsiTheme="majorBidi" w:cstheme="majorBidi"/>
                <w:sz w:val="18"/>
                <w:szCs w:val="18"/>
              </w:rPr>
              <w:t>Preethi Ramachandran, 2020</w:t>
            </w:r>
          </w:p>
        </w:tc>
      </w:tr>
    </w:tbl>
    <w:p w14:paraId="34FED9C6" w14:textId="1479FED3" w:rsidR="004F2CD5" w:rsidRPr="004E626F" w:rsidRDefault="00DC48C7" w:rsidP="004E626F">
      <w:pPr>
        <w:pStyle w:val="Caption"/>
        <w:spacing w:line="276" w:lineRule="auto"/>
        <w:rPr>
          <w:rFonts w:asciiTheme="majorBidi" w:eastAsia="Calibri" w:hAnsiTheme="majorBidi" w:cstheme="majorBidi"/>
          <w:color w:val="000000"/>
          <w:sz w:val="20"/>
          <w:szCs w:val="20"/>
          <w:lang w:bidi="en-US"/>
        </w:rPr>
      </w:pPr>
      <w:r w:rsidRPr="004E626F">
        <w:rPr>
          <w:rFonts w:asciiTheme="majorBidi" w:hAnsiTheme="majorBidi" w:cstheme="majorBidi"/>
          <w:i w:val="0"/>
          <w:iCs w:val="0"/>
          <w:color w:val="000000" w:themeColor="text1"/>
          <w:sz w:val="20"/>
          <w:szCs w:val="20"/>
        </w:rPr>
        <w:t xml:space="preserve">Table </w:t>
      </w:r>
      <w:r w:rsidRPr="004E626F">
        <w:rPr>
          <w:rFonts w:asciiTheme="majorBidi" w:hAnsiTheme="majorBidi" w:cstheme="majorBidi"/>
          <w:i w:val="0"/>
          <w:iCs w:val="0"/>
          <w:color w:val="000000" w:themeColor="text1"/>
          <w:sz w:val="20"/>
          <w:szCs w:val="20"/>
        </w:rPr>
        <w:fldChar w:fldCharType="begin"/>
      </w:r>
      <w:r w:rsidRPr="004E626F">
        <w:rPr>
          <w:rFonts w:asciiTheme="majorBidi" w:hAnsiTheme="majorBidi" w:cstheme="majorBidi"/>
          <w:i w:val="0"/>
          <w:iCs w:val="0"/>
          <w:color w:val="000000" w:themeColor="text1"/>
          <w:sz w:val="20"/>
          <w:szCs w:val="20"/>
        </w:rPr>
        <w:instrText xml:space="preserve"> SEQ Figure \* ARABIC </w:instrText>
      </w:r>
      <w:r w:rsidRPr="004E626F">
        <w:rPr>
          <w:rFonts w:asciiTheme="majorBidi" w:hAnsiTheme="majorBidi" w:cstheme="majorBidi"/>
          <w:i w:val="0"/>
          <w:iCs w:val="0"/>
          <w:color w:val="000000" w:themeColor="text1"/>
          <w:sz w:val="20"/>
          <w:szCs w:val="20"/>
        </w:rPr>
        <w:fldChar w:fldCharType="separate"/>
      </w:r>
      <w:r w:rsidRPr="004E626F">
        <w:rPr>
          <w:rFonts w:asciiTheme="majorBidi" w:hAnsiTheme="majorBidi" w:cstheme="majorBidi"/>
          <w:i w:val="0"/>
          <w:iCs w:val="0"/>
          <w:noProof/>
          <w:color w:val="000000" w:themeColor="text1"/>
          <w:sz w:val="20"/>
          <w:szCs w:val="20"/>
        </w:rPr>
        <w:t>2</w:t>
      </w:r>
      <w:r w:rsidRPr="004E626F">
        <w:rPr>
          <w:rFonts w:asciiTheme="majorBidi" w:hAnsiTheme="majorBidi" w:cstheme="majorBidi"/>
          <w:i w:val="0"/>
          <w:iCs w:val="0"/>
          <w:color w:val="000000" w:themeColor="text1"/>
          <w:sz w:val="20"/>
          <w:szCs w:val="20"/>
        </w:rPr>
        <w:fldChar w:fldCharType="end"/>
      </w:r>
      <w:r w:rsidRPr="004E626F">
        <w:rPr>
          <w:rFonts w:asciiTheme="majorBidi" w:hAnsiTheme="majorBidi" w:cstheme="majorBidi"/>
          <w:i w:val="0"/>
          <w:iCs w:val="0"/>
          <w:color w:val="000000" w:themeColor="text1"/>
          <w:sz w:val="20"/>
          <w:szCs w:val="20"/>
        </w:rPr>
        <w:t>. PPIs, Proton Pump Inhibitors; ICU, Intensive Care Unit; TMPRSS2, Transmembrane Protease, Serine 2; ACE2, Angiotensin-Converting Enzyme 2</w:t>
      </w:r>
      <w:r w:rsidRPr="004E626F">
        <w:rPr>
          <w:rFonts w:asciiTheme="majorBidi" w:hAnsiTheme="majorBidi" w:cstheme="majorBidi"/>
          <w:sz w:val="20"/>
          <w:szCs w:val="20"/>
        </w:rPr>
        <w:t>.</w:t>
      </w:r>
    </w:p>
    <w:p w14:paraId="0745ABF3" w14:textId="77777777" w:rsidR="007D66E9" w:rsidRPr="004E626F" w:rsidRDefault="007D66E9" w:rsidP="004E626F">
      <w:pPr>
        <w:spacing w:line="276" w:lineRule="auto"/>
        <w:jc w:val="both"/>
        <w:rPr>
          <w:rFonts w:asciiTheme="majorBidi" w:eastAsia="Calibri" w:hAnsiTheme="majorBidi" w:cstheme="majorBidi"/>
          <w:b/>
          <w:bCs/>
          <w:color w:val="000000"/>
          <w:sz w:val="20"/>
          <w:szCs w:val="20"/>
        </w:rPr>
      </w:pPr>
    </w:p>
    <w:p w14:paraId="6E1B3963" w14:textId="77777777" w:rsidR="00613610" w:rsidRDefault="00613610" w:rsidP="00B70251">
      <w:pPr>
        <w:pStyle w:val="NormalWeb"/>
        <w:shd w:val="clear" w:color="auto" w:fill="FFFFFF"/>
        <w:spacing w:before="0" w:beforeAutospacing="0" w:after="0" w:afterAutospacing="0" w:line="276" w:lineRule="auto"/>
        <w:jc w:val="both"/>
        <w:rPr>
          <w:rFonts w:asciiTheme="majorBidi" w:eastAsia="Calibri" w:hAnsiTheme="majorBidi" w:cstheme="majorBidi"/>
          <w:i/>
          <w:iCs/>
          <w:color w:val="000000"/>
          <w:sz w:val="21"/>
          <w:szCs w:val="21"/>
        </w:rPr>
        <w:sectPr w:rsidR="00613610" w:rsidSect="00613610">
          <w:type w:val="continuous"/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70568448" w14:textId="2277EF12" w:rsidR="007D66E9" w:rsidRPr="00B70251" w:rsidRDefault="007D66E9" w:rsidP="00B70251">
      <w:pPr>
        <w:pStyle w:val="NormalWeb"/>
        <w:shd w:val="clear" w:color="auto" w:fill="FFFFFF"/>
        <w:spacing w:before="0" w:beforeAutospacing="0" w:after="0" w:afterAutospacing="0" w:line="276" w:lineRule="auto"/>
        <w:jc w:val="both"/>
        <w:rPr>
          <w:rFonts w:asciiTheme="majorBidi" w:eastAsia="Calibri" w:hAnsiTheme="majorBidi" w:cstheme="majorBidi"/>
          <w:i/>
          <w:iCs/>
          <w:color w:val="000000"/>
          <w:sz w:val="21"/>
          <w:szCs w:val="21"/>
        </w:rPr>
      </w:pPr>
      <w:r w:rsidRPr="00B70251">
        <w:rPr>
          <w:rFonts w:asciiTheme="majorBidi" w:eastAsia="Calibri" w:hAnsiTheme="majorBidi" w:cstheme="majorBidi"/>
          <w:i/>
          <w:iCs/>
          <w:color w:val="000000"/>
          <w:sz w:val="21"/>
          <w:szCs w:val="21"/>
        </w:rPr>
        <w:lastRenderedPageBreak/>
        <w:t>Relationship between the use of PPI</w:t>
      </w:r>
      <w:r w:rsidR="003E0808" w:rsidRPr="00B70251">
        <w:rPr>
          <w:rFonts w:asciiTheme="majorBidi" w:eastAsia="Calibri" w:hAnsiTheme="majorBidi" w:cstheme="majorBidi"/>
          <w:i/>
          <w:iCs/>
          <w:color w:val="000000"/>
          <w:sz w:val="21"/>
          <w:szCs w:val="21"/>
        </w:rPr>
        <w:t>s</w:t>
      </w:r>
      <w:r w:rsidRPr="00B70251">
        <w:rPr>
          <w:rFonts w:asciiTheme="majorBidi" w:eastAsia="Calibri" w:hAnsiTheme="majorBidi" w:cstheme="majorBidi"/>
          <w:i/>
          <w:iCs/>
          <w:color w:val="000000"/>
          <w:sz w:val="21"/>
          <w:szCs w:val="21"/>
        </w:rPr>
        <w:t xml:space="preserve"> and COVID-19 </w:t>
      </w:r>
      <w:r w:rsidR="003E0808" w:rsidRPr="00B70251">
        <w:rPr>
          <w:rFonts w:asciiTheme="majorBidi" w:eastAsia="Calibri" w:hAnsiTheme="majorBidi" w:cstheme="majorBidi"/>
          <w:i/>
          <w:iCs/>
          <w:color w:val="000000"/>
          <w:sz w:val="21"/>
          <w:szCs w:val="21"/>
        </w:rPr>
        <w:t xml:space="preserve">test </w:t>
      </w:r>
      <w:r w:rsidRPr="00B70251">
        <w:rPr>
          <w:rFonts w:asciiTheme="majorBidi" w:eastAsia="Calibri" w:hAnsiTheme="majorBidi" w:cstheme="majorBidi"/>
          <w:i/>
          <w:iCs/>
          <w:color w:val="000000"/>
          <w:sz w:val="21"/>
          <w:szCs w:val="21"/>
        </w:rPr>
        <w:t xml:space="preserve">positivity </w:t>
      </w:r>
    </w:p>
    <w:p w14:paraId="4E7CC606" w14:textId="2BCE1775" w:rsidR="00AF7BBF" w:rsidRPr="00B70251" w:rsidRDefault="007D66E9" w:rsidP="00966BD0">
      <w:pPr>
        <w:pStyle w:val="NormalWeb"/>
        <w:shd w:val="clear" w:color="auto" w:fill="FFFFFF"/>
        <w:spacing w:before="0" w:beforeAutospacing="0" w:after="0" w:afterAutospacing="0" w:line="276" w:lineRule="auto"/>
        <w:ind w:firstLine="360"/>
        <w:jc w:val="both"/>
        <w:rPr>
          <w:rFonts w:asciiTheme="majorBidi" w:hAnsiTheme="majorBidi" w:cstheme="majorBidi"/>
          <w:sz w:val="21"/>
          <w:szCs w:val="21"/>
        </w:rPr>
      </w:pPr>
      <w:r w:rsidRPr="00B70251">
        <w:rPr>
          <w:rFonts w:asciiTheme="majorBidi" w:hAnsiTheme="majorBidi" w:cstheme="majorBidi"/>
          <w:sz w:val="21"/>
          <w:szCs w:val="21"/>
        </w:rPr>
        <w:t>Christopher V. Almario</w:t>
      </w:r>
      <w:r w:rsidR="00CC4206" w:rsidRPr="00B70251">
        <w:rPr>
          <w:rFonts w:asciiTheme="majorBidi" w:hAnsiTheme="majorBidi" w:cstheme="majorBidi"/>
          <w:sz w:val="21"/>
          <w:szCs w:val="21"/>
        </w:rPr>
        <w:t xml:space="preserve"> </w:t>
      </w:r>
      <w:r w:rsidR="00CC4206" w:rsidRPr="00B70251">
        <w:rPr>
          <w:rFonts w:asciiTheme="majorBidi" w:hAnsiTheme="majorBidi" w:cstheme="majorBidi"/>
          <w:i/>
          <w:iCs/>
          <w:sz w:val="21"/>
          <w:szCs w:val="21"/>
        </w:rPr>
        <w:t xml:space="preserve">et al. </w:t>
      </w:r>
      <w:r w:rsidR="00CC4206" w:rsidRPr="00B70251">
        <w:rPr>
          <w:rFonts w:asciiTheme="majorBidi" w:hAnsiTheme="majorBidi" w:cstheme="majorBidi"/>
          <w:sz w:val="21"/>
          <w:szCs w:val="21"/>
          <w:lang w:bidi="fa-IR"/>
        </w:rPr>
        <w:t xml:space="preserve">did a cross-sectional study </w:t>
      </w:r>
      <w:r w:rsidR="00F7111A" w:rsidRPr="00B70251">
        <w:rPr>
          <w:rFonts w:asciiTheme="majorBidi" w:hAnsiTheme="majorBidi" w:cstheme="majorBidi"/>
          <w:sz w:val="21"/>
          <w:szCs w:val="21"/>
          <w:lang w:bidi="fa-IR"/>
        </w:rPr>
        <w:t xml:space="preserve">in 2020 </w:t>
      </w:r>
      <w:r w:rsidR="00CC4206" w:rsidRPr="00B70251">
        <w:rPr>
          <w:rFonts w:asciiTheme="majorBidi" w:hAnsiTheme="majorBidi" w:cstheme="majorBidi"/>
          <w:sz w:val="21"/>
          <w:szCs w:val="21"/>
        </w:rPr>
        <w:t xml:space="preserve">to determine whether use of PPIs </w:t>
      </w:r>
      <w:r w:rsidR="00AA7821" w:rsidRPr="00B70251">
        <w:rPr>
          <w:rFonts w:asciiTheme="majorBidi" w:hAnsiTheme="majorBidi" w:cstheme="majorBidi"/>
          <w:sz w:val="21"/>
          <w:szCs w:val="21"/>
        </w:rPr>
        <w:t>intensifies</w:t>
      </w:r>
      <w:r w:rsidR="00CC4206" w:rsidRPr="00B70251">
        <w:rPr>
          <w:rFonts w:asciiTheme="majorBidi" w:hAnsiTheme="majorBidi" w:cstheme="majorBidi"/>
          <w:sz w:val="21"/>
          <w:szCs w:val="21"/>
        </w:rPr>
        <w:t xml:space="preserve"> the </w:t>
      </w:r>
      <w:r w:rsidR="00AA7821" w:rsidRPr="00B70251">
        <w:rPr>
          <w:rFonts w:asciiTheme="majorBidi" w:hAnsiTheme="majorBidi" w:cstheme="majorBidi"/>
          <w:sz w:val="21"/>
          <w:szCs w:val="21"/>
        </w:rPr>
        <w:t>chances</w:t>
      </w:r>
      <w:r w:rsidR="00CC4206" w:rsidRPr="00B70251">
        <w:rPr>
          <w:rFonts w:asciiTheme="majorBidi" w:hAnsiTheme="majorBidi" w:cstheme="majorBidi"/>
          <w:sz w:val="21"/>
          <w:szCs w:val="21"/>
        </w:rPr>
        <w:t xml:space="preserve"> for acquiring coronavirus disease 2019 (COVID-19) among Americans</w:t>
      </w:r>
      <w:r w:rsidR="00AA7821" w:rsidRPr="00B70251">
        <w:rPr>
          <w:rFonts w:asciiTheme="majorBidi" w:hAnsiTheme="majorBidi" w:cstheme="majorBidi"/>
          <w:sz w:val="21"/>
          <w:szCs w:val="21"/>
        </w:rPr>
        <w:t>. The</w:t>
      </w:r>
      <w:r w:rsidR="00547575" w:rsidRPr="00B70251">
        <w:rPr>
          <w:rFonts w:asciiTheme="majorBidi" w:hAnsiTheme="majorBidi" w:cstheme="majorBidi"/>
          <w:sz w:val="21"/>
          <w:szCs w:val="21"/>
        </w:rPr>
        <w:t xml:space="preserve">ir </w:t>
      </w:r>
      <w:r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analysis</w:t>
      </w:r>
      <w:r w:rsidR="00547575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revealed</w:t>
      </w:r>
      <w:r w:rsidR="00AA7821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that</w:t>
      </w:r>
      <w:r w:rsidR="00547575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chances of reporting a positive COVID-19 test was significantly higher in</w:t>
      </w:r>
      <w:r w:rsidR="00AA7821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</w:t>
      </w:r>
      <w:r w:rsidR="00547575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persons</w:t>
      </w:r>
      <w:r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</w:t>
      </w:r>
      <w:r w:rsidR="00C03C58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tak</w:t>
      </w:r>
      <w:r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ing PPIs </w:t>
      </w:r>
      <w:r w:rsidR="00547575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one or two time per day</w:t>
      </w:r>
      <w:r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compared with those</w:t>
      </w:r>
      <w:r w:rsidR="00547575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that were</w:t>
      </w:r>
      <w:r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not </w:t>
      </w:r>
      <w:r w:rsidR="00C03C58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using</w:t>
      </w:r>
      <w:r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PPIs. </w:t>
      </w:r>
      <w:r w:rsidR="00547575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Amazingly</w:t>
      </w:r>
      <w:r w:rsidR="00AA7821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, </w:t>
      </w:r>
      <w:r w:rsidR="00547575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this risk was not high among persons that were using</w:t>
      </w:r>
      <w:r w:rsidR="004051F8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blockers of H2 receptors such as famotidine </w:t>
      </w:r>
      <w:r w:rsidR="000854BB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begin">
          <w:fldData xml:space="preserve">PEVuZE5vdGU+PENpdGU+PEF1dGhvcj5BbG1hcmlvPC9BdXRob3I+PFllYXI+MjAyMDwvWWVhcj48
UmVjTnVtPjE4PC9SZWNOdW0+PERpc3BsYXlUZXh0PihBbG1hcmlvIGV0IGFsLiwgMjAyMCk8L0Rp
c3BsYXlUZXh0PjxyZWNvcmQ+PHJlYy1udW1iZXI+MTg8L3JlYy1udW1iZXI+PGZvcmVpZ24ta2V5
cz48a2V5IGFwcD0iRU4iIGRiLWlkPSIyNWZkZjB0MGo5Mngya2VlMHI3cGRwemVlczVhd3NzMjU1
enAiIHRpbWVzdGFtcD0iMTYwNDA1OTU3NyI+MTg8L2tleT48L2ZvcmVpZ24ta2V5cz48cmVmLXR5
cGUgbmFtZT0iSm91cm5hbCBBcnRpY2xlIj4xNzwvcmVmLXR5cGU+PGNvbnRyaWJ1dG9ycz48YXV0
aG9ycz48YXV0aG9yPkFsbWFyaW8sIEMuIFYuPC9hdXRob3I+PGF1dGhvcj5DaGV5LCBXLiBELjwv
YXV0aG9yPjxhdXRob3I+U3BpZWdlbCwgQi4gTS4gUi48L2F1dGhvcj48L2F1dGhvcnM+PC9jb250
cmlidXRvcnM+PGF1dGgtYWRkcmVzcz5EZXBhcnRtZW50IG9mIE1lZGljaW5lLCBDZWRhcnMtU2lu
YWkgTWVkaWNhbCBDZW50ZXIsIExvcyBBbmdlbGVzLCBDYWxpZm9ybmlhLCBVU0EuJiN4RDtLYXJz
aCBEaXZpc2lvbiBvZiBHYXN0cm9lbnRlcm9sb2d5IGFuZCBIZXBhdG9sb2d5LCBDZWRhcnMtU2lu
YWkgTWVkaWNhbCBDZW50ZXIsIExvcyBBbmdlbGVzLCBDYWxpZm9ybmlhLCBVU0EuJiN4RDtDZWRh
cnMtU2luYWkgQ2VudGVyIGZvciBPdXRjb21lcyBSZXNlYXJjaCBhbmQgRWR1Y2F0aW9uIChDUy1D
T1JFKSwgTG9zIEFuZ2VsZXMsIENhbGlmb3JuaWEsIFVTQS4mI3hEO0RpdmlzaW9uIG9mIEhlYWx0
aCBTZXJ2aWNlcyBSZXNlYXJjaCwgQ2VkYXJzLVNpbmFpIE1lZGljYWwgQ2VudGVyLCBMb3MgQW5n
ZWxlcywgQ2FsaWZvcm5pYSwgVVNBLiYjeEQ7RGl2aXNpb24gb2YgSW5mb3JtYXRpY3MsIENlZGFy
cy1TaW5haSBNZWRpY2FsIENlbnRlciwgTG9zIEFuZ2VsZXMsIENhbGlmb3JuaWEsIFVTQS4mI3hE
O0RlcGFydG1lbnQgb2YgTWVkaWNpbmUsIE1pY2hpZ2FuIE1lZGljaW5lLCBBbm4gQXJib3IsIE1p
Y2hpZ2FuLCBVU0EuJiN4RDtEaXZpc2lvbiBvZiBHYXN0cm9lbnRlcm9sb2d5LCBNaWNoaWdhbiBN
ZWRpY2luZSwgQW5uIEFyYm9yLCBNaWNoaWdhbiwgVVNBLiYjeEQ7RGVwYXJ0bWVudCBvZiBIZWFs
dGggUG9saWN5IGFuZCBNYW5hZ2VtZW50LCBVQ0xBIEZpZWxkaW5nIFNjaG9vbCBvZiBQdWJsaWMg
SGVhbHRoLCBMb3MgQW5nZWxlcywgQ2FsaWZvcm5pYSwgVVNBLjwvYXV0aC1hZGRyZXNzPjx0aXRs
ZXM+PHRpdGxlPkluY3JlYXNlZCBSaXNrIG9mIENPVklELTE5IEFtb25nIFVzZXJzIG9mIFByb3Rv
biBQdW1wIEluaGliaXRvcnM8L3RpdGxlPjxzZWNvbmRhcnktdGl0bGU+QW0gSiBHYXN0cm9lbnRl
cm9sPC9zZWNvbmRhcnktdGl0bGU+PC90aXRsZXM+PHBlcmlvZGljYWw+PGZ1bGwtdGl0bGU+QW0g
SiBHYXN0cm9lbnRlcm9sPC9mdWxsLXRpdGxlPjwvcGVyaW9kaWNhbD48cGFnZXM+MTcwNy0xNzE1
PC9wYWdlcz48dm9sdW1lPjExNTwvdm9sdW1lPjxudW1iZXI+MTA8L251bWJlcj48ZWRpdGlvbj4y
MDIwLzA4LzI4PC9lZGl0aW9uPjxrZXl3b3Jkcz48a2V5d29yZD5BZG9sZXNjZW50PC9rZXl3b3Jk
PjxrZXl3b3JkPkFkdWx0PC9rZXl3b3JkPjxrZXl3b3JkPkJldGFjb3JvbmF2aXJ1cy9pc29sYXRp
b24gJmFtcDsgcHVyaWZpY2F0aW9uLypwYXRob2dlbmljaXR5PC9rZXl3b3JkPjxrZXl3b3JkPkNs
aW5pY2FsIExhYm9yYXRvcnkgVGVjaG5pcXVlcy9zdGF0aXN0aWNzICZhbXA7IG51bWVyaWNhbCBk
YXRhPC9rZXl3b3JkPjxrZXl3b3JkPkNvbmZvdW5kaW5nIEZhY3RvcnMsIEVwaWRlbWlvbG9naWM8
L2tleXdvcmQ+PGtleXdvcmQ+Q29yb25hdmlydXMgSW5mZWN0aW9ucy9kaWFnbm9zaXMvKmVwaWRl
bWlvbG9neS9waHlzaW9wYXRob2xvZ3kvdmlyb2xvZ3k8L2tleXdvcmQ+PGtleXdvcmQ+RHJ1ZyBQ
cmVzY3JpcHRpb25zL3N0YXRpc3RpY3MgJmFtcDsgbnVtZXJpY2FsIGRhdGE8L2tleXdvcmQ+PGtl
eXdvcmQ+RmVtYWxlPC9rZXl3b3JkPjxrZXl3b3JkPkdhc3RyaWMgQWNpZC8qbWV0YWJvbGlzbTwv
a2V5d29yZD48a2V5d29yZD5HYXN0cmljIE11Y29zYS9kcnVnIGVmZmVjdHMvbWV0YWJvbGlzbTwv
a2V5d29yZD48a2V5d29yZD5HYXN0cm9lc29waGFnZWFsIFJlZmx1eC9kcnVnIHRoZXJhcHk8L2tl
eXdvcmQ+PGtleXdvcmQ+R2FzdHJvaW50ZXN0aW5hbCBNaWNyb2Jpb21lL2RydWcgZWZmZWN0cy9w
aHlzaW9sb2d5PC9rZXl3b3JkPjxrZXl3b3JkPkhlYWx0aCBTdXJ2ZXlzLypzdGF0aXN0aWNzICZh
bXA7IG51bWVyaWNhbCBkYXRhPC9rZXl3b3JkPjxrZXl3b3JkPkhlYXJ0YnVybi9kcnVnIHRoZXJh
cHk8L2tleXdvcmQ+PGtleXdvcmQ+SHVtYW5zPC9rZXl3b3JkPjxrZXl3b3JkPkh5ZHJvZ2VuLUlv
biBDb25jZW50cmF0aW9uL2RydWcgZWZmZWN0czwva2V5d29yZD48a2V5d29yZD5NaWRkbGUgQWdl
ZDwva2V5d29yZD48a2V5d29yZD5QYW5kZW1pY3M8L2tleXdvcmQ+PGtleXdvcmQ+UG5ldW1vbmlh
LCBWaXJhbC9kaWFnbm9zaXMvKmVwaWRlbWlvbG9neS9waHlzaW9wYXRob2xvZ3kvdmlyb2xvZ3k8
L2tleXdvcmQ+PGtleXdvcmQ+UHJvdG9uIFB1bXAgSW5oaWJpdG9ycy8qYWR2ZXJzZSBlZmZlY3Rz
PC9rZXl3b3JkPjxrZXl3b3JkPllvdW5nIEFkdWx0PC9rZXl3b3JkPjwva2V5d29yZHM+PGRhdGVz
Pjx5ZWFyPjIwMjA8L3llYXI+PHB1Yi1kYXRlcz48ZGF0ZT5PY3Q8L2RhdGU+PC9wdWItZGF0ZXM+
PC9kYXRlcz48aXNibj4wMDAyLTkyNzAgKFByaW50KSYjeEQ7MDAwMi05MjcwPC9pc2JuPjxhY2Nl
c3Npb24tbnVtPjMyODUyMzQwPC9hY2Nlc3Npb24tbnVtPjx1cmxzPjwvdXJscz48Y3VzdG9tMj5Q
TUM3NDczNzkxIGNvbnRyaWJ1dGlvbnM6IEMuVi5BLjsgVy5ELkMuOyBCLk0uUi5TLjogc3Vic3Rh
bnRpYWwgY29udHJpYnV0aW9ucyB0byB0aGUgY29uY2VwdGlvbiBhbmQgZGVzaWduIG9mIHRoZSB3
b3JrOyBhY3F1aXNpdGlvbiwgYW5hbHlzaXMsIGFuZCBpbnRlcnByZXRhdGlvbiBvZiBkYXRhIGZv
ciB0aGUgd29yazsgZHJhZnRpbmcgdGhlIHdvcmsgYW5kIHJldmlzaW5nIGl0IGNyaXRpY2FsbHkg
Zm9yIGltcG9ydGFudCBpbnRlbGxlY3R1YWwgY29udGVudDsgZmluYWwgYXBwcm92YWwgb2YgdGhl
IHZlcnNpb24gdG8gYmUgcHVibGlzaGVkLiBGaW5hbmNpYWwgc3VwcG9ydDogVGhlIGRhdGEgdXNl
ZCBpbiB0aGlzIGFuYWx5c2lzIHdlcmUgZGVyaXZlZCBmcm9tIGEgbGFyZ2VyIHN0dWR5IGV2YWx1
YXRpbmcgZ2FzdHJvaW50ZXN0aW5hbCBzeW1wdG9tcyBpbiBBbWVyaWNhIGZ1bmRlZCBieSBhIGdy
YW50IGZyb20gSXJvbndvb2QgUGhhcm1hY2V1dGljYWxzLiBJbiByZXNwb25zZSB0byB0aGUgQ09W
SUQtMTkgcGFuZGVtaWMgYW5kIGJlZm9yZSBsYXVuY2hpbmcgdGhlIHBhcmVudCBzdHVkeSwgd2Ug
YWRkZWQgYWRkaXRpb25hbCBxdWVzdGlvbnMgcmVnYXJkaW5nIHNlbGYtcmVwb3J0ZWQgQ09WSUQt
MTkgdGVzdGluZyBhbmQgcmVsYXRlZCBzeW1wdG9tcy4gU2VwYXJhdGUgZnVuZGluZyB3YXMgbm90
IHJlY2VpdmVkIGZvciB0aGUgYW5hbHlzZXMgcHJlc2VudGVkIGluIHRoaXMgcmVwb3J0LiBUaGUg
Q2VkYXJzLVNpbmFpIENlbnRlciBmb3IgT3V0Y29tZXMgUmVzZWFyY2ggYW5kIEVkdWNhdGlvbiAo
Q1MtQ09SRSkgaXMgc3VwcG9ydGVkIGJ5IFRoZSBNYXJjIGFuZCBTaGVyaSBSYXBhcG9ydCBGdW5k
IGZvciBEaWdpdGFsIEhlYWx0aCBTY2llbmNlcyAmYW1wOyBQcmVjaXNpb24gSGVhbHRoLiBDLlYu
QS4gYW5kIEIuTS5SLlMuIGFyZSBzdXBwb3J0ZWQgYnkgYSBOYXRpb25hbCBJbnN0aXR1dGVzIG9m
IEhlYWx0aC9OYXRpb25hbCBDZW50ZXIgZm9yIEFkdmFuY2luZyBUcmFuc2xhdGlvbmFsIFNjaWVu
Y2UgVUNMQSBDbGluaWNhbCBhbmQgVHJhbnNsYXRpb25hbCBTY2llbmNlIEluc3RpdHV0ZSAoQ1RT
SSkgZ3JhbnQgKFVMMVRSMDAxODgxKS4gUG90ZW50aWFsIGNvbXBldGluZyBpbnRlcmVzdHM6IEMu
Vi5BLiBoYXMgYSBzdG9jayBvcHRpb24gZ3JhbnQgaW4gTXkgVG90YWwgSGVhbHRoLCBoYXMgc2Vy
dmVkIG9uIGFkdmlzb3J5IGJvYXJkcyBmb3IgQmF5ZXIgSGVhbHRoY2FyZSBhbmQgU3luZXJneSBQ
aGFybWFjZXV0aWNhbHMsIGhhcyBzZXJ2ZWQgYXMgYSBjb25zdWx0YW50IGZvciBBbG55bGFtIFBo
YXJtYWNldXRpY2FscyBhbmQgQXJlbmEgUGhhcm1hY2V1dGljYWxzLCBhbmQgcmVjZWl2ZWQgYSBv
bmUtdGltZSBzcGVha2VyJmFwb3M7cyBmZWUgZnJvbSBUYWtlZGEgUGhhcm1hY2V1dGljYWxzLiBB
ZnRlciB0aGUgcGFwZXIgd2FzIGFjY2VwdGVkIGZvciBwdWJsaWNhdGlvbiwgQy5WLkEuIHNlcnZl
ZCBvbiBhbiBhZHZpc29yeSBib2FyZCBmb3IgUGhhdGhvbSBQaGFybWFjZXV0aWNhbHMuIFcuRC5D
LiBoYXMgc2VydmVkIGFzIGEgY29uc3VsdGFudCBmb3IgSXJvbndvb2QgUGhhcm1hY2V1dGljYWxz
LCBQaGF0aG9tIFBoYXJtYWNldXRpY2FscywgUmVkSGlsbCBCaW9waGFybWEgTHRkLiwgYW5kIFRh
a2VkYSBQaGFybWFjZXV0aWNhbHMuIEIuTS5SLlMuIGhhcyBzZXJ2ZWQgb24gYWR2aXNvcnkgYm9h
cmRzIGZvciBBbGxlcmdhbiBJbmMsIEFsbnlsYW0gUGhhcm1hY2V1dGljYWxzLCBBcmVuYSBQaGFy
bWFjZXV0aWNhbHMsIElyb253b29kIFBoYXJtYWNldXRpY2FscywgU2FsaXggUGhhcm1hY2V1dGlj
YWxzLCBTeW5lcmd5IFBoYXJtYWNldXRpY2FscywgYW5kIFRha2VkYSBQaGFybWFjZXV0aWNhbHMu
IEIuTS5SLlMuIHNlcnZlZCBhcyBhIGp1ZGdlIGZvciBhIGRpZ2l0YWwgaGVhbHRoIGNvbXBldGl0
aW9uIGhlbGQgYnkgRWxpIExpbGx5IGFuZCBDb21wYW55LCBhbmQgaGFzIHJlY2VpdmVkIHJlc2Vh
cmNoIGZ1bmRpbmcgdG8gaGlzIGluc3RpdHV0aW9uIGZyb20gQWxueWxhbSBQaGFybWFjZXV0aWNh
bHMsIElyb253b29kIFBoYXJtYWNldXRpY2FscywgUGZpemVyLCBTaGlyZSBQaGFybWFjZXV0aWNh
bHMsIGFuZCBUYWtlZGEgUGhhcm1hY2V1dGljYWxzLjwvY3VzdG9tMj48ZWxlY3Ryb25pYy1yZXNv
dXJjZS1udW0+MTAuMTQzMDkvYWpnLjAwMDAwMDAwMDAwMDA3OTg8L2VsZWN0cm9uaWMtcmVzb3Vy
Y2UtbnVtPjxyZW1vdGUtZGF0YWJhc2UtcHJvdmlkZXI+TkxNPC9yZW1vdGUtZGF0YWJhc2UtcHJv
dmlkZXI+PGxhbmd1YWdlPmVuZzwvbGFuZ3VhZ2U+PC9yZWNvcmQ+PC9DaXRlPjwvRW5kTm90ZT5=
</w:fldData>
        </w:fldChar>
      </w:r>
      <w:r w:rsidR="00EF7572" w:rsidRPr="00B70251">
        <w:rPr>
          <w:rFonts w:asciiTheme="majorBidi" w:eastAsia="Calibri" w:hAnsiTheme="majorBidi" w:cstheme="majorBidi"/>
          <w:color w:val="000000"/>
          <w:sz w:val="21"/>
          <w:szCs w:val="21"/>
        </w:rPr>
        <w:instrText xml:space="preserve"> ADDIN EN.CITE </w:instrText>
      </w:r>
      <w:r w:rsidR="00EF7572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begin">
          <w:fldData xml:space="preserve">PEVuZE5vdGU+PENpdGU+PEF1dGhvcj5BbG1hcmlvPC9BdXRob3I+PFllYXI+MjAyMDwvWWVhcj48
UmVjTnVtPjE4PC9SZWNOdW0+PERpc3BsYXlUZXh0PihBbG1hcmlvIGV0IGFsLiwgMjAyMCk8L0Rp
c3BsYXlUZXh0PjxyZWNvcmQ+PHJlYy1udW1iZXI+MTg8L3JlYy1udW1iZXI+PGZvcmVpZ24ta2V5
cz48a2V5IGFwcD0iRU4iIGRiLWlkPSIyNWZkZjB0MGo5Mngya2VlMHI3cGRwemVlczVhd3NzMjU1
enAiIHRpbWVzdGFtcD0iMTYwNDA1OTU3NyI+MTg8L2tleT48L2ZvcmVpZ24ta2V5cz48cmVmLXR5
cGUgbmFtZT0iSm91cm5hbCBBcnRpY2xlIj4xNzwvcmVmLXR5cGU+PGNvbnRyaWJ1dG9ycz48YXV0
aG9ycz48YXV0aG9yPkFsbWFyaW8sIEMuIFYuPC9hdXRob3I+PGF1dGhvcj5DaGV5LCBXLiBELjwv
YXV0aG9yPjxhdXRob3I+U3BpZWdlbCwgQi4gTS4gUi48L2F1dGhvcj48L2F1dGhvcnM+PC9jb250
cmlidXRvcnM+PGF1dGgtYWRkcmVzcz5EZXBhcnRtZW50IG9mIE1lZGljaW5lLCBDZWRhcnMtU2lu
YWkgTWVkaWNhbCBDZW50ZXIsIExvcyBBbmdlbGVzLCBDYWxpZm9ybmlhLCBVU0EuJiN4RDtLYXJz
aCBEaXZpc2lvbiBvZiBHYXN0cm9lbnRlcm9sb2d5IGFuZCBIZXBhdG9sb2d5LCBDZWRhcnMtU2lu
YWkgTWVkaWNhbCBDZW50ZXIsIExvcyBBbmdlbGVzLCBDYWxpZm9ybmlhLCBVU0EuJiN4RDtDZWRh
cnMtU2luYWkgQ2VudGVyIGZvciBPdXRjb21lcyBSZXNlYXJjaCBhbmQgRWR1Y2F0aW9uIChDUy1D
T1JFKSwgTG9zIEFuZ2VsZXMsIENhbGlmb3JuaWEsIFVTQS4mI3hEO0RpdmlzaW9uIG9mIEhlYWx0
aCBTZXJ2aWNlcyBSZXNlYXJjaCwgQ2VkYXJzLVNpbmFpIE1lZGljYWwgQ2VudGVyLCBMb3MgQW5n
ZWxlcywgQ2FsaWZvcm5pYSwgVVNBLiYjeEQ7RGl2aXNpb24gb2YgSW5mb3JtYXRpY3MsIENlZGFy
cy1TaW5haSBNZWRpY2FsIENlbnRlciwgTG9zIEFuZ2VsZXMsIENhbGlmb3JuaWEsIFVTQS4mI3hE
O0RlcGFydG1lbnQgb2YgTWVkaWNpbmUsIE1pY2hpZ2FuIE1lZGljaW5lLCBBbm4gQXJib3IsIE1p
Y2hpZ2FuLCBVU0EuJiN4RDtEaXZpc2lvbiBvZiBHYXN0cm9lbnRlcm9sb2d5LCBNaWNoaWdhbiBN
ZWRpY2luZSwgQW5uIEFyYm9yLCBNaWNoaWdhbiwgVVNBLiYjeEQ7RGVwYXJ0bWVudCBvZiBIZWFs
dGggUG9saWN5IGFuZCBNYW5hZ2VtZW50LCBVQ0xBIEZpZWxkaW5nIFNjaG9vbCBvZiBQdWJsaWMg
SGVhbHRoLCBMb3MgQW5nZWxlcywgQ2FsaWZvcm5pYSwgVVNBLjwvYXV0aC1hZGRyZXNzPjx0aXRs
ZXM+PHRpdGxlPkluY3JlYXNlZCBSaXNrIG9mIENPVklELTE5IEFtb25nIFVzZXJzIG9mIFByb3Rv
biBQdW1wIEluaGliaXRvcnM8L3RpdGxlPjxzZWNvbmRhcnktdGl0bGU+QW0gSiBHYXN0cm9lbnRl
cm9sPC9zZWNvbmRhcnktdGl0bGU+PC90aXRsZXM+PHBlcmlvZGljYWw+PGZ1bGwtdGl0bGU+QW0g
SiBHYXN0cm9lbnRlcm9sPC9mdWxsLXRpdGxlPjwvcGVyaW9kaWNhbD48cGFnZXM+MTcwNy0xNzE1
PC9wYWdlcz48dm9sdW1lPjExNTwvdm9sdW1lPjxudW1iZXI+MTA8L251bWJlcj48ZWRpdGlvbj4y
MDIwLzA4LzI4PC9lZGl0aW9uPjxrZXl3b3Jkcz48a2V5d29yZD5BZG9sZXNjZW50PC9rZXl3b3Jk
PjxrZXl3b3JkPkFkdWx0PC9rZXl3b3JkPjxrZXl3b3JkPkJldGFjb3JvbmF2aXJ1cy9pc29sYXRp
b24gJmFtcDsgcHVyaWZpY2F0aW9uLypwYXRob2dlbmljaXR5PC9rZXl3b3JkPjxrZXl3b3JkPkNs
aW5pY2FsIExhYm9yYXRvcnkgVGVjaG5pcXVlcy9zdGF0aXN0aWNzICZhbXA7IG51bWVyaWNhbCBk
YXRhPC9rZXl3b3JkPjxrZXl3b3JkPkNvbmZvdW5kaW5nIEZhY3RvcnMsIEVwaWRlbWlvbG9naWM8
L2tleXdvcmQ+PGtleXdvcmQ+Q29yb25hdmlydXMgSW5mZWN0aW9ucy9kaWFnbm9zaXMvKmVwaWRl
bWlvbG9neS9waHlzaW9wYXRob2xvZ3kvdmlyb2xvZ3k8L2tleXdvcmQ+PGtleXdvcmQ+RHJ1ZyBQ
cmVzY3JpcHRpb25zL3N0YXRpc3RpY3MgJmFtcDsgbnVtZXJpY2FsIGRhdGE8L2tleXdvcmQ+PGtl
eXdvcmQ+RmVtYWxlPC9rZXl3b3JkPjxrZXl3b3JkPkdhc3RyaWMgQWNpZC8qbWV0YWJvbGlzbTwv
a2V5d29yZD48a2V5d29yZD5HYXN0cmljIE11Y29zYS9kcnVnIGVmZmVjdHMvbWV0YWJvbGlzbTwv
a2V5d29yZD48a2V5d29yZD5HYXN0cm9lc29waGFnZWFsIFJlZmx1eC9kcnVnIHRoZXJhcHk8L2tl
eXdvcmQ+PGtleXdvcmQ+R2FzdHJvaW50ZXN0aW5hbCBNaWNyb2Jpb21lL2RydWcgZWZmZWN0cy9w
aHlzaW9sb2d5PC9rZXl3b3JkPjxrZXl3b3JkPkhlYWx0aCBTdXJ2ZXlzLypzdGF0aXN0aWNzICZh
bXA7IG51bWVyaWNhbCBkYXRhPC9rZXl3b3JkPjxrZXl3b3JkPkhlYXJ0YnVybi9kcnVnIHRoZXJh
cHk8L2tleXdvcmQ+PGtleXdvcmQ+SHVtYW5zPC9rZXl3b3JkPjxrZXl3b3JkPkh5ZHJvZ2VuLUlv
biBDb25jZW50cmF0aW9uL2RydWcgZWZmZWN0czwva2V5d29yZD48a2V5d29yZD5NaWRkbGUgQWdl
ZDwva2V5d29yZD48a2V5d29yZD5QYW5kZW1pY3M8L2tleXdvcmQ+PGtleXdvcmQ+UG5ldW1vbmlh
LCBWaXJhbC9kaWFnbm9zaXMvKmVwaWRlbWlvbG9neS9waHlzaW9wYXRob2xvZ3kvdmlyb2xvZ3k8
L2tleXdvcmQ+PGtleXdvcmQ+UHJvdG9uIFB1bXAgSW5oaWJpdG9ycy8qYWR2ZXJzZSBlZmZlY3Rz
PC9rZXl3b3JkPjxrZXl3b3JkPllvdW5nIEFkdWx0PC9rZXl3b3JkPjwva2V5d29yZHM+PGRhdGVz
Pjx5ZWFyPjIwMjA8L3llYXI+PHB1Yi1kYXRlcz48ZGF0ZT5PY3Q8L2RhdGU+PC9wdWItZGF0ZXM+
PC9kYXRlcz48aXNibj4wMDAyLTkyNzAgKFByaW50KSYjeEQ7MDAwMi05MjcwPC9pc2JuPjxhY2Nl
c3Npb24tbnVtPjMyODUyMzQwPC9hY2Nlc3Npb24tbnVtPjx1cmxzPjwvdXJscz48Y3VzdG9tMj5Q
TUM3NDczNzkxIGNvbnRyaWJ1dGlvbnM6IEMuVi5BLjsgVy5ELkMuOyBCLk0uUi5TLjogc3Vic3Rh
bnRpYWwgY29udHJpYnV0aW9ucyB0byB0aGUgY29uY2VwdGlvbiBhbmQgZGVzaWduIG9mIHRoZSB3
b3JrOyBhY3F1aXNpdGlvbiwgYW5hbHlzaXMsIGFuZCBpbnRlcnByZXRhdGlvbiBvZiBkYXRhIGZv
ciB0aGUgd29yazsgZHJhZnRpbmcgdGhlIHdvcmsgYW5kIHJldmlzaW5nIGl0IGNyaXRpY2FsbHkg
Zm9yIGltcG9ydGFudCBpbnRlbGxlY3R1YWwgY29udGVudDsgZmluYWwgYXBwcm92YWwgb2YgdGhl
IHZlcnNpb24gdG8gYmUgcHVibGlzaGVkLiBGaW5hbmNpYWwgc3VwcG9ydDogVGhlIGRhdGEgdXNl
ZCBpbiB0aGlzIGFuYWx5c2lzIHdlcmUgZGVyaXZlZCBmcm9tIGEgbGFyZ2VyIHN0dWR5IGV2YWx1
YXRpbmcgZ2FzdHJvaW50ZXN0aW5hbCBzeW1wdG9tcyBpbiBBbWVyaWNhIGZ1bmRlZCBieSBhIGdy
YW50IGZyb20gSXJvbndvb2QgUGhhcm1hY2V1dGljYWxzLiBJbiByZXNwb25zZSB0byB0aGUgQ09W
SUQtMTkgcGFuZGVtaWMgYW5kIGJlZm9yZSBsYXVuY2hpbmcgdGhlIHBhcmVudCBzdHVkeSwgd2Ug
YWRkZWQgYWRkaXRpb25hbCBxdWVzdGlvbnMgcmVnYXJkaW5nIHNlbGYtcmVwb3J0ZWQgQ09WSUQt
MTkgdGVzdGluZyBhbmQgcmVsYXRlZCBzeW1wdG9tcy4gU2VwYXJhdGUgZnVuZGluZyB3YXMgbm90
IHJlY2VpdmVkIGZvciB0aGUgYW5hbHlzZXMgcHJlc2VudGVkIGluIHRoaXMgcmVwb3J0LiBUaGUg
Q2VkYXJzLVNpbmFpIENlbnRlciBmb3IgT3V0Y29tZXMgUmVzZWFyY2ggYW5kIEVkdWNhdGlvbiAo
Q1MtQ09SRSkgaXMgc3VwcG9ydGVkIGJ5IFRoZSBNYXJjIGFuZCBTaGVyaSBSYXBhcG9ydCBGdW5k
IGZvciBEaWdpdGFsIEhlYWx0aCBTY2llbmNlcyAmYW1wOyBQcmVjaXNpb24gSGVhbHRoLiBDLlYu
QS4gYW5kIEIuTS5SLlMuIGFyZSBzdXBwb3J0ZWQgYnkgYSBOYXRpb25hbCBJbnN0aXR1dGVzIG9m
IEhlYWx0aC9OYXRpb25hbCBDZW50ZXIgZm9yIEFkdmFuY2luZyBUcmFuc2xhdGlvbmFsIFNjaWVu
Y2UgVUNMQSBDbGluaWNhbCBhbmQgVHJhbnNsYXRpb25hbCBTY2llbmNlIEluc3RpdHV0ZSAoQ1RT
SSkgZ3JhbnQgKFVMMVRSMDAxODgxKS4gUG90ZW50aWFsIGNvbXBldGluZyBpbnRlcmVzdHM6IEMu
Vi5BLiBoYXMgYSBzdG9jayBvcHRpb24gZ3JhbnQgaW4gTXkgVG90YWwgSGVhbHRoLCBoYXMgc2Vy
dmVkIG9uIGFkdmlzb3J5IGJvYXJkcyBmb3IgQmF5ZXIgSGVhbHRoY2FyZSBhbmQgU3luZXJneSBQ
aGFybWFjZXV0aWNhbHMsIGhhcyBzZXJ2ZWQgYXMgYSBjb25zdWx0YW50IGZvciBBbG55bGFtIFBo
YXJtYWNldXRpY2FscyBhbmQgQXJlbmEgUGhhcm1hY2V1dGljYWxzLCBhbmQgcmVjZWl2ZWQgYSBv
bmUtdGltZSBzcGVha2VyJmFwb3M7cyBmZWUgZnJvbSBUYWtlZGEgUGhhcm1hY2V1dGljYWxzLiBB
ZnRlciB0aGUgcGFwZXIgd2FzIGFjY2VwdGVkIGZvciBwdWJsaWNhdGlvbiwgQy5WLkEuIHNlcnZl
ZCBvbiBhbiBhZHZpc29yeSBib2FyZCBmb3IgUGhhdGhvbSBQaGFybWFjZXV0aWNhbHMuIFcuRC5D
LiBoYXMgc2VydmVkIGFzIGEgY29uc3VsdGFudCBmb3IgSXJvbndvb2QgUGhhcm1hY2V1dGljYWxz
LCBQaGF0aG9tIFBoYXJtYWNldXRpY2FscywgUmVkSGlsbCBCaW9waGFybWEgTHRkLiwgYW5kIFRh
a2VkYSBQaGFybWFjZXV0aWNhbHMuIEIuTS5SLlMuIGhhcyBzZXJ2ZWQgb24gYWR2aXNvcnkgYm9h
cmRzIGZvciBBbGxlcmdhbiBJbmMsIEFsbnlsYW0gUGhhcm1hY2V1dGljYWxzLCBBcmVuYSBQaGFy
bWFjZXV0aWNhbHMsIElyb253b29kIFBoYXJtYWNldXRpY2FscywgU2FsaXggUGhhcm1hY2V1dGlj
YWxzLCBTeW5lcmd5IFBoYXJtYWNldXRpY2FscywgYW5kIFRha2VkYSBQaGFybWFjZXV0aWNhbHMu
IEIuTS5SLlMuIHNlcnZlZCBhcyBhIGp1ZGdlIGZvciBhIGRpZ2l0YWwgaGVhbHRoIGNvbXBldGl0
aW9uIGhlbGQgYnkgRWxpIExpbGx5IGFuZCBDb21wYW55LCBhbmQgaGFzIHJlY2VpdmVkIHJlc2Vh
cmNoIGZ1bmRpbmcgdG8gaGlzIGluc3RpdHV0aW9uIGZyb20gQWxueWxhbSBQaGFybWFjZXV0aWNh
bHMsIElyb253b29kIFBoYXJtYWNldXRpY2FscywgUGZpemVyLCBTaGlyZSBQaGFybWFjZXV0aWNh
bHMsIGFuZCBUYWtlZGEgUGhhcm1hY2V1dGljYWxzLjwvY3VzdG9tMj48ZWxlY3Ryb25pYy1yZXNv
dXJjZS1udW0+MTAuMTQzMDkvYWpnLjAwMDAwMDAwMDAwMDA3OTg8L2VsZWN0cm9uaWMtcmVzb3Vy
Y2UtbnVtPjxyZW1vdGUtZGF0YWJhc2UtcHJvdmlkZXI+TkxNPC9yZW1vdGUtZGF0YWJhc2UtcHJv
dmlkZXI+PGxhbmd1YWdlPmVuZzwvbGFuZ3VhZ2U+PC9yZWNvcmQ+PC9DaXRlPjwvRW5kTm90ZT5=
</w:fldData>
        </w:fldChar>
      </w:r>
      <w:r w:rsidR="00EF7572" w:rsidRPr="00B70251">
        <w:rPr>
          <w:rFonts w:asciiTheme="majorBidi" w:eastAsia="Calibri" w:hAnsiTheme="majorBidi" w:cstheme="majorBidi"/>
          <w:color w:val="000000"/>
          <w:sz w:val="21"/>
          <w:szCs w:val="21"/>
        </w:rPr>
        <w:instrText xml:space="preserve"> ADDIN EN.CITE.DATA </w:instrText>
      </w:r>
      <w:r w:rsidR="00EF7572" w:rsidRPr="00B70251">
        <w:rPr>
          <w:rFonts w:asciiTheme="majorBidi" w:eastAsia="Calibri" w:hAnsiTheme="majorBidi" w:cstheme="majorBidi"/>
          <w:color w:val="000000"/>
          <w:sz w:val="21"/>
          <w:szCs w:val="21"/>
        </w:rPr>
      </w:r>
      <w:r w:rsidR="00EF7572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end"/>
      </w:r>
      <w:r w:rsidR="000854BB" w:rsidRPr="00B70251">
        <w:rPr>
          <w:rFonts w:asciiTheme="majorBidi" w:eastAsia="Calibri" w:hAnsiTheme="majorBidi" w:cstheme="majorBidi"/>
          <w:color w:val="000000"/>
          <w:sz w:val="21"/>
          <w:szCs w:val="21"/>
        </w:rPr>
      </w:r>
      <w:r w:rsidR="000854BB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separate"/>
      </w:r>
      <w:r w:rsidR="00EF7572" w:rsidRPr="00B70251">
        <w:rPr>
          <w:rFonts w:asciiTheme="majorBidi" w:eastAsia="Calibri" w:hAnsiTheme="majorBidi" w:cstheme="majorBidi"/>
          <w:noProof/>
          <w:color w:val="000000"/>
          <w:sz w:val="21"/>
          <w:szCs w:val="21"/>
        </w:rPr>
        <w:t>(Almario et al., 2020)</w:t>
      </w:r>
      <w:r w:rsidR="000854BB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end"/>
      </w:r>
      <w:r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. </w:t>
      </w:r>
      <w:r w:rsidR="007307C3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The relationship between PPIs intake and positive report of COVID-19 test was dose-dependent; risk was higher in individuals who were taking PPIs two times per day compared with patients that were using lower doses of the PPIs</w:t>
      </w:r>
      <w:r w:rsidR="003E0808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</w:t>
      </w:r>
      <w:r w:rsidR="00E62DAC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begin">
          <w:fldData xml:space="preserve">PEVuZE5vdGU+PENpdGU+PEF1dGhvcj5BbG1hcmlvPC9BdXRob3I+PFllYXI+MjAyMDwvWWVhcj48
UmVjTnVtPjE4PC9SZWNOdW0+PERpc3BsYXlUZXh0PihBbG1hcmlvIGV0IGFsLiwgMjAyMCk8L0Rp
c3BsYXlUZXh0PjxyZWNvcmQ+PHJlYy1udW1iZXI+MTg8L3JlYy1udW1iZXI+PGZvcmVpZ24ta2V5
cz48a2V5IGFwcD0iRU4iIGRiLWlkPSIyNWZkZjB0MGo5Mngya2VlMHI3cGRwemVlczVhd3NzMjU1
enAiIHRpbWVzdGFtcD0iMTYwNDA1OTU3NyI+MTg8L2tleT48L2ZvcmVpZ24ta2V5cz48cmVmLXR5
cGUgbmFtZT0iSm91cm5hbCBBcnRpY2xlIj4xNzwvcmVmLXR5cGU+PGNvbnRyaWJ1dG9ycz48YXV0
aG9ycz48YXV0aG9yPkFsbWFyaW8sIEMuIFYuPC9hdXRob3I+PGF1dGhvcj5DaGV5LCBXLiBELjwv
YXV0aG9yPjxhdXRob3I+U3BpZWdlbCwgQi4gTS4gUi48L2F1dGhvcj48L2F1dGhvcnM+PC9jb250
cmlidXRvcnM+PGF1dGgtYWRkcmVzcz5EZXBhcnRtZW50IG9mIE1lZGljaW5lLCBDZWRhcnMtU2lu
YWkgTWVkaWNhbCBDZW50ZXIsIExvcyBBbmdlbGVzLCBDYWxpZm9ybmlhLCBVU0EuJiN4RDtLYXJz
aCBEaXZpc2lvbiBvZiBHYXN0cm9lbnRlcm9sb2d5IGFuZCBIZXBhdG9sb2d5LCBDZWRhcnMtU2lu
YWkgTWVkaWNhbCBDZW50ZXIsIExvcyBBbmdlbGVzLCBDYWxpZm9ybmlhLCBVU0EuJiN4RDtDZWRh
cnMtU2luYWkgQ2VudGVyIGZvciBPdXRjb21lcyBSZXNlYXJjaCBhbmQgRWR1Y2F0aW9uIChDUy1D
T1JFKSwgTG9zIEFuZ2VsZXMsIENhbGlmb3JuaWEsIFVTQS4mI3hEO0RpdmlzaW9uIG9mIEhlYWx0
aCBTZXJ2aWNlcyBSZXNlYXJjaCwgQ2VkYXJzLVNpbmFpIE1lZGljYWwgQ2VudGVyLCBMb3MgQW5n
ZWxlcywgQ2FsaWZvcm5pYSwgVVNBLiYjeEQ7RGl2aXNpb24gb2YgSW5mb3JtYXRpY3MsIENlZGFy
cy1TaW5haSBNZWRpY2FsIENlbnRlciwgTG9zIEFuZ2VsZXMsIENhbGlmb3JuaWEsIFVTQS4mI3hE
O0RlcGFydG1lbnQgb2YgTWVkaWNpbmUsIE1pY2hpZ2FuIE1lZGljaW5lLCBBbm4gQXJib3IsIE1p
Y2hpZ2FuLCBVU0EuJiN4RDtEaXZpc2lvbiBvZiBHYXN0cm9lbnRlcm9sb2d5LCBNaWNoaWdhbiBN
ZWRpY2luZSwgQW5uIEFyYm9yLCBNaWNoaWdhbiwgVVNBLiYjeEQ7RGVwYXJ0bWVudCBvZiBIZWFs
dGggUG9saWN5IGFuZCBNYW5hZ2VtZW50LCBVQ0xBIEZpZWxkaW5nIFNjaG9vbCBvZiBQdWJsaWMg
SGVhbHRoLCBMb3MgQW5nZWxlcywgQ2FsaWZvcm5pYSwgVVNBLjwvYXV0aC1hZGRyZXNzPjx0aXRs
ZXM+PHRpdGxlPkluY3JlYXNlZCBSaXNrIG9mIENPVklELTE5IEFtb25nIFVzZXJzIG9mIFByb3Rv
biBQdW1wIEluaGliaXRvcnM8L3RpdGxlPjxzZWNvbmRhcnktdGl0bGU+QW0gSiBHYXN0cm9lbnRl
cm9sPC9zZWNvbmRhcnktdGl0bGU+PC90aXRsZXM+PHBlcmlvZGljYWw+PGZ1bGwtdGl0bGU+QW0g
SiBHYXN0cm9lbnRlcm9sPC9mdWxsLXRpdGxlPjwvcGVyaW9kaWNhbD48cGFnZXM+MTcwNy0xNzE1
PC9wYWdlcz48dm9sdW1lPjExNTwvdm9sdW1lPjxudW1iZXI+MTA8L251bWJlcj48ZWRpdGlvbj4y
MDIwLzA4LzI4PC9lZGl0aW9uPjxrZXl3b3Jkcz48a2V5d29yZD5BZG9sZXNjZW50PC9rZXl3b3Jk
PjxrZXl3b3JkPkFkdWx0PC9rZXl3b3JkPjxrZXl3b3JkPkJldGFjb3JvbmF2aXJ1cy9pc29sYXRp
b24gJmFtcDsgcHVyaWZpY2F0aW9uLypwYXRob2dlbmljaXR5PC9rZXl3b3JkPjxrZXl3b3JkPkNs
aW5pY2FsIExhYm9yYXRvcnkgVGVjaG5pcXVlcy9zdGF0aXN0aWNzICZhbXA7IG51bWVyaWNhbCBk
YXRhPC9rZXl3b3JkPjxrZXl3b3JkPkNvbmZvdW5kaW5nIEZhY3RvcnMsIEVwaWRlbWlvbG9naWM8
L2tleXdvcmQ+PGtleXdvcmQ+Q29yb25hdmlydXMgSW5mZWN0aW9ucy9kaWFnbm9zaXMvKmVwaWRl
bWlvbG9neS9waHlzaW9wYXRob2xvZ3kvdmlyb2xvZ3k8L2tleXdvcmQ+PGtleXdvcmQ+RHJ1ZyBQ
cmVzY3JpcHRpb25zL3N0YXRpc3RpY3MgJmFtcDsgbnVtZXJpY2FsIGRhdGE8L2tleXdvcmQ+PGtl
eXdvcmQ+RmVtYWxlPC9rZXl3b3JkPjxrZXl3b3JkPkdhc3RyaWMgQWNpZC8qbWV0YWJvbGlzbTwv
a2V5d29yZD48a2V5d29yZD5HYXN0cmljIE11Y29zYS9kcnVnIGVmZmVjdHMvbWV0YWJvbGlzbTwv
a2V5d29yZD48a2V5d29yZD5HYXN0cm9lc29waGFnZWFsIFJlZmx1eC9kcnVnIHRoZXJhcHk8L2tl
eXdvcmQ+PGtleXdvcmQ+R2FzdHJvaW50ZXN0aW5hbCBNaWNyb2Jpb21lL2RydWcgZWZmZWN0cy9w
aHlzaW9sb2d5PC9rZXl3b3JkPjxrZXl3b3JkPkhlYWx0aCBTdXJ2ZXlzLypzdGF0aXN0aWNzICZh
bXA7IG51bWVyaWNhbCBkYXRhPC9rZXl3b3JkPjxrZXl3b3JkPkhlYXJ0YnVybi9kcnVnIHRoZXJh
cHk8L2tleXdvcmQ+PGtleXdvcmQ+SHVtYW5zPC9rZXl3b3JkPjxrZXl3b3JkPkh5ZHJvZ2VuLUlv
biBDb25jZW50cmF0aW9uL2RydWcgZWZmZWN0czwva2V5d29yZD48a2V5d29yZD5NaWRkbGUgQWdl
ZDwva2V5d29yZD48a2V5d29yZD5QYW5kZW1pY3M8L2tleXdvcmQ+PGtleXdvcmQ+UG5ldW1vbmlh
LCBWaXJhbC9kaWFnbm9zaXMvKmVwaWRlbWlvbG9neS9waHlzaW9wYXRob2xvZ3kvdmlyb2xvZ3k8
L2tleXdvcmQ+PGtleXdvcmQ+UHJvdG9uIFB1bXAgSW5oaWJpdG9ycy8qYWR2ZXJzZSBlZmZlY3Rz
PC9rZXl3b3JkPjxrZXl3b3JkPllvdW5nIEFkdWx0PC9rZXl3b3JkPjwva2V5d29yZHM+PGRhdGVz
Pjx5ZWFyPjIwMjA8L3llYXI+PHB1Yi1kYXRlcz48ZGF0ZT5PY3Q8L2RhdGU+PC9wdWItZGF0ZXM+
PC9kYXRlcz48aXNibj4wMDAyLTkyNzAgKFByaW50KSYjeEQ7MDAwMi05MjcwPC9pc2JuPjxhY2Nl
c3Npb24tbnVtPjMyODUyMzQwPC9hY2Nlc3Npb24tbnVtPjx1cmxzPjwvdXJscz48Y3VzdG9tMj5Q
TUM3NDczNzkxIGNvbnRyaWJ1dGlvbnM6IEMuVi5BLjsgVy5ELkMuOyBCLk0uUi5TLjogc3Vic3Rh
bnRpYWwgY29udHJpYnV0aW9ucyB0byB0aGUgY29uY2VwdGlvbiBhbmQgZGVzaWduIG9mIHRoZSB3
b3JrOyBhY3F1aXNpdGlvbiwgYW5hbHlzaXMsIGFuZCBpbnRlcnByZXRhdGlvbiBvZiBkYXRhIGZv
ciB0aGUgd29yazsgZHJhZnRpbmcgdGhlIHdvcmsgYW5kIHJldmlzaW5nIGl0IGNyaXRpY2FsbHkg
Zm9yIGltcG9ydGFudCBpbnRlbGxlY3R1YWwgY29udGVudDsgZmluYWwgYXBwcm92YWwgb2YgdGhl
IHZlcnNpb24gdG8gYmUgcHVibGlzaGVkLiBGaW5hbmNpYWwgc3VwcG9ydDogVGhlIGRhdGEgdXNl
ZCBpbiB0aGlzIGFuYWx5c2lzIHdlcmUgZGVyaXZlZCBmcm9tIGEgbGFyZ2VyIHN0dWR5IGV2YWx1
YXRpbmcgZ2FzdHJvaW50ZXN0aW5hbCBzeW1wdG9tcyBpbiBBbWVyaWNhIGZ1bmRlZCBieSBhIGdy
YW50IGZyb20gSXJvbndvb2QgUGhhcm1hY2V1dGljYWxzLiBJbiByZXNwb25zZSB0byB0aGUgQ09W
SUQtMTkgcGFuZGVtaWMgYW5kIGJlZm9yZSBsYXVuY2hpbmcgdGhlIHBhcmVudCBzdHVkeSwgd2Ug
YWRkZWQgYWRkaXRpb25hbCBxdWVzdGlvbnMgcmVnYXJkaW5nIHNlbGYtcmVwb3J0ZWQgQ09WSUQt
MTkgdGVzdGluZyBhbmQgcmVsYXRlZCBzeW1wdG9tcy4gU2VwYXJhdGUgZnVuZGluZyB3YXMgbm90
IHJlY2VpdmVkIGZvciB0aGUgYW5hbHlzZXMgcHJlc2VudGVkIGluIHRoaXMgcmVwb3J0LiBUaGUg
Q2VkYXJzLVNpbmFpIENlbnRlciBmb3IgT3V0Y29tZXMgUmVzZWFyY2ggYW5kIEVkdWNhdGlvbiAo
Q1MtQ09SRSkgaXMgc3VwcG9ydGVkIGJ5IFRoZSBNYXJjIGFuZCBTaGVyaSBSYXBhcG9ydCBGdW5k
IGZvciBEaWdpdGFsIEhlYWx0aCBTY2llbmNlcyAmYW1wOyBQcmVjaXNpb24gSGVhbHRoLiBDLlYu
QS4gYW5kIEIuTS5SLlMuIGFyZSBzdXBwb3J0ZWQgYnkgYSBOYXRpb25hbCBJbnN0aXR1dGVzIG9m
IEhlYWx0aC9OYXRpb25hbCBDZW50ZXIgZm9yIEFkdmFuY2luZyBUcmFuc2xhdGlvbmFsIFNjaWVu
Y2UgVUNMQSBDbGluaWNhbCBhbmQgVHJhbnNsYXRpb25hbCBTY2llbmNlIEluc3RpdHV0ZSAoQ1RT
SSkgZ3JhbnQgKFVMMVRSMDAxODgxKS4gUG90ZW50aWFsIGNvbXBldGluZyBpbnRlcmVzdHM6IEMu
Vi5BLiBoYXMgYSBzdG9jayBvcHRpb24gZ3JhbnQgaW4gTXkgVG90YWwgSGVhbHRoLCBoYXMgc2Vy
dmVkIG9uIGFkdmlzb3J5IGJvYXJkcyBmb3IgQmF5ZXIgSGVhbHRoY2FyZSBhbmQgU3luZXJneSBQ
aGFybWFjZXV0aWNhbHMsIGhhcyBzZXJ2ZWQgYXMgYSBjb25zdWx0YW50IGZvciBBbG55bGFtIFBo
YXJtYWNldXRpY2FscyBhbmQgQXJlbmEgUGhhcm1hY2V1dGljYWxzLCBhbmQgcmVjZWl2ZWQgYSBv
bmUtdGltZSBzcGVha2VyJmFwb3M7cyBmZWUgZnJvbSBUYWtlZGEgUGhhcm1hY2V1dGljYWxzLiBB
ZnRlciB0aGUgcGFwZXIgd2FzIGFjY2VwdGVkIGZvciBwdWJsaWNhdGlvbiwgQy5WLkEuIHNlcnZl
ZCBvbiBhbiBhZHZpc29yeSBib2FyZCBmb3IgUGhhdGhvbSBQaGFybWFjZXV0aWNhbHMuIFcuRC5D
LiBoYXMgc2VydmVkIGFzIGEgY29uc3VsdGFudCBmb3IgSXJvbndvb2QgUGhhcm1hY2V1dGljYWxz
LCBQaGF0aG9tIFBoYXJtYWNldXRpY2FscywgUmVkSGlsbCBCaW9waGFybWEgTHRkLiwgYW5kIFRh
a2VkYSBQaGFybWFjZXV0aWNhbHMuIEIuTS5SLlMuIGhhcyBzZXJ2ZWQgb24gYWR2aXNvcnkgYm9h
cmRzIGZvciBBbGxlcmdhbiBJbmMsIEFsbnlsYW0gUGhhcm1hY2V1dGljYWxzLCBBcmVuYSBQaGFy
bWFjZXV0aWNhbHMsIElyb253b29kIFBoYXJtYWNldXRpY2FscywgU2FsaXggUGhhcm1hY2V1dGlj
YWxzLCBTeW5lcmd5IFBoYXJtYWNldXRpY2FscywgYW5kIFRha2VkYSBQaGFybWFjZXV0aWNhbHMu
IEIuTS5SLlMuIHNlcnZlZCBhcyBhIGp1ZGdlIGZvciBhIGRpZ2l0YWwgaGVhbHRoIGNvbXBldGl0
aW9uIGhlbGQgYnkgRWxpIExpbGx5IGFuZCBDb21wYW55LCBhbmQgaGFzIHJlY2VpdmVkIHJlc2Vh
cmNoIGZ1bmRpbmcgdG8gaGlzIGluc3RpdHV0aW9uIGZyb20gQWxueWxhbSBQaGFybWFjZXV0aWNh
bHMsIElyb253b29kIFBoYXJtYWNldXRpY2FscywgUGZpemVyLCBTaGlyZSBQaGFybWFjZXV0aWNh
bHMsIGFuZCBUYWtlZGEgUGhhcm1hY2V1dGljYWxzLjwvY3VzdG9tMj48ZWxlY3Ryb25pYy1yZXNv
dXJjZS1udW0+MTAuMTQzMDkvYWpnLjAwMDAwMDAwMDAwMDA3OTg8L2VsZWN0cm9uaWMtcmVzb3Vy
Y2UtbnVtPjxyZW1vdGUtZGF0YWJhc2UtcHJvdmlkZXI+TkxNPC9yZW1vdGUtZGF0YWJhc2UtcHJv
dmlkZXI+PGxhbmd1YWdlPmVuZzwvbGFuZ3VhZ2U+PC9yZWNvcmQ+PC9DaXRlPjwvRW5kTm90ZT5=
</w:fldData>
        </w:fldChar>
      </w:r>
      <w:r w:rsidR="00EF7572" w:rsidRPr="00B70251">
        <w:rPr>
          <w:rFonts w:asciiTheme="majorBidi" w:eastAsia="Calibri" w:hAnsiTheme="majorBidi" w:cstheme="majorBidi"/>
          <w:color w:val="000000"/>
          <w:sz w:val="21"/>
          <w:szCs w:val="21"/>
        </w:rPr>
        <w:instrText xml:space="preserve"> ADDIN EN.CITE </w:instrText>
      </w:r>
      <w:r w:rsidR="00EF7572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begin">
          <w:fldData xml:space="preserve">PEVuZE5vdGU+PENpdGU+PEF1dGhvcj5BbG1hcmlvPC9BdXRob3I+PFllYXI+MjAyMDwvWWVhcj48
UmVjTnVtPjE4PC9SZWNOdW0+PERpc3BsYXlUZXh0PihBbG1hcmlvIGV0IGFsLiwgMjAyMCk8L0Rp
c3BsYXlUZXh0PjxyZWNvcmQ+PHJlYy1udW1iZXI+MTg8L3JlYy1udW1iZXI+PGZvcmVpZ24ta2V5
cz48a2V5IGFwcD0iRU4iIGRiLWlkPSIyNWZkZjB0MGo5Mngya2VlMHI3cGRwemVlczVhd3NzMjU1
enAiIHRpbWVzdGFtcD0iMTYwNDA1OTU3NyI+MTg8L2tleT48L2ZvcmVpZ24ta2V5cz48cmVmLXR5
cGUgbmFtZT0iSm91cm5hbCBBcnRpY2xlIj4xNzwvcmVmLXR5cGU+PGNvbnRyaWJ1dG9ycz48YXV0
aG9ycz48YXV0aG9yPkFsbWFyaW8sIEMuIFYuPC9hdXRob3I+PGF1dGhvcj5DaGV5LCBXLiBELjwv
YXV0aG9yPjxhdXRob3I+U3BpZWdlbCwgQi4gTS4gUi48L2F1dGhvcj48L2F1dGhvcnM+PC9jb250
cmlidXRvcnM+PGF1dGgtYWRkcmVzcz5EZXBhcnRtZW50IG9mIE1lZGljaW5lLCBDZWRhcnMtU2lu
YWkgTWVkaWNhbCBDZW50ZXIsIExvcyBBbmdlbGVzLCBDYWxpZm9ybmlhLCBVU0EuJiN4RDtLYXJz
aCBEaXZpc2lvbiBvZiBHYXN0cm9lbnRlcm9sb2d5IGFuZCBIZXBhdG9sb2d5LCBDZWRhcnMtU2lu
YWkgTWVkaWNhbCBDZW50ZXIsIExvcyBBbmdlbGVzLCBDYWxpZm9ybmlhLCBVU0EuJiN4RDtDZWRh
cnMtU2luYWkgQ2VudGVyIGZvciBPdXRjb21lcyBSZXNlYXJjaCBhbmQgRWR1Y2F0aW9uIChDUy1D
T1JFKSwgTG9zIEFuZ2VsZXMsIENhbGlmb3JuaWEsIFVTQS4mI3hEO0RpdmlzaW9uIG9mIEhlYWx0
aCBTZXJ2aWNlcyBSZXNlYXJjaCwgQ2VkYXJzLVNpbmFpIE1lZGljYWwgQ2VudGVyLCBMb3MgQW5n
ZWxlcywgQ2FsaWZvcm5pYSwgVVNBLiYjeEQ7RGl2aXNpb24gb2YgSW5mb3JtYXRpY3MsIENlZGFy
cy1TaW5haSBNZWRpY2FsIENlbnRlciwgTG9zIEFuZ2VsZXMsIENhbGlmb3JuaWEsIFVTQS4mI3hE
O0RlcGFydG1lbnQgb2YgTWVkaWNpbmUsIE1pY2hpZ2FuIE1lZGljaW5lLCBBbm4gQXJib3IsIE1p
Y2hpZ2FuLCBVU0EuJiN4RDtEaXZpc2lvbiBvZiBHYXN0cm9lbnRlcm9sb2d5LCBNaWNoaWdhbiBN
ZWRpY2luZSwgQW5uIEFyYm9yLCBNaWNoaWdhbiwgVVNBLiYjeEQ7RGVwYXJ0bWVudCBvZiBIZWFs
dGggUG9saWN5IGFuZCBNYW5hZ2VtZW50LCBVQ0xBIEZpZWxkaW5nIFNjaG9vbCBvZiBQdWJsaWMg
SGVhbHRoLCBMb3MgQW5nZWxlcywgQ2FsaWZvcm5pYSwgVVNBLjwvYXV0aC1hZGRyZXNzPjx0aXRs
ZXM+PHRpdGxlPkluY3JlYXNlZCBSaXNrIG9mIENPVklELTE5IEFtb25nIFVzZXJzIG9mIFByb3Rv
biBQdW1wIEluaGliaXRvcnM8L3RpdGxlPjxzZWNvbmRhcnktdGl0bGU+QW0gSiBHYXN0cm9lbnRl
cm9sPC9zZWNvbmRhcnktdGl0bGU+PC90aXRsZXM+PHBlcmlvZGljYWw+PGZ1bGwtdGl0bGU+QW0g
SiBHYXN0cm9lbnRlcm9sPC9mdWxsLXRpdGxlPjwvcGVyaW9kaWNhbD48cGFnZXM+MTcwNy0xNzE1
PC9wYWdlcz48dm9sdW1lPjExNTwvdm9sdW1lPjxudW1iZXI+MTA8L251bWJlcj48ZWRpdGlvbj4y
MDIwLzA4LzI4PC9lZGl0aW9uPjxrZXl3b3Jkcz48a2V5d29yZD5BZG9sZXNjZW50PC9rZXl3b3Jk
PjxrZXl3b3JkPkFkdWx0PC9rZXl3b3JkPjxrZXl3b3JkPkJldGFjb3JvbmF2aXJ1cy9pc29sYXRp
b24gJmFtcDsgcHVyaWZpY2F0aW9uLypwYXRob2dlbmljaXR5PC9rZXl3b3JkPjxrZXl3b3JkPkNs
aW5pY2FsIExhYm9yYXRvcnkgVGVjaG5pcXVlcy9zdGF0aXN0aWNzICZhbXA7IG51bWVyaWNhbCBk
YXRhPC9rZXl3b3JkPjxrZXl3b3JkPkNvbmZvdW5kaW5nIEZhY3RvcnMsIEVwaWRlbWlvbG9naWM8
L2tleXdvcmQ+PGtleXdvcmQ+Q29yb25hdmlydXMgSW5mZWN0aW9ucy9kaWFnbm9zaXMvKmVwaWRl
bWlvbG9neS9waHlzaW9wYXRob2xvZ3kvdmlyb2xvZ3k8L2tleXdvcmQ+PGtleXdvcmQ+RHJ1ZyBQ
cmVzY3JpcHRpb25zL3N0YXRpc3RpY3MgJmFtcDsgbnVtZXJpY2FsIGRhdGE8L2tleXdvcmQ+PGtl
eXdvcmQ+RmVtYWxlPC9rZXl3b3JkPjxrZXl3b3JkPkdhc3RyaWMgQWNpZC8qbWV0YWJvbGlzbTwv
a2V5d29yZD48a2V5d29yZD5HYXN0cmljIE11Y29zYS9kcnVnIGVmZmVjdHMvbWV0YWJvbGlzbTwv
a2V5d29yZD48a2V5d29yZD5HYXN0cm9lc29waGFnZWFsIFJlZmx1eC9kcnVnIHRoZXJhcHk8L2tl
eXdvcmQ+PGtleXdvcmQ+R2FzdHJvaW50ZXN0aW5hbCBNaWNyb2Jpb21lL2RydWcgZWZmZWN0cy9w
aHlzaW9sb2d5PC9rZXl3b3JkPjxrZXl3b3JkPkhlYWx0aCBTdXJ2ZXlzLypzdGF0aXN0aWNzICZh
bXA7IG51bWVyaWNhbCBkYXRhPC9rZXl3b3JkPjxrZXl3b3JkPkhlYXJ0YnVybi9kcnVnIHRoZXJh
cHk8L2tleXdvcmQ+PGtleXdvcmQ+SHVtYW5zPC9rZXl3b3JkPjxrZXl3b3JkPkh5ZHJvZ2VuLUlv
biBDb25jZW50cmF0aW9uL2RydWcgZWZmZWN0czwva2V5d29yZD48a2V5d29yZD5NaWRkbGUgQWdl
ZDwva2V5d29yZD48a2V5d29yZD5QYW5kZW1pY3M8L2tleXdvcmQ+PGtleXdvcmQ+UG5ldW1vbmlh
LCBWaXJhbC9kaWFnbm9zaXMvKmVwaWRlbWlvbG9neS9waHlzaW9wYXRob2xvZ3kvdmlyb2xvZ3k8
L2tleXdvcmQ+PGtleXdvcmQ+UHJvdG9uIFB1bXAgSW5oaWJpdG9ycy8qYWR2ZXJzZSBlZmZlY3Rz
PC9rZXl3b3JkPjxrZXl3b3JkPllvdW5nIEFkdWx0PC9rZXl3b3JkPjwva2V5d29yZHM+PGRhdGVz
Pjx5ZWFyPjIwMjA8L3llYXI+PHB1Yi1kYXRlcz48ZGF0ZT5PY3Q8L2RhdGU+PC9wdWItZGF0ZXM+
PC9kYXRlcz48aXNibj4wMDAyLTkyNzAgKFByaW50KSYjeEQ7MDAwMi05MjcwPC9pc2JuPjxhY2Nl
c3Npb24tbnVtPjMyODUyMzQwPC9hY2Nlc3Npb24tbnVtPjx1cmxzPjwvdXJscz48Y3VzdG9tMj5Q
TUM3NDczNzkxIGNvbnRyaWJ1dGlvbnM6IEMuVi5BLjsgVy5ELkMuOyBCLk0uUi5TLjogc3Vic3Rh
bnRpYWwgY29udHJpYnV0aW9ucyB0byB0aGUgY29uY2VwdGlvbiBhbmQgZGVzaWduIG9mIHRoZSB3
b3JrOyBhY3F1aXNpdGlvbiwgYW5hbHlzaXMsIGFuZCBpbnRlcnByZXRhdGlvbiBvZiBkYXRhIGZv
ciB0aGUgd29yazsgZHJhZnRpbmcgdGhlIHdvcmsgYW5kIHJldmlzaW5nIGl0IGNyaXRpY2FsbHkg
Zm9yIGltcG9ydGFudCBpbnRlbGxlY3R1YWwgY29udGVudDsgZmluYWwgYXBwcm92YWwgb2YgdGhl
IHZlcnNpb24gdG8gYmUgcHVibGlzaGVkLiBGaW5hbmNpYWwgc3VwcG9ydDogVGhlIGRhdGEgdXNl
ZCBpbiB0aGlzIGFuYWx5c2lzIHdlcmUgZGVyaXZlZCBmcm9tIGEgbGFyZ2VyIHN0dWR5IGV2YWx1
YXRpbmcgZ2FzdHJvaW50ZXN0aW5hbCBzeW1wdG9tcyBpbiBBbWVyaWNhIGZ1bmRlZCBieSBhIGdy
YW50IGZyb20gSXJvbndvb2QgUGhhcm1hY2V1dGljYWxzLiBJbiByZXNwb25zZSB0byB0aGUgQ09W
SUQtMTkgcGFuZGVtaWMgYW5kIGJlZm9yZSBsYXVuY2hpbmcgdGhlIHBhcmVudCBzdHVkeSwgd2Ug
YWRkZWQgYWRkaXRpb25hbCBxdWVzdGlvbnMgcmVnYXJkaW5nIHNlbGYtcmVwb3J0ZWQgQ09WSUQt
MTkgdGVzdGluZyBhbmQgcmVsYXRlZCBzeW1wdG9tcy4gU2VwYXJhdGUgZnVuZGluZyB3YXMgbm90
IHJlY2VpdmVkIGZvciB0aGUgYW5hbHlzZXMgcHJlc2VudGVkIGluIHRoaXMgcmVwb3J0LiBUaGUg
Q2VkYXJzLVNpbmFpIENlbnRlciBmb3IgT3V0Y29tZXMgUmVzZWFyY2ggYW5kIEVkdWNhdGlvbiAo
Q1MtQ09SRSkgaXMgc3VwcG9ydGVkIGJ5IFRoZSBNYXJjIGFuZCBTaGVyaSBSYXBhcG9ydCBGdW5k
IGZvciBEaWdpdGFsIEhlYWx0aCBTY2llbmNlcyAmYW1wOyBQcmVjaXNpb24gSGVhbHRoLiBDLlYu
QS4gYW5kIEIuTS5SLlMuIGFyZSBzdXBwb3J0ZWQgYnkgYSBOYXRpb25hbCBJbnN0aXR1dGVzIG9m
IEhlYWx0aC9OYXRpb25hbCBDZW50ZXIgZm9yIEFkdmFuY2luZyBUcmFuc2xhdGlvbmFsIFNjaWVu
Y2UgVUNMQSBDbGluaWNhbCBhbmQgVHJhbnNsYXRpb25hbCBTY2llbmNlIEluc3RpdHV0ZSAoQ1RT
SSkgZ3JhbnQgKFVMMVRSMDAxODgxKS4gUG90ZW50aWFsIGNvbXBldGluZyBpbnRlcmVzdHM6IEMu
Vi5BLiBoYXMgYSBzdG9jayBvcHRpb24gZ3JhbnQgaW4gTXkgVG90YWwgSGVhbHRoLCBoYXMgc2Vy
dmVkIG9uIGFkdmlzb3J5IGJvYXJkcyBmb3IgQmF5ZXIgSGVhbHRoY2FyZSBhbmQgU3luZXJneSBQ
aGFybWFjZXV0aWNhbHMsIGhhcyBzZXJ2ZWQgYXMgYSBjb25zdWx0YW50IGZvciBBbG55bGFtIFBo
YXJtYWNldXRpY2FscyBhbmQgQXJlbmEgUGhhcm1hY2V1dGljYWxzLCBhbmQgcmVjZWl2ZWQgYSBv
bmUtdGltZSBzcGVha2VyJmFwb3M7cyBmZWUgZnJvbSBUYWtlZGEgUGhhcm1hY2V1dGljYWxzLiBB
ZnRlciB0aGUgcGFwZXIgd2FzIGFjY2VwdGVkIGZvciBwdWJsaWNhdGlvbiwgQy5WLkEuIHNlcnZl
ZCBvbiBhbiBhZHZpc29yeSBib2FyZCBmb3IgUGhhdGhvbSBQaGFybWFjZXV0aWNhbHMuIFcuRC5D
LiBoYXMgc2VydmVkIGFzIGEgY29uc3VsdGFudCBmb3IgSXJvbndvb2QgUGhhcm1hY2V1dGljYWxz
LCBQaGF0aG9tIFBoYXJtYWNldXRpY2FscywgUmVkSGlsbCBCaW9waGFybWEgTHRkLiwgYW5kIFRh
a2VkYSBQaGFybWFjZXV0aWNhbHMuIEIuTS5SLlMuIGhhcyBzZXJ2ZWQgb24gYWR2aXNvcnkgYm9h
cmRzIGZvciBBbGxlcmdhbiBJbmMsIEFsbnlsYW0gUGhhcm1hY2V1dGljYWxzLCBBcmVuYSBQaGFy
bWFjZXV0aWNhbHMsIElyb253b29kIFBoYXJtYWNldXRpY2FscywgU2FsaXggUGhhcm1hY2V1dGlj
YWxzLCBTeW5lcmd5IFBoYXJtYWNldXRpY2FscywgYW5kIFRha2VkYSBQaGFybWFjZXV0aWNhbHMu
IEIuTS5SLlMuIHNlcnZlZCBhcyBhIGp1ZGdlIGZvciBhIGRpZ2l0YWwgaGVhbHRoIGNvbXBldGl0
aW9uIGhlbGQgYnkgRWxpIExpbGx5IGFuZCBDb21wYW55LCBhbmQgaGFzIHJlY2VpdmVkIHJlc2Vh
cmNoIGZ1bmRpbmcgdG8gaGlzIGluc3RpdHV0aW9uIGZyb20gQWxueWxhbSBQaGFybWFjZXV0aWNh
bHMsIElyb253b29kIFBoYXJtYWNldXRpY2FscywgUGZpemVyLCBTaGlyZSBQaGFybWFjZXV0aWNh
bHMsIGFuZCBUYWtlZGEgUGhhcm1hY2V1dGljYWxzLjwvY3VzdG9tMj48ZWxlY3Ryb25pYy1yZXNv
dXJjZS1udW0+MTAuMTQzMDkvYWpnLjAwMDAwMDAwMDAwMDA3OTg8L2VsZWN0cm9uaWMtcmVzb3Vy
Y2UtbnVtPjxyZW1vdGUtZGF0YWJhc2UtcHJvdmlkZXI+TkxNPC9yZW1vdGUtZGF0YWJhc2UtcHJv
dmlkZXI+PGxhbmd1YWdlPmVuZzwvbGFuZ3VhZ2U+PC9yZWNvcmQ+PC9DaXRlPjwvRW5kTm90ZT5=
</w:fldData>
        </w:fldChar>
      </w:r>
      <w:r w:rsidR="00EF7572" w:rsidRPr="00B70251">
        <w:rPr>
          <w:rFonts w:asciiTheme="majorBidi" w:eastAsia="Calibri" w:hAnsiTheme="majorBidi" w:cstheme="majorBidi"/>
          <w:color w:val="000000"/>
          <w:sz w:val="21"/>
          <w:szCs w:val="21"/>
        </w:rPr>
        <w:instrText xml:space="preserve"> ADDIN EN.CITE.DATA </w:instrText>
      </w:r>
      <w:r w:rsidR="00EF7572" w:rsidRPr="00B70251">
        <w:rPr>
          <w:rFonts w:asciiTheme="majorBidi" w:eastAsia="Calibri" w:hAnsiTheme="majorBidi" w:cstheme="majorBidi"/>
          <w:color w:val="000000"/>
          <w:sz w:val="21"/>
          <w:szCs w:val="21"/>
        </w:rPr>
      </w:r>
      <w:r w:rsidR="00EF7572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end"/>
      </w:r>
      <w:r w:rsidR="00E62DAC" w:rsidRPr="00B70251">
        <w:rPr>
          <w:rFonts w:asciiTheme="majorBidi" w:eastAsia="Calibri" w:hAnsiTheme="majorBidi" w:cstheme="majorBidi"/>
          <w:color w:val="000000"/>
          <w:sz w:val="21"/>
          <w:szCs w:val="21"/>
        </w:rPr>
      </w:r>
      <w:r w:rsidR="00E62DAC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separate"/>
      </w:r>
      <w:r w:rsidR="00EF7572" w:rsidRPr="00B70251">
        <w:rPr>
          <w:rFonts w:asciiTheme="majorBidi" w:eastAsia="Calibri" w:hAnsiTheme="majorBidi" w:cstheme="majorBidi"/>
          <w:noProof/>
          <w:color w:val="000000"/>
          <w:sz w:val="21"/>
          <w:szCs w:val="21"/>
        </w:rPr>
        <w:t>(Almario et al., 2020)</w:t>
      </w:r>
      <w:r w:rsidR="00E62DAC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end"/>
      </w:r>
      <w:r w:rsidR="00E62DAC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.</w:t>
      </w:r>
      <w:r w:rsidR="00E62DAC" w:rsidRPr="00B70251">
        <w:rPr>
          <w:rFonts w:asciiTheme="majorBidi" w:eastAsia="Calibri" w:hAnsiTheme="majorBidi" w:cstheme="majorBidi"/>
          <w:b/>
          <w:bCs/>
          <w:color w:val="000000"/>
          <w:sz w:val="21"/>
          <w:szCs w:val="21"/>
        </w:rPr>
        <w:t xml:space="preserve"> </w:t>
      </w:r>
      <w:r w:rsidR="00E62DAC" w:rsidRPr="00B70251">
        <w:rPr>
          <w:rFonts w:asciiTheme="majorBidi" w:hAnsiTheme="majorBidi" w:cstheme="majorBidi"/>
          <w:sz w:val="21"/>
          <w:szCs w:val="21"/>
        </w:rPr>
        <w:t xml:space="preserve">Seung Won Lee </w:t>
      </w:r>
      <w:r w:rsidR="00E62DAC" w:rsidRPr="00B70251">
        <w:rPr>
          <w:rFonts w:asciiTheme="majorBidi" w:hAnsiTheme="majorBidi" w:cstheme="majorBidi"/>
          <w:i/>
          <w:iCs/>
          <w:sz w:val="21"/>
          <w:szCs w:val="21"/>
        </w:rPr>
        <w:t xml:space="preserve">et al. </w:t>
      </w:r>
      <w:r w:rsidR="00E62DAC" w:rsidRPr="00B70251">
        <w:rPr>
          <w:rFonts w:asciiTheme="majorBidi" w:hAnsiTheme="majorBidi" w:cstheme="majorBidi"/>
          <w:sz w:val="21"/>
          <w:szCs w:val="21"/>
        </w:rPr>
        <w:t xml:space="preserve">launched a cohort study in 2020 to </w:t>
      </w:r>
      <w:r w:rsidR="004D4FCB" w:rsidRPr="00B70251">
        <w:rPr>
          <w:rFonts w:asciiTheme="majorBidi" w:hAnsiTheme="majorBidi" w:cstheme="majorBidi"/>
          <w:sz w:val="21"/>
          <w:szCs w:val="21"/>
        </w:rPr>
        <w:t>evaluat</w:t>
      </w:r>
      <w:r w:rsidR="00E62DAC" w:rsidRPr="00B70251">
        <w:rPr>
          <w:rFonts w:asciiTheme="majorBidi" w:hAnsiTheme="majorBidi" w:cstheme="majorBidi"/>
          <w:sz w:val="21"/>
          <w:szCs w:val="21"/>
        </w:rPr>
        <w:t xml:space="preserve">e the </w:t>
      </w:r>
      <w:r w:rsidR="00685E9D" w:rsidRPr="00B70251">
        <w:rPr>
          <w:rFonts w:asciiTheme="majorBidi" w:hAnsiTheme="majorBidi" w:cstheme="majorBidi"/>
          <w:sz w:val="21"/>
          <w:szCs w:val="21"/>
        </w:rPr>
        <w:t>likely</w:t>
      </w:r>
      <w:r w:rsidR="00E62DAC" w:rsidRPr="00B70251">
        <w:rPr>
          <w:rFonts w:asciiTheme="majorBidi" w:hAnsiTheme="majorBidi" w:cstheme="majorBidi"/>
          <w:sz w:val="21"/>
          <w:szCs w:val="21"/>
        </w:rPr>
        <w:t xml:space="preserve"> </w:t>
      </w:r>
      <w:r w:rsidR="00685E9D" w:rsidRPr="00B70251">
        <w:rPr>
          <w:rFonts w:asciiTheme="majorBidi" w:hAnsiTheme="majorBidi" w:cstheme="majorBidi"/>
          <w:sz w:val="21"/>
          <w:szCs w:val="21"/>
        </w:rPr>
        <w:t>associations</w:t>
      </w:r>
      <w:r w:rsidR="00E62DAC" w:rsidRPr="00B70251">
        <w:rPr>
          <w:rFonts w:asciiTheme="majorBidi" w:hAnsiTheme="majorBidi" w:cstheme="majorBidi"/>
          <w:sz w:val="21"/>
          <w:szCs w:val="21"/>
        </w:rPr>
        <w:t xml:space="preserve"> of the </w:t>
      </w:r>
      <w:r w:rsidR="00685E9D" w:rsidRPr="00B70251">
        <w:rPr>
          <w:rFonts w:asciiTheme="majorBidi" w:hAnsiTheme="majorBidi" w:cstheme="majorBidi"/>
          <w:sz w:val="21"/>
          <w:szCs w:val="21"/>
        </w:rPr>
        <w:t>present</w:t>
      </w:r>
      <w:r w:rsidR="00E62DAC" w:rsidRPr="00B70251">
        <w:rPr>
          <w:rFonts w:asciiTheme="majorBidi" w:hAnsiTheme="majorBidi" w:cstheme="majorBidi"/>
          <w:sz w:val="21"/>
          <w:szCs w:val="21"/>
        </w:rPr>
        <w:t xml:space="preserve"> </w:t>
      </w:r>
      <w:r w:rsidR="00685E9D" w:rsidRPr="00B70251">
        <w:rPr>
          <w:rFonts w:asciiTheme="majorBidi" w:hAnsiTheme="majorBidi" w:cstheme="majorBidi"/>
          <w:sz w:val="21"/>
          <w:szCs w:val="21"/>
        </w:rPr>
        <w:t>intake</w:t>
      </w:r>
      <w:r w:rsidR="00E62DAC" w:rsidRPr="00B70251">
        <w:rPr>
          <w:rFonts w:asciiTheme="majorBidi" w:hAnsiTheme="majorBidi" w:cstheme="majorBidi"/>
          <w:sz w:val="21"/>
          <w:szCs w:val="21"/>
        </w:rPr>
        <w:t xml:space="preserve"> of PPIs with the </w:t>
      </w:r>
      <w:r w:rsidR="00685E9D" w:rsidRPr="00B70251">
        <w:rPr>
          <w:rFonts w:asciiTheme="majorBidi" w:hAnsiTheme="majorBidi" w:cstheme="majorBidi"/>
          <w:sz w:val="21"/>
          <w:szCs w:val="21"/>
        </w:rPr>
        <w:t>results of the test</w:t>
      </w:r>
      <w:r w:rsidR="00E62DAC" w:rsidRPr="00B70251">
        <w:rPr>
          <w:rFonts w:asciiTheme="majorBidi" w:hAnsiTheme="majorBidi" w:cstheme="majorBidi"/>
          <w:sz w:val="21"/>
          <w:szCs w:val="21"/>
        </w:rPr>
        <w:t xml:space="preserve"> amid patients who </w:t>
      </w:r>
      <w:r w:rsidR="00685E9D" w:rsidRPr="00B70251">
        <w:rPr>
          <w:rFonts w:asciiTheme="majorBidi" w:hAnsiTheme="majorBidi" w:cstheme="majorBidi"/>
          <w:sz w:val="21"/>
          <w:szCs w:val="21"/>
        </w:rPr>
        <w:t xml:space="preserve">have </w:t>
      </w:r>
      <w:r w:rsidR="005E35A7" w:rsidRPr="00B70251">
        <w:rPr>
          <w:rFonts w:asciiTheme="majorBidi" w:hAnsiTheme="majorBidi" w:cstheme="majorBidi"/>
          <w:sz w:val="21"/>
          <w:szCs w:val="21"/>
        </w:rPr>
        <w:t>experienced</w:t>
      </w:r>
      <w:r w:rsidR="00E62DAC" w:rsidRPr="00B70251">
        <w:rPr>
          <w:rFonts w:asciiTheme="majorBidi" w:hAnsiTheme="majorBidi" w:cstheme="majorBidi"/>
          <w:sz w:val="21"/>
          <w:szCs w:val="21"/>
        </w:rPr>
        <w:t xml:space="preserve"> SARS-CoV-2 testing. Their study results showed th</w:t>
      </w:r>
      <w:r w:rsidR="00685E9D" w:rsidRPr="00B70251">
        <w:rPr>
          <w:rFonts w:asciiTheme="majorBidi" w:hAnsiTheme="majorBidi" w:cstheme="majorBidi"/>
          <w:sz w:val="21"/>
          <w:szCs w:val="21"/>
        </w:rPr>
        <w:t xml:space="preserve">e history of past or present taking of PPIs was </w:t>
      </w:r>
      <w:r w:rsidR="003E0808" w:rsidRPr="00B70251">
        <w:rPr>
          <w:rFonts w:asciiTheme="majorBidi" w:hAnsiTheme="majorBidi" w:cstheme="majorBidi"/>
          <w:sz w:val="21"/>
          <w:szCs w:val="21"/>
        </w:rPr>
        <w:t xml:space="preserve">not </w:t>
      </w:r>
      <w:r w:rsidR="00685E9D" w:rsidRPr="00B70251">
        <w:rPr>
          <w:rFonts w:asciiTheme="majorBidi" w:hAnsiTheme="majorBidi" w:cstheme="majorBidi"/>
          <w:sz w:val="21"/>
          <w:szCs w:val="21"/>
        </w:rPr>
        <w:t xml:space="preserve">linked with the </w:t>
      </w:r>
      <w:r w:rsidR="005E35A7" w:rsidRPr="00B70251">
        <w:rPr>
          <w:rFonts w:asciiTheme="majorBidi" w:hAnsiTheme="majorBidi" w:cstheme="majorBidi"/>
          <w:sz w:val="21"/>
          <w:szCs w:val="21"/>
        </w:rPr>
        <w:t>positive result of the test</w:t>
      </w:r>
      <w:r w:rsidR="00E62DAC" w:rsidRPr="00B70251">
        <w:rPr>
          <w:rFonts w:asciiTheme="majorBidi" w:hAnsiTheme="majorBidi" w:cstheme="majorBidi"/>
          <w:sz w:val="21"/>
          <w:szCs w:val="21"/>
        </w:rPr>
        <w:t xml:space="preserve"> </w:t>
      </w:r>
      <w:r w:rsidR="00E62DAC" w:rsidRPr="00B70251">
        <w:rPr>
          <w:rFonts w:asciiTheme="majorBidi" w:hAnsiTheme="majorBidi" w:cstheme="majorBidi"/>
          <w:sz w:val="21"/>
          <w:szCs w:val="21"/>
        </w:rPr>
        <w:fldChar w:fldCharType="begin">
          <w:fldData xml:space="preserve">PEVuZE5vdGU+PENpdGU+PEF1dGhvcj5MZWU8L0F1dGhvcj48WWVhcj4yMDIwPC9ZZWFyPjxSZWNO
dW0+MjI8L1JlY051bT48RGlzcGxheVRleHQ+KExlZSBldCBhbC4sIDIwMjApPC9EaXNwbGF5VGV4
dD48cmVjb3JkPjxyZWMtbnVtYmVyPjIyPC9yZWMtbnVtYmVyPjxmb3JlaWduLWtleXM+PGtleSBh
cHA9IkVOIiBkYi1pZD0iMjVmZGYwdDBqOTJ4MmtlZTByN3BkcHplZXM1YXdzczI1NXpwIiB0aW1l
c3RhbXA9IjE2MDQxNDY4ODAiPjIyPC9rZXk+PC9mb3JlaWduLWtleXM+PHJlZi10eXBlIG5hbWU9
IkpvdXJuYWwgQXJ0aWNsZSI+MTc8L3JlZi10eXBlPjxjb250cmlidXRvcnM+PGF1dGhvcnM+PGF1
dGhvcj5MZWUsIFMuIFcuPC9hdXRob3I+PGF1dGhvcj5IYSwgRS4gSy48L2F1dGhvcj48YXV0aG9y
PlllbmlvdmEsIEHDljwvYXV0aG9yPjxhdXRob3I+TW9vbiwgUy4gWS48L2F1dGhvcj48YXV0aG9y
PktpbSwgUy4gWS48L2F1dGhvcj48YXV0aG9yPktvaCwgSC4gWS48L2F1dGhvcj48YXV0aG9yPllh
bmcsIEouIE0uPC9hdXRob3I+PGF1dGhvcj5KZW9uZywgUy4gSi48L2F1dGhvcj48YXV0aG9yPk1v
b24sIFMuIEouPC9hdXRob3I+PGF1dGhvcj5DaG8sIEouIFkuPC9hdXRob3I+PGF1dGhvcj5Zb28s
IEkuIEsuPC9hdXRob3I+PGF1dGhvcj5Zb24sIEQuIEsuPC9hdXRob3I+PC9hdXRob3JzPjwvY29u
dHJpYnV0b3JzPjxhdXRoLWFkZHJlc3M+RGVwYXJ0bWVudCBvZiBEYXRhIFNjaWVuY2UsIFNlam9u
ZyBVbml2ZXJzaXR5IENvbGxlZ2Ugb2YgU29mdHdhcmUgQ29udmVyZ2VuY2UsIFNlb3VsLCBLb3Jl
YSBsc3cyOTIwQGdtYWlsLmNvbSBsZW1vbmhlcmIxMkBjaGEuYWMua3IgeW9ua2thbmdAZ21haWwu
Y29tLiYjeEQ7RGVwYXJ0bWVudCBvZiBQZWRpYXRyaWNzLCBLYW5nbmFtIFNhY3JlZCBIZWFydCBI
b3NwaXRhbCwgSGFsbHltIFVuaXZlcnNpdHkgQ29sbGVnZSBvZiBNZWRpY2luZSwgU2VvdWwsIEtv
cmVhLiYjeEQ7RGl2aXNpb24gb2YgR2FzdHJvZW50ZXJvbG9neSwgRGVwYXJ0bWVudCBvZiBJbnRl
cm5hbCBNZWRpY2luZSwgVG9rYXQgR2F6aW9zbWFucGHFn2EgVW5pdmVyc2l0eSBGYWN1bHR5IG9m
IE1lZGljaW5lLCBUb2thdCwgVHVya2V5LiYjeEQ7RGVwYXJ0bWVudCBvZiBEYXRhIFNjaWVuY2Us
IFNlam9uZyBVbml2ZXJzaXR5IENvbGxlZ2Ugb2YgU29mdHdhcmUgQ29udmVyZ2VuY2UsIFNlb3Vs
LCBLb3JlYS4mI3hEO0RlcGFydG1lbnQgb2YgT3Rvcmhpbm9sYXJ5bmdvbG9neS1IZWFkICZhbXA7
IE5lY2sgU3VyZ2VyeSwgQ0hBIEJ1bmRhbmcgTWVkaWNhbCBDZW50ZXIsIENIQSBVbml2ZXJzaXR5
IFNjaG9vbCBvZiBNZWRpY2luZSwgU2VvbmduYW0sIEtvcmVhLiYjeEQ7Ri5NLiBLaXJieSBOZXVy
b2Jpb2xvZ3kgQ2VudGVyLCBCb3N0b24gQ2hpbGRyZW4mYXBvcztzIEhvc3BpdGFsLCBIYXJ2YXJk
IE1lZGljYWwgU2Nob29sLCBCb3N0b24sIE1hc3NhY2h1c2V0dHMsIFVTQS4mI3hEO0RlcGFydG1l
bnQgb2YgT3BodGhhbG1vbG9neSwgQXNhbiBNZWRpY2FsIENlbnRlciwgVW5pdmVyc2l0eSBvZiBV
bHNhbiBDb2xsZWdlIG9mIE1lZGljaW5lLCBTZW91bCwgS29yZWEuJiN4RDtEZXBhcnRtZW50IG9m
IFBlZGlhdHJpY3MsIENIQSBCdW5kYW5nIE1lZGljYWwgQ2VudGVyLCBDSEEgVW5pdmVyc2l0eSBT
Y2hvb2wgb2YgTWVkaWNpbmUsIFNlb25nbmFtLCBLb3JlYS4mI3hEO0RlcGFydG1lbnQgb2YgSW50
ZXJuYWwgTWVkaWNpbmUsIEthbmdidWsgU2Ftc3VuZyBIb3NwaXRhbCwgU3VuZ2t5dW5rd2FuIFVu
aXZlcnNpdHkgU2Nob29sIG9mIE1lZGljaW5lLCBTZW91bCwgS29yZWEuJiN4RDtEZXBhcnRtZW50
IG9mIEdhc3Ryb2VudGVyb2xvZ3ksIENIQSBCdW5kYW5nIE1lZGljYWwgQ2VudGVyLCBDSEEgVW5p
dmVyc2l0eSBTY2hvb2wgb2YgTWVkaWNpbmUsIFNlb25nbmFtLCBLb3JlYS4mI3hEO0RlcGFydG1l
bnQgb2YgR2FzdHJvZW50ZXJvbG9neSwgQ0hBIEJ1bmRhbmcgTWVkaWNhbCBDZW50ZXIsIENIQSBV
bml2ZXJzaXR5IFNjaG9vbCBvZiBNZWRpY2luZSwgU2VvbmduYW0sIEtvcmVhIGxzdzI5MjBAZ21h
aWwuY29tIGxlbW9uaGVyYjEyQGNoYS5hYy5rciB5b25ra2FuZ0BnbWFpbC5jb20uJiN4RDtEZXBh
cnRtZW50IG9mIFBlZGlhdHJpY3MsIENIQSBCdW5kYW5nIE1lZGljYWwgQ2VudGVyLCBDSEEgVW5p
dmVyc2l0eSBTY2hvb2wgb2YgTWVkaWNpbmUsIFNlb25nbmFtLCBLb3JlYSBsc3cyOTIwQGdtYWls
LmNvbSBsZW1vbmhlcmIxMkBjaGEuYWMua3IgeW9ua2thbmdAZ21haWwuY29tLiYjeEQ7QXJtZWQg
Rm9yY2UgTWVkaWNhbCBDb21tYW5kLCBSZXB1YmxpYyBvZiBLb3JlYSBBcm1lZCBGb3JjZXMsIFNl
b25nbmFtLCBLb3JlYS48L2F1dGgtYWRkcmVzcz48dGl0bGVzPjx0aXRsZT5TZXZlcmUgY2xpbmlj
YWwgb3V0Y29tZXMgb2YgQ09WSUQtMTkgYXNzb2NpYXRlZCB3aXRoIHByb3RvbiBwdW1wIGluaGli
aXRvcnM6IGEgbmF0aW9ud2lkZSBjb2hvcnQgc3R1ZHkgd2l0aCBwcm9wZW5zaXR5IHNjb3JlIG1h
dGNoaW5nPC90aXRsZT48c2Vjb25kYXJ5LXRpdGxlPkd1dDwvc2Vjb25kYXJ5LXRpdGxlPjwvdGl0
bGVzPjxwZXJpb2RpY2FsPjxmdWxsLXRpdGxlPkd1dDwvZnVsbC10aXRsZT48L3BlcmlvZGljYWw+
PGVkaXRpb24+MjAyMC8wOC8wMTwvZWRpdGlvbj48a2V5d29yZHM+PGtleXdvcmQ+ZXBpZGVtaW9s
b2d5PC9rZXl3b3JkPjxrZXl3b3JkPnByb3RvbiBwdW1wIGluaGliaXRpb248L2tleXdvcmQ+PC9r
ZXl3b3Jkcz48ZGF0ZXM+PHllYXI+MjAyMDwveWVhcj48cHViLWRhdGVzPjxkYXRlPkp1bCAzMDwv
ZGF0ZT48L3B1Yi1kYXRlcz48L2RhdGVzPjxpc2JuPjAwMTctNTc0OTwvaXNibj48YWNjZXNzaW9u
LW51bT4zMjczMjM2ODwvYWNjZXNzaW9uLW51bT48dXJscz48L3VybHM+PGVsZWN0cm9uaWMtcmVz
b3VyY2UtbnVtPjEwLjExMzYvZ3V0am5sLTIwMjAtMzIyMjQ4PC9lbGVjdHJvbmljLXJlc291cmNl
LW51bT48cmVtb3RlLWRhdGFiYXNlLXByb3ZpZGVyPk5MTTwvcmVtb3RlLWRhdGFiYXNlLXByb3Zp
ZGVyPjxsYW5ndWFnZT5lbmc8L2xhbmd1YWdlPjwvcmVjb3JkPjwvQ2l0ZT48L0VuZE5vdGU+AG==
</w:fldData>
        </w:fldChar>
      </w:r>
      <w:r w:rsidR="00EF7572" w:rsidRPr="00B70251">
        <w:rPr>
          <w:rFonts w:asciiTheme="majorBidi" w:hAnsiTheme="majorBidi" w:cstheme="majorBidi"/>
          <w:sz w:val="21"/>
          <w:szCs w:val="21"/>
        </w:rPr>
        <w:instrText xml:space="preserve"> ADDIN EN.CITE </w:instrText>
      </w:r>
      <w:r w:rsidR="00EF7572" w:rsidRPr="00B70251">
        <w:rPr>
          <w:rFonts w:asciiTheme="majorBidi" w:hAnsiTheme="majorBidi" w:cstheme="majorBidi"/>
          <w:sz w:val="21"/>
          <w:szCs w:val="21"/>
        </w:rPr>
        <w:fldChar w:fldCharType="begin">
          <w:fldData xml:space="preserve">PEVuZE5vdGU+PENpdGU+PEF1dGhvcj5MZWU8L0F1dGhvcj48WWVhcj4yMDIwPC9ZZWFyPjxSZWNO
dW0+MjI8L1JlY051bT48RGlzcGxheVRleHQ+KExlZSBldCBhbC4sIDIwMjApPC9EaXNwbGF5VGV4
dD48cmVjb3JkPjxyZWMtbnVtYmVyPjIyPC9yZWMtbnVtYmVyPjxmb3JlaWduLWtleXM+PGtleSBh
cHA9IkVOIiBkYi1pZD0iMjVmZGYwdDBqOTJ4MmtlZTByN3BkcHplZXM1YXdzczI1NXpwIiB0aW1l
c3RhbXA9IjE2MDQxNDY4ODAiPjIyPC9rZXk+PC9mb3JlaWduLWtleXM+PHJlZi10eXBlIG5hbWU9
IkpvdXJuYWwgQXJ0aWNsZSI+MTc8L3JlZi10eXBlPjxjb250cmlidXRvcnM+PGF1dGhvcnM+PGF1
dGhvcj5MZWUsIFMuIFcuPC9hdXRob3I+PGF1dGhvcj5IYSwgRS4gSy48L2F1dGhvcj48YXV0aG9y
PlllbmlvdmEsIEHDljwvYXV0aG9yPjxhdXRob3I+TW9vbiwgUy4gWS48L2F1dGhvcj48YXV0aG9y
PktpbSwgUy4gWS48L2F1dGhvcj48YXV0aG9yPktvaCwgSC4gWS48L2F1dGhvcj48YXV0aG9yPllh
bmcsIEouIE0uPC9hdXRob3I+PGF1dGhvcj5KZW9uZywgUy4gSi48L2F1dGhvcj48YXV0aG9yPk1v
b24sIFMuIEouPC9hdXRob3I+PGF1dGhvcj5DaG8sIEouIFkuPC9hdXRob3I+PGF1dGhvcj5Zb28s
IEkuIEsuPC9hdXRob3I+PGF1dGhvcj5Zb24sIEQuIEsuPC9hdXRob3I+PC9hdXRob3JzPjwvY29u
dHJpYnV0b3JzPjxhdXRoLWFkZHJlc3M+RGVwYXJ0bWVudCBvZiBEYXRhIFNjaWVuY2UsIFNlam9u
ZyBVbml2ZXJzaXR5IENvbGxlZ2Ugb2YgU29mdHdhcmUgQ29udmVyZ2VuY2UsIFNlb3VsLCBLb3Jl
YSBsc3cyOTIwQGdtYWlsLmNvbSBsZW1vbmhlcmIxMkBjaGEuYWMua3IgeW9ua2thbmdAZ21haWwu
Y29tLiYjeEQ7RGVwYXJ0bWVudCBvZiBQZWRpYXRyaWNzLCBLYW5nbmFtIFNhY3JlZCBIZWFydCBI
b3NwaXRhbCwgSGFsbHltIFVuaXZlcnNpdHkgQ29sbGVnZSBvZiBNZWRpY2luZSwgU2VvdWwsIEtv
cmVhLiYjeEQ7RGl2aXNpb24gb2YgR2FzdHJvZW50ZXJvbG9neSwgRGVwYXJ0bWVudCBvZiBJbnRl
cm5hbCBNZWRpY2luZSwgVG9rYXQgR2F6aW9zbWFucGHFn2EgVW5pdmVyc2l0eSBGYWN1bHR5IG9m
IE1lZGljaW5lLCBUb2thdCwgVHVya2V5LiYjeEQ7RGVwYXJ0bWVudCBvZiBEYXRhIFNjaWVuY2Us
IFNlam9uZyBVbml2ZXJzaXR5IENvbGxlZ2Ugb2YgU29mdHdhcmUgQ29udmVyZ2VuY2UsIFNlb3Vs
LCBLb3JlYS4mI3hEO0RlcGFydG1lbnQgb2YgT3Rvcmhpbm9sYXJ5bmdvbG9neS1IZWFkICZhbXA7
IE5lY2sgU3VyZ2VyeSwgQ0hBIEJ1bmRhbmcgTWVkaWNhbCBDZW50ZXIsIENIQSBVbml2ZXJzaXR5
IFNjaG9vbCBvZiBNZWRpY2luZSwgU2VvbmduYW0sIEtvcmVhLiYjeEQ7Ri5NLiBLaXJieSBOZXVy
b2Jpb2xvZ3kgQ2VudGVyLCBCb3N0b24gQ2hpbGRyZW4mYXBvcztzIEhvc3BpdGFsLCBIYXJ2YXJk
IE1lZGljYWwgU2Nob29sLCBCb3N0b24sIE1hc3NhY2h1c2V0dHMsIFVTQS4mI3hEO0RlcGFydG1l
bnQgb2YgT3BodGhhbG1vbG9neSwgQXNhbiBNZWRpY2FsIENlbnRlciwgVW5pdmVyc2l0eSBvZiBV
bHNhbiBDb2xsZWdlIG9mIE1lZGljaW5lLCBTZW91bCwgS29yZWEuJiN4RDtEZXBhcnRtZW50IG9m
IFBlZGlhdHJpY3MsIENIQSBCdW5kYW5nIE1lZGljYWwgQ2VudGVyLCBDSEEgVW5pdmVyc2l0eSBT
Y2hvb2wgb2YgTWVkaWNpbmUsIFNlb25nbmFtLCBLb3JlYS4mI3hEO0RlcGFydG1lbnQgb2YgSW50
ZXJuYWwgTWVkaWNpbmUsIEthbmdidWsgU2Ftc3VuZyBIb3NwaXRhbCwgU3VuZ2t5dW5rd2FuIFVu
aXZlcnNpdHkgU2Nob29sIG9mIE1lZGljaW5lLCBTZW91bCwgS29yZWEuJiN4RDtEZXBhcnRtZW50
IG9mIEdhc3Ryb2VudGVyb2xvZ3ksIENIQSBCdW5kYW5nIE1lZGljYWwgQ2VudGVyLCBDSEEgVW5p
dmVyc2l0eSBTY2hvb2wgb2YgTWVkaWNpbmUsIFNlb25nbmFtLCBLb3JlYS4mI3hEO0RlcGFydG1l
bnQgb2YgR2FzdHJvZW50ZXJvbG9neSwgQ0hBIEJ1bmRhbmcgTWVkaWNhbCBDZW50ZXIsIENIQSBV
bml2ZXJzaXR5IFNjaG9vbCBvZiBNZWRpY2luZSwgU2VvbmduYW0sIEtvcmVhIGxzdzI5MjBAZ21h
aWwuY29tIGxlbW9uaGVyYjEyQGNoYS5hYy5rciB5b25ra2FuZ0BnbWFpbC5jb20uJiN4RDtEZXBh
cnRtZW50IG9mIFBlZGlhdHJpY3MsIENIQSBCdW5kYW5nIE1lZGljYWwgQ2VudGVyLCBDSEEgVW5p
dmVyc2l0eSBTY2hvb2wgb2YgTWVkaWNpbmUsIFNlb25nbmFtLCBLb3JlYSBsc3cyOTIwQGdtYWls
LmNvbSBsZW1vbmhlcmIxMkBjaGEuYWMua3IgeW9ua2thbmdAZ21haWwuY29tLiYjeEQ7QXJtZWQg
Rm9yY2UgTWVkaWNhbCBDb21tYW5kLCBSZXB1YmxpYyBvZiBLb3JlYSBBcm1lZCBGb3JjZXMsIFNl
b25nbmFtLCBLb3JlYS48L2F1dGgtYWRkcmVzcz48dGl0bGVzPjx0aXRsZT5TZXZlcmUgY2xpbmlj
YWwgb3V0Y29tZXMgb2YgQ09WSUQtMTkgYXNzb2NpYXRlZCB3aXRoIHByb3RvbiBwdW1wIGluaGli
aXRvcnM6IGEgbmF0aW9ud2lkZSBjb2hvcnQgc3R1ZHkgd2l0aCBwcm9wZW5zaXR5IHNjb3JlIG1h
dGNoaW5nPC90aXRsZT48c2Vjb25kYXJ5LXRpdGxlPkd1dDwvc2Vjb25kYXJ5LXRpdGxlPjwvdGl0
bGVzPjxwZXJpb2RpY2FsPjxmdWxsLXRpdGxlPkd1dDwvZnVsbC10aXRsZT48L3BlcmlvZGljYWw+
PGVkaXRpb24+MjAyMC8wOC8wMTwvZWRpdGlvbj48a2V5d29yZHM+PGtleXdvcmQ+ZXBpZGVtaW9s
b2d5PC9rZXl3b3JkPjxrZXl3b3JkPnByb3RvbiBwdW1wIGluaGliaXRpb248L2tleXdvcmQ+PC9r
ZXl3b3Jkcz48ZGF0ZXM+PHllYXI+MjAyMDwveWVhcj48cHViLWRhdGVzPjxkYXRlPkp1bCAzMDwv
ZGF0ZT48L3B1Yi1kYXRlcz48L2RhdGVzPjxpc2JuPjAwMTctNTc0OTwvaXNibj48YWNjZXNzaW9u
LW51bT4zMjczMjM2ODwvYWNjZXNzaW9uLW51bT48dXJscz48L3VybHM+PGVsZWN0cm9uaWMtcmVz
b3VyY2UtbnVtPjEwLjExMzYvZ3V0am5sLTIwMjAtMzIyMjQ4PC9lbGVjdHJvbmljLXJlc291cmNl
LW51bT48cmVtb3RlLWRhdGFiYXNlLXByb3ZpZGVyPk5MTTwvcmVtb3RlLWRhdGFiYXNlLXByb3Zp
ZGVyPjxsYW5ndWFnZT5lbmc8L2xhbmd1YWdlPjwvcmVjb3JkPjwvQ2l0ZT48L0VuZE5vdGU+AG==
</w:fldData>
        </w:fldChar>
      </w:r>
      <w:r w:rsidR="00EF7572" w:rsidRPr="00B70251">
        <w:rPr>
          <w:rFonts w:asciiTheme="majorBidi" w:hAnsiTheme="majorBidi" w:cstheme="majorBidi"/>
          <w:sz w:val="21"/>
          <w:szCs w:val="21"/>
        </w:rPr>
        <w:instrText xml:space="preserve"> ADDIN EN.CITE.DATA </w:instrText>
      </w:r>
      <w:r w:rsidR="00EF7572" w:rsidRPr="00B70251">
        <w:rPr>
          <w:rFonts w:asciiTheme="majorBidi" w:hAnsiTheme="majorBidi" w:cstheme="majorBidi"/>
          <w:sz w:val="21"/>
          <w:szCs w:val="21"/>
        </w:rPr>
      </w:r>
      <w:r w:rsidR="00EF7572" w:rsidRPr="00B70251">
        <w:rPr>
          <w:rFonts w:asciiTheme="majorBidi" w:hAnsiTheme="majorBidi" w:cstheme="majorBidi"/>
          <w:sz w:val="21"/>
          <w:szCs w:val="21"/>
        </w:rPr>
        <w:fldChar w:fldCharType="end"/>
      </w:r>
      <w:r w:rsidR="00E62DAC" w:rsidRPr="00B70251">
        <w:rPr>
          <w:rFonts w:asciiTheme="majorBidi" w:hAnsiTheme="majorBidi" w:cstheme="majorBidi"/>
          <w:sz w:val="21"/>
          <w:szCs w:val="21"/>
        </w:rPr>
      </w:r>
      <w:r w:rsidR="00E62DAC" w:rsidRPr="00B70251">
        <w:rPr>
          <w:rFonts w:asciiTheme="majorBidi" w:hAnsiTheme="majorBidi" w:cstheme="majorBidi"/>
          <w:sz w:val="21"/>
          <w:szCs w:val="21"/>
        </w:rPr>
        <w:fldChar w:fldCharType="separate"/>
      </w:r>
      <w:r w:rsidR="00EF7572" w:rsidRPr="00B70251">
        <w:rPr>
          <w:rFonts w:asciiTheme="majorBidi" w:hAnsiTheme="majorBidi" w:cstheme="majorBidi"/>
          <w:noProof/>
          <w:sz w:val="21"/>
          <w:szCs w:val="21"/>
        </w:rPr>
        <w:t>(Lee et al., 2020)</w:t>
      </w:r>
      <w:r w:rsidR="00E62DAC" w:rsidRPr="00B70251">
        <w:rPr>
          <w:rFonts w:asciiTheme="majorBidi" w:hAnsiTheme="majorBidi" w:cstheme="majorBidi"/>
          <w:sz w:val="21"/>
          <w:szCs w:val="21"/>
        </w:rPr>
        <w:fldChar w:fldCharType="end"/>
      </w:r>
      <w:r w:rsidR="00E62DAC" w:rsidRPr="00B70251">
        <w:rPr>
          <w:rFonts w:asciiTheme="majorBidi" w:hAnsiTheme="majorBidi" w:cstheme="majorBidi"/>
          <w:sz w:val="21"/>
          <w:szCs w:val="21"/>
        </w:rPr>
        <w:t>.</w:t>
      </w:r>
    </w:p>
    <w:p w14:paraId="430219B7" w14:textId="77777777" w:rsidR="003E0808" w:rsidRPr="00B70251" w:rsidRDefault="003E0808" w:rsidP="00B70251">
      <w:pPr>
        <w:pStyle w:val="NormalWeb"/>
        <w:shd w:val="clear" w:color="auto" w:fill="FFFFFF"/>
        <w:spacing w:before="0" w:beforeAutospacing="0" w:after="0" w:afterAutospacing="0" w:line="276" w:lineRule="auto"/>
        <w:jc w:val="both"/>
        <w:rPr>
          <w:rFonts w:asciiTheme="majorBidi" w:eastAsia="Calibri" w:hAnsiTheme="majorBidi" w:cstheme="majorBidi"/>
          <w:color w:val="000000"/>
          <w:sz w:val="21"/>
          <w:szCs w:val="21"/>
          <w:lang w:bidi="fa-IR"/>
        </w:rPr>
      </w:pPr>
    </w:p>
    <w:p w14:paraId="39A00786" w14:textId="7DA3C141" w:rsidR="00AF7BBF" w:rsidRPr="00B70251" w:rsidRDefault="00AF7BBF" w:rsidP="00B70251">
      <w:pPr>
        <w:pStyle w:val="NormalWeb"/>
        <w:shd w:val="clear" w:color="auto" w:fill="FFFFFF"/>
        <w:spacing w:before="0" w:beforeAutospacing="0" w:after="0" w:afterAutospacing="0" w:line="276" w:lineRule="auto"/>
        <w:jc w:val="both"/>
        <w:rPr>
          <w:rFonts w:asciiTheme="majorBidi" w:eastAsia="Calibri" w:hAnsiTheme="majorBidi" w:cstheme="majorBidi"/>
          <w:i/>
          <w:iCs/>
          <w:color w:val="000000"/>
          <w:sz w:val="21"/>
          <w:szCs w:val="21"/>
        </w:rPr>
      </w:pPr>
      <w:r w:rsidRPr="00B70251">
        <w:rPr>
          <w:rFonts w:asciiTheme="majorBidi" w:eastAsia="Calibri" w:hAnsiTheme="majorBidi" w:cstheme="majorBidi"/>
          <w:i/>
          <w:iCs/>
          <w:color w:val="000000"/>
          <w:sz w:val="21"/>
          <w:szCs w:val="21"/>
        </w:rPr>
        <w:t>Clinical outcomes of COVID-19 among users of PPIs</w:t>
      </w:r>
    </w:p>
    <w:p w14:paraId="737E548A" w14:textId="314D6AF6" w:rsidR="00AF7BBF" w:rsidRPr="00B70251" w:rsidRDefault="00E878F6" w:rsidP="00B70251">
      <w:pPr>
        <w:pStyle w:val="NormalWeb"/>
        <w:shd w:val="clear" w:color="auto" w:fill="FFFFFF"/>
        <w:spacing w:before="0" w:beforeAutospacing="0" w:after="0" w:afterAutospacing="0" w:line="276" w:lineRule="auto"/>
        <w:jc w:val="both"/>
        <w:rPr>
          <w:rFonts w:asciiTheme="majorBidi" w:hAnsiTheme="majorBidi" w:cstheme="majorBidi"/>
          <w:sz w:val="21"/>
          <w:szCs w:val="21"/>
        </w:rPr>
      </w:pPr>
      <w:r w:rsidRPr="00B70251">
        <w:rPr>
          <w:rFonts w:asciiTheme="majorBidi" w:hAnsiTheme="majorBidi" w:cstheme="majorBidi"/>
          <w:sz w:val="21"/>
          <w:szCs w:val="21"/>
        </w:rPr>
        <w:t xml:space="preserve">Preethi </w:t>
      </w:r>
      <w:r w:rsidRPr="00B70251">
        <w:rPr>
          <w:rFonts w:asciiTheme="majorBidi" w:hAnsiTheme="majorBidi" w:cstheme="majorBidi"/>
          <w:i/>
          <w:iCs/>
          <w:sz w:val="21"/>
          <w:szCs w:val="21"/>
        </w:rPr>
        <w:t xml:space="preserve">et al. </w:t>
      </w:r>
      <w:r w:rsidRPr="00B70251">
        <w:rPr>
          <w:rFonts w:asciiTheme="majorBidi" w:hAnsiTheme="majorBidi" w:cstheme="majorBidi"/>
          <w:sz w:val="21"/>
          <w:szCs w:val="21"/>
        </w:rPr>
        <w:t>hypothesized that the decreased gastric acid secretion due to PPI</w:t>
      </w:r>
      <w:r w:rsidR="00514908" w:rsidRPr="00B70251">
        <w:rPr>
          <w:rFonts w:asciiTheme="majorBidi" w:hAnsiTheme="majorBidi" w:cstheme="majorBidi"/>
          <w:sz w:val="21"/>
          <w:szCs w:val="21"/>
        </w:rPr>
        <w:t>s</w:t>
      </w:r>
      <w:r w:rsidRPr="00B70251">
        <w:rPr>
          <w:rFonts w:asciiTheme="majorBidi" w:hAnsiTheme="majorBidi" w:cstheme="majorBidi"/>
          <w:sz w:val="21"/>
          <w:szCs w:val="21"/>
        </w:rPr>
        <w:t xml:space="preserve"> use may have role in </w:t>
      </w:r>
      <w:r w:rsidR="005E1879" w:rsidRPr="00B70251">
        <w:rPr>
          <w:rFonts w:asciiTheme="majorBidi" w:hAnsiTheme="majorBidi" w:cstheme="majorBidi"/>
          <w:sz w:val="21"/>
          <w:szCs w:val="21"/>
        </w:rPr>
        <w:t>the susceptibility of</w:t>
      </w:r>
      <w:r w:rsidRPr="00B70251">
        <w:rPr>
          <w:rFonts w:asciiTheme="majorBidi" w:hAnsiTheme="majorBidi" w:cstheme="majorBidi"/>
          <w:sz w:val="21"/>
          <w:szCs w:val="21"/>
        </w:rPr>
        <w:t xml:space="preserve"> the individuals to SARS-CoV-2 infection and subsequently can cause severe clinical outcomes. For testing their </w:t>
      </w:r>
      <w:r w:rsidR="00514908" w:rsidRPr="00B70251">
        <w:rPr>
          <w:rFonts w:asciiTheme="majorBidi" w:hAnsiTheme="majorBidi" w:cstheme="majorBidi"/>
          <w:sz w:val="21"/>
          <w:szCs w:val="21"/>
        </w:rPr>
        <w:t>hypothesis,</w:t>
      </w:r>
      <w:r w:rsidRPr="00B70251">
        <w:rPr>
          <w:rFonts w:asciiTheme="majorBidi" w:hAnsiTheme="majorBidi" w:cstheme="majorBidi"/>
          <w:sz w:val="21"/>
          <w:szCs w:val="21"/>
        </w:rPr>
        <w:t xml:space="preserve"> they launched a study</w:t>
      </w:r>
      <w:r w:rsidR="00514908" w:rsidRPr="00B70251">
        <w:rPr>
          <w:rFonts w:asciiTheme="majorBidi" w:hAnsiTheme="majorBidi" w:cstheme="majorBidi"/>
          <w:sz w:val="21"/>
          <w:szCs w:val="21"/>
        </w:rPr>
        <w:t xml:space="preserve"> on COVID-19 patient that were hospitalized. Their study results revealed that </w:t>
      </w:r>
      <w:r w:rsidR="005E1879" w:rsidRPr="00B70251">
        <w:rPr>
          <w:rFonts w:asciiTheme="majorBidi" w:hAnsiTheme="majorBidi" w:cstheme="majorBidi"/>
          <w:sz w:val="21"/>
          <w:szCs w:val="21"/>
        </w:rPr>
        <w:t>death-</w:t>
      </w:r>
      <w:r w:rsidR="00514908" w:rsidRPr="00B70251">
        <w:rPr>
          <w:rFonts w:asciiTheme="majorBidi" w:hAnsiTheme="majorBidi" w:cstheme="majorBidi"/>
          <w:sz w:val="21"/>
          <w:szCs w:val="21"/>
        </w:rPr>
        <w:t xml:space="preserve">rate were higher and clinical outcomes were more severe in patients who were on PPIs treatment at home, before hospitalization </w:t>
      </w:r>
      <w:r w:rsidR="00514908" w:rsidRPr="00B70251">
        <w:rPr>
          <w:rFonts w:asciiTheme="majorBidi" w:hAnsiTheme="majorBidi" w:cstheme="majorBidi"/>
          <w:sz w:val="21"/>
          <w:szCs w:val="21"/>
        </w:rPr>
        <w:fldChar w:fldCharType="begin"/>
      </w:r>
      <w:r w:rsidR="00EF7572" w:rsidRPr="00B70251">
        <w:rPr>
          <w:rFonts w:asciiTheme="majorBidi" w:hAnsiTheme="majorBidi" w:cstheme="majorBidi"/>
          <w:sz w:val="21"/>
          <w:szCs w:val="21"/>
        </w:rPr>
        <w:instrText xml:space="preserve"> ADDIN EN.CITE &lt;EndNote&gt;&lt;Cite&gt;&lt;Author&gt;Ramachandran&lt;/Author&gt;&lt;Year&gt;2020&lt;/Year&gt;&lt;RecNum&gt;35&lt;/RecNum&gt;&lt;DisplayText&gt;(Ramachandran et al., 2020)&lt;/DisplayText&gt;&lt;record&gt;&lt;rec-number&gt;35&lt;/rec-number&gt;&lt;foreign-keys&gt;&lt;key app="EN" db-id="25fdf0t0j92x2kee0r7pdpzees5awss255zp" timestamp="1607051528"&gt;35&lt;/key&gt;&lt;/foreign-keys&gt;&lt;ref-type name="Journal Article"&gt;17&lt;/ref-type&gt;&lt;contributors&gt;&lt;authors&gt;&lt;author&gt;Ramachandran, P.&lt;/author&gt;&lt;author&gt;Perisetti, A.&lt;/author&gt;&lt;author&gt;Gajendran, M.&lt;/author&gt;&lt;author&gt;Jean-Louis, F.&lt;/author&gt;&lt;author&gt;Bansal, P.&lt;/author&gt;&lt;author&gt;Dwivedi, A. K.&lt;/author&gt;&lt;author&gt;Goyal, H.&lt;/author&gt;&lt;/authors&gt;&lt;/contributors&gt;&lt;auth-address&gt;Midamerica Cancer Care, West Kansas City, Missouri.&amp;#xD;Department of Gastroenterology and Hepatology, University of Arkansas for Medical Sciences, Little Rock, Arkansas.&amp;#xD;Texas Tech University, Paul L Foster School of Medicine, El Paso, Texas.&amp;#xD;Department of Internal Medicine, Brookdale University Hospital and Medical Center, Brooklyn, New York.&amp;#xD;Division of Gastroenterology, Moses Taylor Hospital and Reginal Hospital of Scranton, Scranton, Pennsylvania.&amp;#xD;Division of Biostatistics and Epidemiology, Department of Molecular and Translational Medicine, Texas Tech University, Paul L Foster School of Medicine, El Paso, Texas.&amp;#xD;The Wright Center for Graduate Medical Education, Scranton, Pennsylvania, USA.&lt;/auth-address&gt;&lt;titles&gt;&lt;title&gt;Pre-hospitalization proton pump inhibitor use and clinical outcomes in COVID-19&lt;/title&gt;&lt;secondary-title&gt;Eur J Gastroenterol Hepatol&lt;/secondary-title&gt;&lt;/titles&gt;&lt;periodical&gt;&lt;full-title&gt;Eur J Gastroenterol Hepatol&lt;/full-title&gt;&lt;/periodical&gt;&lt;edition&gt;2020/12/01&lt;/edition&gt;&lt;dates&gt;&lt;year&gt;2020&lt;/year&gt;&lt;pub-dates&gt;&lt;date&gt;Nov 30&lt;/date&gt;&lt;/pub-dates&gt;&lt;/dates&gt;&lt;isbn&gt;0954-691x&lt;/isbn&gt;&lt;accession-num&gt;33252418&lt;/accession-num&gt;&lt;urls&gt;&lt;/urls&gt;&lt;electronic-resource-num&gt;10.1097/meg.0000000000002013&lt;/electronic-resource-num&gt;&lt;remote-database-provider&gt;NLM&lt;/remote-database-provider&gt;&lt;language&gt;eng&lt;/language&gt;&lt;/record&gt;&lt;/Cite&gt;&lt;/EndNote&gt;</w:instrText>
      </w:r>
      <w:r w:rsidR="00514908" w:rsidRPr="00B70251">
        <w:rPr>
          <w:rFonts w:asciiTheme="majorBidi" w:hAnsiTheme="majorBidi" w:cstheme="majorBidi"/>
          <w:sz w:val="21"/>
          <w:szCs w:val="21"/>
        </w:rPr>
        <w:fldChar w:fldCharType="separate"/>
      </w:r>
      <w:r w:rsidR="00EF7572" w:rsidRPr="00B70251">
        <w:rPr>
          <w:rFonts w:asciiTheme="majorBidi" w:hAnsiTheme="majorBidi" w:cstheme="majorBidi"/>
          <w:noProof/>
          <w:sz w:val="21"/>
          <w:szCs w:val="21"/>
        </w:rPr>
        <w:t>(Ramachandran et al., 2020)</w:t>
      </w:r>
      <w:r w:rsidR="00514908" w:rsidRPr="00B70251">
        <w:rPr>
          <w:rFonts w:asciiTheme="majorBidi" w:hAnsiTheme="majorBidi" w:cstheme="majorBidi"/>
          <w:sz w:val="21"/>
          <w:szCs w:val="21"/>
        </w:rPr>
        <w:fldChar w:fldCharType="end"/>
      </w:r>
      <w:r w:rsidR="00514908" w:rsidRPr="00B70251">
        <w:rPr>
          <w:rFonts w:asciiTheme="majorBidi" w:hAnsiTheme="majorBidi" w:cstheme="majorBidi"/>
          <w:sz w:val="21"/>
          <w:szCs w:val="21"/>
        </w:rPr>
        <w:t xml:space="preserve">. </w:t>
      </w:r>
      <w:r w:rsidR="00DC4327" w:rsidRPr="00B70251">
        <w:rPr>
          <w:rFonts w:asciiTheme="majorBidi" w:hAnsiTheme="majorBidi" w:cstheme="majorBidi"/>
          <w:sz w:val="21"/>
          <w:szCs w:val="21"/>
        </w:rPr>
        <w:t xml:space="preserve">As mentioned, Lee </w:t>
      </w:r>
      <w:r w:rsidR="00DC4327" w:rsidRPr="00B70251">
        <w:rPr>
          <w:rFonts w:asciiTheme="majorBidi" w:hAnsiTheme="majorBidi" w:cstheme="majorBidi"/>
          <w:i/>
          <w:iCs/>
          <w:sz w:val="21"/>
          <w:szCs w:val="21"/>
        </w:rPr>
        <w:t>et al.</w:t>
      </w:r>
      <w:r w:rsidR="00DC4327" w:rsidRPr="00B70251">
        <w:rPr>
          <w:rFonts w:asciiTheme="majorBidi" w:hAnsiTheme="majorBidi" w:cstheme="majorBidi"/>
          <w:sz w:val="21"/>
          <w:szCs w:val="21"/>
        </w:rPr>
        <w:t xml:space="preserve"> conducted a </w:t>
      </w:r>
      <w:r w:rsidR="008264AF" w:rsidRPr="00B70251">
        <w:rPr>
          <w:rFonts w:asciiTheme="majorBidi" w:hAnsiTheme="majorBidi" w:cstheme="majorBidi"/>
          <w:sz w:val="21"/>
          <w:szCs w:val="21"/>
        </w:rPr>
        <w:t xml:space="preserve">cohort </w:t>
      </w:r>
      <w:r w:rsidR="00DC4327" w:rsidRPr="00B70251">
        <w:rPr>
          <w:rFonts w:asciiTheme="majorBidi" w:hAnsiTheme="majorBidi" w:cstheme="majorBidi"/>
          <w:sz w:val="21"/>
          <w:szCs w:val="21"/>
        </w:rPr>
        <w:t>study in 2020 to assess the possible association between PPIs current use and the chance of a positive SARS-CoV-2 test among those who done the test. They found that</w:t>
      </w:r>
      <w:r w:rsidR="003E0808" w:rsidRPr="00B70251">
        <w:rPr>
          <w:rFonts w:asciiTheme="majorBidi" w:hAnsiTheme="majorBidi" w:cstheme="majorBidi"/>
          <w:sz w:val="21"/>
          <w:szCs w:val="21"/>
        </w:rPr>
        <w:t xml:space="preserve"> persons</w:t>
      </w:r>
      <w:r w:rsidR="00DC4327" w:rsidRPr="00B70251">
        <w:rPr>
          <w:rFonts w:asciiTheme="majorBidi" w:hAnsiTheme="majorBidi" w:cstheme="majorBidi"/>
          <w:sz w:val="21"/>
          <w:szCs w:val="21"/>
        </w:rPr>
        <w:t xml:space="preserve"> currently taking PPIs were 79% more likely to have severe clinical consequences than those who were not taking PPIs</w:t>
      </w:r>
      <w:r w:rsidR="00B128E7" w:rsidRPr="00B70251">
        <w:rPr>
          <w:rFonts w:asciiTheme="majorBidi" w:hAnsiTheme="majorBidi" w:cstheme="majorBidi"/>
          <w:sz w:val="21"/>
          <w:szCs w:val="21"/>
        </w:rPr>
        <w:t>.</w:t>
      </w:r>
      <w:r w:rsidR="00DC4327" w:rsidRPr="00B70251">
        <w:rPr>
          <w:rFonts w:asciiTheme="majorBidi" w:hAnsiTheme="majorBidi" w:cstheme="majorBidi"/>
          <w:sz w:val="21"/>
          <w:szCs w:val="21"/>
        </w:rPr>
        <w:t xml:space="preserve"> </w:t>
      </w:r>
      <w:r w:rsidR="00B128E7" w:rsidRPr="00B70251">
        <w:rPr>
          <w:rFonts w:asciiTheme="majorBidi" w:hAnsiTheme="majorBidi" w:cstheme="majorBidi"/>
          <w:sz w:val="21"/>
          <w:szCs w:val="21"/>
        </w:rPr>
        <w:t xml:space="preserve">Additionally, </w:t>
      </w:r>
      <w:r w:rsidR="00DC4327" w:rsidRPr="00B70251">
        <w:rPr>
          <w:rFonts w:asciiTheme="majorBidi" w:hAnsiTheme="majorBidi" w:cstheme="majorBidi"/>
          <w:sz w:val="21"/>
          <w:szCs w:val="21"/>
        </w:rPr>
        <w:t xml:space="preserve">those who had been taking the drug for a </w:t>
      </w:r>
      <w:r w:rsidR="00A10DDB" w:rsidRPr="00B70251">
        <w:rPr>
          <w:rFonts w:asciiTheme="majorBidi" w:hAnsiTheme="majorBidi" w:cstheme="majorBidi"/>
          <w:sz w:val="21"/>
          <w:szCs w:val="21"/>
        </w:rPr>
        <w:t>month</w:t>
      </w:r>
      <w:r w:rsidR="00DC4327" w:rsidRPr="00B70251">
        <w:rPr>
          <w:rFonts w:asciiTheme="majorBidi" w:hAnsiTheme="majorBidi" w:cstheme="majorBidi"/>
          <w:sz w:val="21"/>
          <w:szCs w:val="21"/>
        </w:rPr>
        <w:t xml:space="preserve"> were 90% more likely to have severe clinical consequences than those who</w:t>
      </w:r>
      <w:r w:rsidR="008264AF" w:rsidRPr="00B70251">
        <w:rPr>
          <w:rFonts w:asciiTheme="majorBidi" w:hAnsiTheme="majorBidi" w:cstheme="majorBidi"/>
          <w:sz w:val="21"/>
          <w:szCs w:val="21"/>
        </w:rPr>
        <w:t xml:space="preserve"> were</w:t>
      </w:r>
      <w:r w:rsidR="00DC4327" w:rsidRPr="00B70251">
        <w:rPr>
          <w:rFonts w:asciiTheme="majorBidi" w:hAnsiTheme="majorBidi" w:cstheme="majorBidi"/>
          <w:sz w:val="21"/>
          <w:szCs w:val="21"/>
        </w:rPr>
        <w:t xml:space="preserve"> not tak</w:t>
      </w:r>
      <w:r w:rsidR="008264AF" w:rsidRPr="00B70251">
        <w:rPr>
          <w:rFonts w:asciiTheme="majorBidi" w:hAnsiTheme="majorBidi" w:cstheme="majorBidi"/>
          <w:sz w:val="21"/>
          <w:szCs w:val="21"/>
        </w:rPr>
        <w:t>ing</w:t>
      </w:r>
      <w:r w:rsidR="00DC4327" w:rsidRPr="00B70251">
        <w:rPr>
          <w:rFonts w:asciiTheme="majorBidi" w:hAnsiTheme="majorBidi" w:cstheme="majorBidi"/>
          <w:sz w:val="21"/>
          <w:szCs w:val="21"/>
        </w:rPr>
        <w:t xml:space="preserve"> </w:t>
      </w:r>
      <w:r w:rsidR="008264AF" w:rsidRPr="00B70251">
        <w:rPr>
          <w:rFonts w:asciiTheme="majorBidi" w:hAnsiTheme="majorBidi" w:cstheme="majorBidi"/>
          <w:sz w:val="21"/>
          <w:szCs w:val="21"/>
        </w:rPr>
        <w:lastRenderedPageBreak/>
        <w:t xml:space="preserve">PPIs </w:t>
      </w:r>
      <w:r w:rsidR="00AF7BBF" w:rsidRPr="00B70251">
        <w:rPr>
          <w:rFonts w:asciiTheme="majorBidi" w:hAnsiTheme="majorBidi" w:cstheme="majorBidi"/>
          <w:sz w:val="21"/>
          <w:szCs w:val="21"/>
        </w:rPr>
        <w:fldChar w:fldCharType="begin">
          <w:fldData xml:space="preserve">PEVuZE5vdGU+PENpdGU+PEF1dGhvcj5MZWU8L0F1dGhvcj48WWVhcj4yMDIwPC9ZZWFyPjxSZWNO
dW0+MjI8L1JlY051bT48RGlzcGxheVRleHQ+KExlZSBldCBhbC4sIDIwMjApPC9EaXNwbGF5VGV4
dD48cmVjb3JkPjxyZWMtbnVtYmVyPjIyPC9yZWMtbnVtYmVyPjxmb3JlaWduLWtleXM+PGtleSBh
cHA9IkVOIiBkYi1pZD0iMjVmZGYwdDBqOTJ4MmtlZTByN3BkcHplZXM1YXdzczI1NXpwIiB0aW1l
c3RhbXA9IjE2MDQxNDY4ODAiPjIyPC9rZXk+PC9mb3JlaWduLWtleXM+PHJlZi10eXBlIG5hbWU9
IkpvdXJuYWwgQXJ0aWNsZSI+MTc8L3JlZi10eXBlPjxjb250cmlidXRvcnM+PGF1dGhvcnM+PGF1
dGhvcj5MZWUsIFMuIFcuPC9hdXRob3I+PGF1dGhvcj5IYSwgRS4gSy48L2F1dGhvcj48YXV0aG9y
PlllbmlvdmEsIEHDljwvYXV0aG9yPjxhdXRob3I+TW9vbiwgUy4gWS48L2F1dGhvcj48YXV0aG9y
PktpbSwgUy4gWS48L2F1dGhvcj48YXV0aG9yPktvaCwgSC4gWS48L2F1dGhvcj48YXV0aG9yPllh
bmcsIEouIE0uPC9hdXRob3I+PGF1dGhvcj5KZW9uZywgUy4gSi48L2F1dGhvcj48YXV0aG9yPk1v
b24sIFMuIEouPC9hdXRob3I+PGF1dGhvcj5DaG8sIEouIFkuPC9hdXRob3I+PGF1dGhvcj5Zb28s
IEkuIEsuPC9hdXRob3I+PGF1dGhvcj5Zb24sIEQuIEsuPC9hdXRob3I+PC9hdXRob3JzPjwvY29u
dHJpYnV0b3JzPjxhdXRoLWFkZHJlc3M+RGVwYXJ0bWVudCBvZiBEYXRhIFNjaWVuY2UsIFNlam9u
ZyBVbml2ZXJzaXR5IENvbGxlZ2Ugb2YgU29mdHdhcmUgQ29udmVyZ2VuY2UsIFNlb3VsLCBLb3Jl
YSBsc3cyOTIwQGdtYWlsLmNvbSBsZW1vbmhlcmIxMkBjaGEuYWMua3IgeW9ua2thbmdAZ21haWwu
Y29tLiYjeEQ7RGVwYXJ0bWVudCBvZiBQZWRpYXRyaWNzLCBLYW5nbmFtIFNhY3JlZCBIZWFydCBI
b3NwaXRhbCwgSGFsbHltIFVuaXZlcnNpdHkgQ29sbGVnZSBvZiBNZWRpY2luZSwgU2VvdWwsIEtv
cmVhLiYjeEQ7RGl2aXNpb24gb2YgR2FzdHJvZW50ZXJvbG9neSwgRGVwYXJ0bWVudCBvZiBJbnRl
cm5hbCBNZWRpY2luZSwgVG9rYXQgR2F6aW9zbWFucGHFn2EgVW5pdmVyc2l0eSBGYWN1bHR5IG9m
IE1lZGljaW5lLCBUb2thdCwgVHVya2V5LiYjeEQ7RGVwYXJ0bWVudCBvZiBEYXRhIFNjaWVuY2Us
IFNlam9uZyBVbml2ZXJzaXR5IENvbGxlZ2Ugb2YgU29mdHdhcmUgQ29udmVyZ2VuY2UsIFNlb3Vs
LCBLb3JlYS4mI3hEO0RlcGFydG1lbnQgb2YgT3Rvcmhpbm9sYXJ5bmdvbG9neS1IZWFkICZhbXA7
IE5lY2sgU3VyZ2VyeSwgQ0hBIEJ1bmRhbmcgTWVkaWNhbCBDZW50ZXIsIENIQSBVbml2ZXJzaXR5
IFNjaG9vbCBvZiBNZWRpY2luZSwgU2VvbmduYW0sIEtvcmVhLiYjeEQ7Ri5NLiBLaXJieSBOZXVy
b2Jpb2xvZ3kgQ2VudGVyLCBCb3N0b24gQ2hpbGRyZW4mYXBvcztzIEhvc3BpdGFsLCBIYXJ2YXJk
IE1lZGljYWwgU2Nob29sLCBCb3N0b24sIE1hc3NhY2h1c2V0dHMsIFVTQS4mI3hEO0RlcGFydG1l
bnQgb2YgT3BodGhhbG1vbG9neSwgQXNhbiBNZWRpY2FsIENlbnRlciwgVW5pdmVyc2l0eSBvZiBV
bHNhbiBDb2xsZWdlIG9mIE1lZGljaW5lLCBTZW91bCwgS29yZWEuJiN4RDtEZXBhcnRtZW50IG9m
IFBlZGlhdHJpY3MsIENIQSBCdW5kYW5nIE1lZGljYWwgQ2VudGVyLCBDSEEgVW5pdmVyc2l0eSBT
Y2hvb2wgb2YgTWVkaWNpbmUsIFNlb25nbmFtLCBLb3JlYS4mI3hEO0RlcGFydG1lbnQgb2YgSW50
ZXJuYWwgTWVkaWNpbmUsIEthbmdidWsgU2Ftc3VuZyBIb3NwaXRhbCwgU3VuZ2t5dW5rd2FuIFVu
aXZlcnNpdHkgU2Nob29sIG9mIE1lZGljaW5lLCBTZW91bCwgS29yZWEuJiN4RDtEZXBhcnRtZW50
IG9mIEdhc3Ryb2VudGVyb2xvZ3ksIENIQSBCdW5kYW5nIE1lZGljYWwgQ2VudGVyLCBDSEEgVW5p
dmVyc2l0eSBTY2hvb2wgb2YgTWVkaWNpbmUsIFNlb25nbmFtLCBLb3JlYS4mI3hEO0RlcGFydG1l
bnQgb2YgR2FzdHJvZW50ZXJvbG9neSwgQ0hBIEJ1bmRhbmcgTWVkaWNhbCBDZW50ZXIsIENIQSBV
bml2ZXJzaXR5IFNjaG9vbCBvZiBNZWRpY2luZSwgU2VvbmduYW0sIEtvcmVhIGxzdzI5MjBAZ21h
aWwuY29tIGxlbW9uaGVyYjEyQGNoYS5hYy5rciB5b25ra2FuZ0BnbWFpbC5jb20uJiN4RDtEZXBh
cnRtZW50IG9mIFBlZGlhdHJpY3MsIENIQSBCdW5kYW5nIE1lZGljYWwgQ2VudGVyLCBDSEEgVW5p
dmVyc2l0eSBTY2hvb2wgb2YgTWVkaWNpbmUsIFNlb25nbmFtLCBLb3JlYSBsc3cyOTIwQGdtYWls
LmNvbSBsZW1vbmhlcmIxMkBjaGEuYWMua3IgeW9ua2thbmdAZ21haWwuY29tLiYjeEQ7QXJtZWQg
Rm9yY2UgTWVkaWNhbCBDb21tYW5kLCBSZXB1YmxpYyBvZiBLb3JlYSBBcm1lZCBGb3JjZXMsIFNl
b25nbmFtLCBLb3JlYS48L2F1dGgtYWRkcmVzcz48dGl0bGVzPjx0aXRsZT5TZXZlcmUgY2xpbmlj
YWwgb3V0Y29tZXMgb2YgQ09WSUQtMTkgYXNzb2NpYXRlZCB3aXRoIHByb3RvbiBwdW1wIGluaGli
aXRvcnM6IGEgbmF0aW9ud2lkZSBjb2hvcnQgc3R1ZHkgd2l0aCBwcm9wZW5zaXR5IHNjb3JlIG1h
dGNoaW5nPC90aXRsZT48c2Vjb25kYXJ5LXRpdGxlPkd1dDwvc2Vjb25kYXJ5LXRpdGxlPjwvdGl0
bGVzPjxwZXJpb2RpY2FsPjxmdWxsLXRpdGxlPkd1dDwvZnVsbC10aXRsZT48L3BlcmlvZGljYWw+
PGVkaXRpb24+MjAyMC8wOC8wMTwvZWRpdGlvbj48a2V5d29yZHM+PGtleXdvcmQ+ZXBpZGVtaW9s
b2d5PC9rZXl3b3JkPjxrZXl3b3JkPnByb3RvbiBwdW1wIGluaGliaXRpb248L2tleXdvcmQ+PC9r
ZXl3b3Jkcz48ZGF0ZXM+PHllYXI+MjAyMDwveWVhcj48cHViLWRhdGVzPjxkYXRlPkp1bCAzMDwv
ZGF0ZT48L3B1Yi1kYXRlcz48L2RhdGVzPjxpc2JuPjAwMTctNTc0OTwvaXNibj48YWNjZXNzaW9u
LW51bT4zMjczMjM2ODwvYWNjZXNzaW9uLW51bT48dXJscz48L3VybHM+PGVsZWN0cm9uaWMtcmVz
b3VyY2UtbnVtPjEwLjExMzYvZ3V0am5sLTIwMjAtMzIyMjQ4PC9lbGVjdHJvbmljLXJlc291cmNl
LW51bT48cmVtb3RlLWRhdGFiYXNlLXByb3ZpZGVyPk5MTTwvcmVtb3RlLWRhdGFiYXNlLXByb3Zp
ZGVyPjxsYW5ndWFnZT5lbmc8L2xhbmd1YWdlPjwvcmVjb3JkPjwvQ2l0ZT48L0VuZE5vdGU+AG==
</w:fldData>
        </w:fldChar>
      </w:r>
      <w:r w:rsidR="00EF7572" w:rsidRPr="00B70251">
        <w:rPr>
          <w:rFonts w:asciiTheme="majorBidi" w:hAnsiTheme="majorBidi" w:cstheme="majorBidi"/>
          <w:sz w:val="21"/>
          <w:szCs w:val="21"/>
        </w:rPr>
        <w:instrText xml:space="preserve"> ADDIN EN.CITE </w:instrText>
      </w:r>
      <w:r w:rsidR="00EF7572" w:rsidRPr="00B70251">
        <w:rPr>
          <w:rFonts w:asciiTheme="majorBidi" w:hAnsiTheme="majorBidi" w:cstheme="majorBidi"/>
          <w:sz w:val="21"/>
          <w:szCs w:val="21"/>
        </w:rPr>
        <w:fldChar w:fldCharType="begin">
          <w:fldData xml:space="preserve">PEVuZE5vdGU+PENpdGU+PEF1dGhvcj5MZWU8L0F1dGhvcj48WWVhcj4yMDIwPC9ZZWFyPjxSZWNO
dW0+MjI8L1JlY051bT48RGlzcGxheVRleHQ+KExlZSBldCBhbC4sIDIwMjApPC9EaXNwbGF5VGV4
dD48cmVjb3JkPjxyZWMtbnVtYmVyPjIyPC9yZWMtbnVtYmVyPjxmb3JlaWduLWtleXM+PGtleSBh
cHA9IkVOIiBkYi1pZD0iMjVmZGYwdDBqOTJ4MmtlZTByN3BkcHplZXM1YXdzczI1NXpwIiB0aW1l
c3RhbXA9IjE2MDQxNDY4ODAiPjIyPC9rZXk+PC9mb3JlaWduLWtleXM+PHJlZi10eXBlIG5hbWU9
IkpvdXJuYWwgQXJ0aWNsZSI+MTc8L3JlZi10eXBlPjxjb250cmlidXRvcnM+PGF1dGhvcnM+PGF1
dGhvcj5MZWUsIFMuIFcuPC9hdXRob3I+PGF1dGhvcj5IYSwgRS4gSy48L2F1dGhvcj48YXV0aG9y
PlllbmlvdmEsIEHDljwvYXV0aG9yPjxhdXRob3I+TW9vbiwgUy4gWS48L2F1dGhvcj48YXV0aG9y
PktpbSwgUy4gWS48L2F1dGhvcj48YXV0aG9yPktvaCwgSC4gWS48L2F1dGhvcj48YXV0aG9yPllh
bmcsIEouIE0uPC9hdXRob3I+PGF1dGhvcj5KZW9uZywgUy4gSi48L2F1dGhvcj48YXV0aG9yPk1v
b24sIFMuIEouPC9hdXRob3I+PGF1dGhvcj5DaG8sIEouIFkuPC9hdXRob3I+PGF1dGhvcj5Zb28s
IEkuIEsuPC9hdXRob3I+PGF1dGhvcj5Zb24sIEQuIEsuPC9hdXRob3I+PC9hdXRob3JzPjwvY29u
dHJpYnV0b3JzPjxhdXRoLWFkZHJlc3M+RGVwYXJ0bWVudCBvZiBEYXRhIFNjaWVuY2UsIFNlam9u
ZyBVbml2ZXJzaXR5IENvbGxlZ2Ugb2YgU29mdHdhcmUgQ29udmVyZ2VuY2UsIFNlb3VsLCBLb3Jl
YSBsc3cyOTIwQGdtYWlsLmNvbSBsZW1vbmhlcmIxMkBjaGEuYWMua3IgeW9ua2thbmdAZ21haWwu
Y29tLiYjeEQ7RGVwYXJ0bWVudCBvZiBQZWRpYXRyaWNzLCBLYW5nbmFtIFNhY3JlZCBIZWFydCBI
b3NwaXRhbCwgSGFsbHltIFVuaXZlcnNpdHkgQ29sbGVnZSBvZiBNZWRpY2luZSwgU2VvdWwsIEtv
cmVhLiYjeEQ7RGl2aXNpb24gb2YgR2FzdHJvZW50ZXJvbG9neSwgRGVwYXJ0bWVudCBvZiBJbnRl
cm5hbCBNZWRpY2luZSwgVG9rYXQgR2F6aW9zbWFucGHFn2EgVW5pdmVyc2l0eSBGYWN1bHR5IG9m
IE1lZGljaW5lLCBUb2thdCwgVHVya2V5LiYjeEQ7RGVwYXJ0bWVudCBvZiBEYXRhIFNjaWVuY2Us
IFNlam9uZyBVbml2ZXJzaXR5IENvbGxlZ2Ugb2YgU29mdHdhcmUgQ29udmVyZ2VuY2UsIFNlb3Vs
LCBLb3JlYS4mI3hEO0RlcGFydG1lbnQgb2YgT3Rvcmhpbm9sYXJ5bmdvbG9neS1IZWFkICZhbXA7
IE5lY2sgU3VyZ2VyeSwgQ0hBIEJ1bmRhbmcgTWVkaWNhbCBDZW50ZXIsIENIQSBVbml2ZXJzaXR5
IFNjaG9vbCBvZiBNZWRpY2luZSwgU2VvbmduYW0sIEtvcmVhLiYjeEQ7Ri5NLiBLaXJieSBOZXVy
b2Jpb2xvZ3kgQ2VudGVyLCBCb3N0b24gQ2hpbGRyZW4mYXBvcztzIEhvc3BpdGFsLCBIYXJ2YXJk
IE1lZGljYWwgU2Nob29sLCBCb3N0b24sIE1hc3NhY2h1c2V0dHMsIFVTQS4mI3hEO0RlcGFydG1l
bnQgb2YgT3BodGhhbG1vbG9neSwgQXNhbiBNZWRpY2FsIENlbnRlciwgVW5pdmVyc2l0eSBvZiBV
bHNhbiBDb2xsZWdlIG9mIE1lZGljaW5lLCBTZW91bCwgS29yZWEuJiN4RDtEZXBhcnRtZW50IG9m
IFBlZGlhdHJpY3MsIENIQSBCdW5kYW5nIE1lZGljYWwgQ2VudGVyLCBDSEEgVW5pdmVyc2l0eSBT
Y2hvb2wgb2YgTWVkaWNpbmUsIFNlb25nbmFtLCBLb3JlYS4mI3hEO0RlcGFydG1lbnQgb2YgSW50
ZXJuYWwgTWVkaWNpbmUsIEthbmdidWsgU2Ftc3VuZyBIb3NwaXRhbCwgU3VuZ2t5dW5rd2FuIFVu
aXZlcnNpdHkgU2Nob29sIG9mIE1lZGljaW5lLCBTZW91bCwgS29yZWEuJiN4RDtEZXBhcnRtZW50
IG9mIEdhc3Ryb2VudGVyb2xvZ3ksIENIQSBCdW5kYW5nIE1lZGljYWwgQ2VudGVyLCBDSEEgVW5p
dmVyc2l0eSBTY2hvb2wgb2YgTWVkaWNpbmUsIFNlb25nbmFtLCBLb3JlYS4mI3hEO0RlcGFydG1l
bnQgb2YgR2FzdHJvZW50ZXJvbG9neSwgQ0hBIEJ1bmRhbmcgTWVkaWNhbCBDZW50ZXIsIENIQSBV
bml2ZXJzaXR5IFNjaG9vbCBvZiBNZWRpY2luZSwgU2VvbmduYW0sIEtvcmVhIGxzdzI5MjBAZ21h
aWwuY29tIGxlbW9uaGVyYjEyQGNoYS5hYy5rciB5b25ra2FuZ0BnbWFpbC5jb20uJiN4RDtEZXBh
cnRtZW50IG9mIFBlZGlhdHJpY3MsIENIQSBCdW5kYW5nIE1lZGljYWwgQ2VudGVyLCBDSEEgVW5p
dmVyc2l0eSBTY2hvb2wgb2YgTWVkaWNpbmUsIFNlb25nbmFtLCBLb3JlYSBsc3cyOTIwQGdtYWls
LmNvbSBsZW1vbmhlcmIxMkBjaGEuYWMua3IgeW9ua2thbmdAZ21haWwuY29tLiYjeEQ7QXJtZWQg
Rm9yY2UgTWVkaWNhbCBDb21tYW5kLCBSZXB1YmxpYyBvZiBLb3JlYSBBcm1lZCBGb3JjZXMsIFNl
b25nbmFtLCBLb3JlYS48L2F1dGgtYWRkcmVzcz48dGl0bGVzPjx0aXRsZT5TZXZlcmUgY2xpbmlj
YWwgb3V0Y29tZXMgb2YgQ09WSUQtMTkgYXNzb2NpYXRlZCB3aXRoIHByb3RvbiBwdW1wIGluaGli
aXRvcnM6IGEgbmF0aW9ud2lkZSBjb2hvcnQgc3R1ZHkgd2l0aCBwcm9wZW5zaXR5IHNjb3JlIG1h
dGNoaW5nPC90aXRsZT48c2Vjb25kYXJ5LXRpdGxlPkd1dDwvc2Vjb25kYXJ5LXRpdGxlPjwvdGl0
bGVzPjxwZXJpb2RpY2FsPjxmdWxsLXRpdGxlPkd1dDwvZnVsbC10aXRsZT48L3BlcmlvZGljYWw+
PGVkaXRpb24+MjAyMC8wOC8wMTwvZWRpdGlvbj48a2V5d29yZHM+PGtleXdvcmQ+ZXBpZGVtaW9s
b2d5PC9rZXl3b3JkPjxrZXl3b3JkPnByb3RvbiBwdW1wIGluaGliaXRpb248L2tleXdvcmQ+PC9r
ZXl3b3Jkcz48ZGF0ZXM+PHllYXI+MjAyMDwveWVhcj48cHViLWRhdGVzPjxkYXRlPkp1bCAzMDwv
ZGF0ZT48L3B1Yi1kYXRlcz48L2RhdGVzPjxpc2JuPjAwMTctNTc0OTwvaXNibj48YWNjZXNzaW9u
LW51bT4zMjczMjM2ODwvYWNjZXNzaW9uLW51bT48dXJscz48L3VybHM+PGVsZWN0cm9uaWMtcmVz
b3VyY2UtbnVtPjEwLjExMzYvZ3V0am5sLTIwMjAtMzIyMjQ4PC9lbGVjdHJvbmljLXJlc291cmNl
LW51bT48cmVtb3RlLWRhdGFiYXNlLXByb3ZpZGVyPk5MTTwvcmVtb3RlLWRhdGFiYXNlLXByb3Zp
ZGVyPjxsYW5ndWFnZT5lbmc8L2xhbmd1YWdlPjwvcmVjb3JkPjwvQ2l0ZT48L0VuZE5vdGU+AG==
</w:fldData>
        </w:fldChar>
      </w:r>
      <w:r w:rsidR="00EF7572" w:rsidRPr="00B70251">
        <w:rPr>
          <w:rFonts w:asciiTheme="majorBidi" w:hAnsiTheme="majorBidi" w:cstheme="majorBidi"/>
          <w:sz w:val="21"/>
          <w:szCs w:val="21"/>
        </w:rPr>
        <w:instrText xml:space="preserve"> ADDIN EN.CITE.DATA </w:instrText>
      </w:r>
      <w:r w:rsidR="00EF7572" w:rsidRPr="00B70251">
        <w:rPr>
          <w:rFonts w:asciiTheme="majorBidi" w:hAnsiTheme="majorBidi" w:cstheme="majorBidi"/>
          <w:sz w:val="21"/>
          <w:szCs w:val="21"/>
        </w:rPr>
      </w:r>
      <w:r w:rsidR="00EF7572" w:rsidRPr="00B70251">
        <w:rPr>
          <w:rFonts w:asciiTheme="majorBidi" w:hAnsiTheme="majorBidi" w:cstheme="majorBidi"/>
          <w:sz w:val="21"/>
          <w:szCs w:val="21"/>
        </w:rPr>
        <w:fldChar w:fldCharType="end"/>
      </w:r>
      <w:r w:rsidR="00AF7BBF" w:rsidRPr="00B70251">
        <w:rPr>
          <w:rFonts w:asciiTheme="majorBidi" w:hAnsiTheme="majorBidi" w:cstheme="majorBidi"/>
          <w:sz w:val="21"/>
          <w:szCs w:val="21"/>
        </w:rPr>
      </w:r>
      <w:r w:rsidR="00AF7BBF" w:rsidRPr="00B70251">
        <w:rPr>
          <w:rFonts w:asciiTheme="majorBidi" w:hAnsiTheme="majorBidi" w:cstheme="majorBidi"/>
          <w:sz w:val="21"/>
          <w:szCs w:val="21"/>
        </w:rPr>
        <w:fldChar w:fldCharType="separate"/>
      </w:r>
      <w:r w:rsidR="00EF7572" w:rsidRPr="00B70251">
        <w:rPr>
          <w:rFonts w:asciiTheme="majorBidi" w:hAnsiTheme="majorBidi" w:cstheme="majorBidi"/>
          <w:noProof/>
          <w:sz w:val="21"/>
          <w:szCs w:val="21"/>
        </w:rPr>
        <w:t>(Lee et al., 2020)</w:t>
      </w:r>
      <w:r w:rsidR="00AF7BBF" w:rsidRPr="00B70251">
        <w:rPr>
          <w:rFonts w:asciiTheme="majorBidi" w:hAnsiTheme="majorBidi" w:cstheme="majorBidi"/>
          <w:sz w:val="21"/>
          <w:szCs w:val="21"/>
        </w:rPr>
        <w:fldChar w:fldCharType="end"/>
      </w:r>
      <w:r w:rsidR="00AF7BBF" w:rsidRPr="00B70251">
        <w:rPr>
          <w:rFonts w:asciiTheme="majorBidi" w:hAnsiTheme="majorBidi" w:cstheme="majorBidi"/>
          <w:sz w:val="21"/>
          <w:szCs w:val="21"/>
        </w:rPr>
        <w:t>.</w:t>
      </w:r>
      <w:r w:rsidR="008E2D63" w:rsidRPr="00B70251">
        <w:rPr>
          <w:rFonts w:asciiTheme="majorBidi" w:hAnsiTheme="majorBidi" w:cstheme="majorBidi"/>
          <w:sz w:val="21"/>
          <w:szCs w:val="21"/>
        </w:rPr>
        <w:t xml:space="preserve"> </w:t>
      </w:r>
      <w:r w:rsidR="00AE20DE" w:rsidRPr="00B70251">
        <w:rPr>
          <w:rFonts w:asciiTheme="majorBidi" w:hAnsiTheme="majorBidi" w:cstheme="majorBidi"/>
          <w:sz w:val="21"/>
          <w:szCs w:val="21"/>
        </w:rPr>
        <w:t xml:space="preserve">Another cohort study was conducted by Jesus Miguel García-Menaya </w:t>
      </w:r>
      <w:r w:rsidR="00AE20DE" w:rsidRPr="00B70251">
        <w:rPr>
          <w:rFonts w:asciiTheme="majorBidi" w:hAnsiTheme="majorBidi" w:cstheme="majorBidi"/>
          <w:i/>
          <w:iCs/>
          <w:sz w:val="21"/>
          <w:szCs w:val="21"/>
        </w:rPr>
        <w:t xml:space="preserve">et al. </w:t>
      </w:r>
      <w:r w:rsidR="00AE20DE" w:rsidRPr="00B70251">
        <w:rPr>
          <w:rFonts w:asciiTheme="majorBidi" w:hAnsiTheme="majorBidi" w:cstheme="majorBidi"/>
          <w:sz w:val="21"/>
          <w:szCs w:val="21"/>
        </w:rPr>
        <w:t>in Spain in 2020 to assess the progression of C</w:t>
      </w:r>
      <w:r w:rsidR="00913D74" w:rsidRPr="00B70251">
        <w:rPr>
          <w:rFonts w:asciiTheme="majorBidi" w:hAnsiTheme="majorBidi" w:cstheme="majorBidi"/>
          <w:sz w:val="21"/>
          <w:szCs w:val="21"/>
        </w:rPr>
        <w:t>OVID</w:t>
      </w:r>
      <w:r w:rsidR="00AE20DE" w:rsidRPr="00B70251">
        <w:rPr>
          <w:rFonts w:asciiTheme="majorBidi" w:hAnsiTheme="majorBidi" w:cstheme="majorBidi"/>
          <w:sz w:val="21"/>
          <w:szCs w:val="21"/>
          <w:rtl/>
        </w:rPr>
        <w:t>-</w:t>
      </w:r>
      <w:r w:rsidR="00AE20DE" w:rsidRPr="00B70251">
        <w:rPr>
          <w:rFonts w:asciiTheme="majorBidi" w:hAnsiTheme="majorBidi" w:cstheme="majorBidi"/>
          <w:sz w:val="21"/>
          <w:szCs w:val="21"/>
        </w:rPr>
        <w:t>19 disease in patients with a history of asthma and patients with no history</w:t>
      </w:r>
      <w:r w:rsidR="00AE20DE" w:rsidRPr="00B70251">
        <w:rPr>
          <w:rFonts w:asciiTheme="majorBidi" w:hAnsiTheme="majorBidi" w:cstheme="majorBidi"/>
          <w:sz w:val="21"/>
          <w:szCs w:val="21"/>
          <w:rtl/>
        </w:rPr>
        <w:t xml:space="preserve"> </w:t>
      </w:r>
      <w:r w:rsidR="00AE20DE" w:rsidRPr="00B70251">
        <w:rPr>
          <w:rFonts w:asciiTheme="majorBidi" w:hAnsiTheme="majorBidi" w:cstheme="majorBidi"/>
          <w:sz w:val="21"/>
          <w:szCs w:val="21"/>
        </w:rPr>
        <w:t xml:space="preserve">of asthma. 113 successive patients with COVID-19 were </w:t>
      </w:r>
      <w:r w:rsidR="003E0808" w:rsidRPr="00B70251">
        <w:rPr>
          <w:rFonts w:asciiTheme="majorBidi" w:hAnsiTheme="majorBidi" w:cstheme="majorBidi"/>
          <w:sz w:val="21"/>
          <w:szCs w:val="21"/>
        </w:rPr>
        <w:t>assessed</w:t>
      </w:r>
      <w:r w:rsidR="00AF7BBF" w:rsidRPr="00B70251">
        <w:rPr>
          <w:rFonts w:asciiTheme="majorBidi" w:hAnsiTheme="majorBidi" w:cstheme="majorBidi"/>
          <w:sz w:val="21"/>
          <w:szCs w:val="21"/>
        </w:rPr>
        <w:t xml:space="preserve">. In the drug history of the patients, they found that one of the </w:t>
      </w:r>
      <w:r w:rsidR="00AE20DE" w:rsidRPr="00B70251">
        <w:rPr>
          <w:rFonts w:asciiTheme="majorBidi" w:hAnsiTheme="majorBidi" w:cstheme="majorBidi"/>
          <w:sz w:val="21"/>
          <w:szCs w:val="21"/>
        </w:rPr>
        <w:t>p</w:t>
      </w:r>
      <w:r w:rsidR="00AE20DE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rognosticators</w:t>
      </w:r>
      <w:r w:rsidR="00AF7BBF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of Intensive Care Unit (ICU) admission </w:t>
      </w:r>
      <w:r w:rsidR="008E2D63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is</w:t>
      </w:r>
      <w:r w:rsidR="00AF7BBF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the previous use of PPIs </w:t>
      </w:r>
      <w:r w:rsidR="00AF7BBF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begin"/>
      </w:r>
      <w:r w:rsidR="00EF7572" w:rsidRPr="00B70251">
        <w:rPr>
          <w:rFonts w:asciiTheme="majorBidi" w:eastAsia="Calibri" w:hAnsiTheme="majorBidi" w:cstheme="majorBidi"/>
          <w:color w:val="000000"/>
          <w:sz w:val="21"/>
          <w:szCs w:val="21"/>
        </w:rPr>
        <w:instrText xml:space="preserve"> ADDIN EN.CITE &lt;EndNote&gt;&lt;Cite&gt;&lt;Author&gt;García-Menaya&lt;/Author&gt;&lt;Year&gt;2020&lt;/Year&gt;&lt;RecNum&gt;21&lt;/RecNum&gt;&lt;DisplayText&gt;(García-Menaya et al., 2020)&lt;/DisplayText&gt;&lt;record&gt;&lt;rec-number&gt;21&lt;/rec-number&gt;&lt;foreign-keys&gt;&lt;key app="EN" db-id="25fdf0t0j92x2kee0r7pdpzees5awss255zp" timestamp="1604144822"&gt;21&lt;/key&gt;&lt;/foreign-keys&gt;&lt;ref-type name="Journal Article"&gt;17&lt;/ref-type&gt;&lt;contributors&gt;&lt;authors&gt;&lt;author&gt;García-Menaya, J. M.&lt;/author&gt;&lt;author&gt;Cordobés-Durán, C.&lt;/author&gt;&lt;author&gt;Rangel-Mayoral, J. F.&lt;/author&gt;&lt;author&gt;García-Martín, E.&lt;/author&gt;&lt;author&gt;Agúndez, J. A. G.&lt;/author&gt;&lt;/authors&gt;&lt;/contributors&gt;&lt;auth-address&gt;Allergy Service, Badajoz University Hospital, ARADyAL Instituto de Salud Carlos III, Badajoz, Spain.&amp;#xD;Allergy Service, Hospital de Don Benito, ARADyAL Instituto de Salud Carlos III, Don Benito, Spain.&amp;#xD;Hospital Pharmacy Service, Badajoz University Hospital, Badajoz, Spain.&amp;#xD;University Institute of Molecular Pathology Biomarkers, UNEx, ARADyAL Instituto de Salud Carlos III, Cáceres, Spain.&lt;/auth-address&gt;&lt;titles&gt;&lt;title&gt;Outcomes and Laboratory and Clinical Findings of Asthma and Allergic Patients Admitted With Covid-19 in a Spanish University Hospital&lt;/title&gt;&lt;secondary-title&gt;Front Pharmacol&lt;/secondary-title&gt;&lt;/titles&gt;&lt;periodical&gt;&lt;full-title&gt;Front Pharmacol&lt;/full-title&gt;&lt;/periodical&gt;&lt;pages&gt;570721&lt;/pages&gt;&lt;volume&gt;11&lt;/volume&gt;&lt;edition&gt;2020/10/13&lt;/edition&gt;&lt;keywords&gt;&lt;keyword&gt;allergy&lt;/keyword&gt;&lt;keyword&gt;asthma&lt;/keyword&gt;&lt;keyword&gt;clinical outcome&lt;/keyword&gt;&lt;keyword&gt;coronavirus disease 2019&lt;/keyword&gt;&lt;keyword&gt;severe acute respiratory syndrome coronavirus 2&lt;/keyword&gt;&lt;/keywords&gt;&lt;dates&gt;&lt;year&gt;2020&lt;/year&gt;&lt;/dates&gt;&lt;isbn&gt;1663-9812 (Print)&amp;#xD;1663-9812&lt;/isbn&gt;&lt;accession-num&gt;33041811&lt;/accession-num&gt;&lt;urls&gt;&lt;/urls&gt;&lt;custom2&gt;PMC7525217&lt;/custom2&gt;&lt;electronic-resource-num&gt;10.3389/fphar.2020.570721&lt;/electronic-resource-num&gt;&lt;remote-database-provider&gt;NLM&lt;/remote-database-provider&gt;&lt;language&gt;eng&lt;/language&gt;&lt;/record&gt;&lt;/Cite&gt;&lt;/EndNote&gt;</w:instrText>
      </w:r>
      <w:r w:rsidR="00AF7BBF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separate"/>
      </w:r>
      <w:r w:rsidR="00EF7572" w:rsidRPr="00B70251">
        <w:rPr>
          <w:rFonts w:asciiTheme="majorBidi" w:eastAsia="Calibri" w:hAnsiTheme="majorBidi" w:cstheme="majorBidi"/>
          <w:noProof/>
          <w:color w:val="000000"/>
          <w:sz w:val="21"/>
          <w:szCs w:val="21"/>
        </w:rPr>
        <w:t>(García-Menaya et al., 2020)</w:t>
      </w:r>
      <w:r w:rsidR="00AF7BBF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end"/>
      </w:r>
      <w:r w:rsidR="00AF7BBF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.</w:t>
      </w:r>
      <w:r w:rsidR="00AF7BBF" w:rsidRPr="00B70251">
        <w:rPr>
          <w:rFonts w:asciiTheme="majorBidi" w:hAnsiTheme="majorBidi" w:cstheme="majorBidi"/>
          <w:sz w:val="21"/>
          <w:szCs w:val="21"/>
        </w:rPr>
        <w:t xml:space="preserve"> Initially they imagined that the association of ICU admission with  PPIs use could be related to age, but their multivariate analyses revealed that the association </w:t>
      </w:r>
      <w:r w:rsidR="008E2D63" w:rsidRPr="00B70251">
        <w:rPr>
          <w:rFonts w:asciiTheme="majorBidi" w:hAnsiTheme="majorBidi" w:cstheme="majorBidi"/>
          <w:sz w:val="21"/>
          <w:szCs w:val="21"/>
        </w:rPr>
        <w:t>is</w:t>
      </w:r>
      <w:r w:rsidR="00AF7BBF" w:rsidRPr="00B70251">
        <w:rPr>
          <w:rFonts w:asciiTheme="majorBidi" w:hAnsiTheme="majorBidi" w:cstheme="majorBidi"/>
          <w:sz w:val="21"/>
          <w:szCs w:val="21"/>
        </w:rPr>
        <w:t xml:space="preserve"> statistically important </w:t>
      </w:r>
      <w:r w:rsidR="003E0808" w:rsidRPr="00B70251">
        <w:rPr>
          <w:rFonts w:asciiTheme="majorBidi" w:hAnsiTheme="majorBidi" w:cstheme="majorBidi"/>
          <w:sz w:val="21"/>
          <w:szCs w:val="21"/>
        </w:rPr>
        <w:t>unrelatedly</w:t>
      </w:r>
      <w:r w:rsidR="00AF7BBF" w:rsidRPr="00B70251">
        <w:rPr>
          <w:rFonts w:asciiTheme="majorBidi" w:hAnsiTheme="majorBidi" w:cstheme="majorBidi"/>
          <w:sz w:val="21"/>
          <w:szCs w:val="21"/>
        </w:rPr>
        <w:t xml:space="preserve"> of the age </w:t>
      </w:r>
      <w:r w:rsidR="00AF7BBF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begin"/>
      </w:r>
      <w:r w:rsidR="00EF7572" w:rsidRPr="00B70251">
        <w:rPr>
          <w:rFonts w:asciiTheme="majorBidi" w:eastAsia="Calibri" w:hAnsiTheme="majorBidi" w:cstheme="majorBidi"/>
          <w:color w:val="000000"/>
          <w:sz w:val="21"/>
          <w:szCs w:val="21"/>
        </w:rPr>
        <w:instrText xml:space="preserve"> ADDIN EN.CITE &lt;EndNote&gt;&lt;Cite&gt;&lt;Author&gt;García-Menaya&lt;/Author&gt;&lt;Year&gt;2020&lt;/Year&gt;&lt;RecNum&gt;21&lt;/RecNum&gt;&lt;DisplayText&gt;(García-Menaya et al., 2020)&lt;/DisplayText&gt;&lt;record&gt;&lt;rec-number&gt;21&lt;/rec-number&gt;&lt;foreign-keys&gt;&lt;key app="EN" db-id="25fdf0t0j92x2kee0r7pdpzees5awss255zp" timestamp="1604144822"&gt;21&lt;/key&gt;&lt;/foreign-keys&gt;&lt;ref-type name="Journal Article"&gt;17&lt;/ref-type&gt;&lt;contributors&gt;&lt;authors&gt;&lt;author&gt;García-Menaya, J. M.&lt;/author&gt;&lt;author&gt;Cordobés-Durán, C.&lt;/author&gt;&lt;author&gt;Rangel-Mayoral, J. F.&lt;/author&gt;&lt;author&gt;García-Martín, E.&lt;/author&gt;&lt;author&gt;Agúndez, J. A. G.&lt;/author&gt;&lt;/authors&gt;&lt;/contributors&gt;&lt;auth-address&gt;Allergy Service, Badajoz University Hospital, ARADyAL Instituto de Salud Carlos III, Badajoz, Spain.&amp;#xD;Allergy Service, Hospital de Don Benito, ARADyAL Instituto de Salud Carlos III, Don Benito, Spain.&amp;#xD;Hospital Pharmacy Service, Badajoz University Hospital, Badajoz, Spain.&amp;#xD;University Institute of Molecular Pathology Biomarkers, UNEx, ARADyAL Instituto de Salud Carlos III, Cáceres, Spain.&lt;/auth-address&gt;&lt;titles&gt;&lt;title&gt;Outcomes and Laboratory and Clinical Findings of Asthma and Allergic Patients Admitted With Covid-19 in a Spanish University Hospital&lt;/title&gt;&lt;secondary-title&gt;Front Pharmacol&lt;/secondary-title&gt;&lt;/titles&gt;&lt;periodical&gt;&lt;full-title&gt;Front Pharmacol&lt;/full-title&gt;&lt;/periodical&gt;&lt;pages&gt;570721&lt;/pages&gt;&lt;volume&gt;11&lt;/volume&gt;&lt;edition&gt;2020/10/13&lt;/edition&gt;&lt;keywords&gt;&lt;keyword&gt;allergy&lt;/keyword&gt;&lt;keyword&gt;asthma&lt;/keyword&gt;&lt;keyword&gt;clinical outcome&lt;/keyword&gt;&lt;keyword&gt;coronavirus disease 2019&lt;/keyword&gt;&lt;keyword&gt;severe acute respiratory syndrome coronavirus 2&lt;/keyword&gt;&lt;/keywords&gt;&lt;dates&gt;&lt;year&gt;2020&lt;/year&gt;&lt;/dates&gt;&lt;isbn&gt;1663-9812 (Print)&amp;#xD;1663-9812&lt;/isbn&gt;&lt;accession-num&gt;33041811&lt;/accession-num&gt;&lt;urls&gt;&lt;/urls&gt;&lt;custom2&gt;PMC7525217&lt;/custom2&gt;&lt;electronic-resource-num&gt;10.3389/fphar.2020.570721&lt;/electronic-resource-num&gt;&lt;remote-database-provider&gt;NLM&lt;/remote-database-provider&gt;&lt;language&gt;eng&lt;/language&gt;&lt;/record&gt;&lt;/Cite&gt;&lt;/EndNote&gt;</w:instrText>
      </w:r>
      <w:r w:rsidR="00AF7BBF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separate"/>
      </w:r>
      <w:r w:rsidR="00EF7572" w:rsidRPr="00B70251">
        <w:rPr>
          <w:rFonts w:asciiTheme="majorBidi" w:eastAsia="Calibri" w:hAnsiTheme="majorBidi" w:cstheme="majorBidi"/>
          <w:noProof/>
          <w:color w:val="000000"/>
          <w:sz w:val="21"/>
          <w:szCs w:val="21"/>
        </w:rPr>
        <w:t>(García-Menaya et al., 2020)</w:t>
      </w:r>
      <w:r w:rsidR="00AF7BBF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end"/>
      </w:r>
      <w:r w:rsidR="00AF7BBF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.</w:t>
      </w:r>
    </w:p>
    <w:p w14:paraId="458476EC" w14:textId="309A8AD0" w:rsidR="000854BB" w:rsidRPr="00B70251" w:rsidRDefault="000854BB" w:rsidP="00B70251">
      <w:pPr>
        <w:pStyle w:val="NormalWeb"/>
        <w:shd w:val="clear" w:color="auto" w:fill="FFFFFF"/>
        <w:spacing w:before="0" w:beforeAutospacing="0" w:after="0" w:afterAutospacing="0" w:line="276" w:lineRule="auto"/>
        <w:jc w:val="both"/>
        <w:rPr>
          <w:rFonts w:asciiTheme="majorBidi" w:eastAsia="Calibri" w:hAnsiTheme="majorBidi" w:cstheme="majorBidi"/>
          <w:b/>
          <w:bCs/>
          <w:color w:val="000000"/>
          <w:sz w:val="21"/>
          <w:szCs w:val="21"/>
        </w:rPr>
      </w:pPr>
    </w:p>
    <w:p w14:paraId="38F8EF60" w14:textId="5A8F2F95" w:rsidR="00BF1992" w:rsidRPr="00B70251" w:rsidRDefault="00BF1992" w:rsidP="00B70251">
      <w:pPr>
        <w:pStyle w:val="NormalWeb"/>
        <w:shd w:val="clear" w:color="auto" w:fill="FFFFFF"/>
        <w:spacing w:before="0" w:beforeAutospacing="0" w:after="0" w:afterAutospacing="0" w:line="276" w:lineRule="auto"/>
        <w:jc w:val="both"/>
        <w:rPr>
          <w:rFonts w:asciiTheme="majorBidi" w:eastAsia="Calibri" w:hAnsiTheme="majorBidi" w:cstheme="majorBidi"/>
          <w:i/>
          <w:iCs/>
          <w:color w:val="000000"/>
          <w:sz w:val="21"/>
          <w:szCs w:val="21"/>
        </w:rPr>
      </w:pPr>
      <w:r w:rsidRPr="00B70251">
        <w:rPr>
          <w:rFonts w:asciiTheme="majorBidi" w:eastAsia="Calibri" w:hAnsiTheme="majorBidi" w:cstheme="majorBidi"/>
          <w:i/>
          <w:iCs/>
          <w:color w:val="000000"/>
          <w:sz w:val="21"/>
          <w:szCs w:val="21"/>
        </w:rPr>
        <w:t xml:space="preserve">Effect of </w:t>
      </w:r>
      <w:r w:rsidR="00EE5159" w:rsidRPr="00B70251">
        <w:rPr>
          <w:rFonts w:asciiTheme="majorBidi" w:eastAsia="Calibri" w:hAnsiTheme="majorBidi" w:cstheme="majorBidi"/>
          <w:i/>
          <w:iCs/>
          <w:color w:val="000000"/>
          <w:sz w:val="21"/>
          <w:szCs w:val="21"/>
        </w:rPr>
        <w:t>PPI</w:t>
      </w:r>
      <w:r w:rsidR="001B0A11" w:rsidRPr="00B70251">
        <w:rPr>
          <w:rFonts w:asciiTheme="majorBidi" w:eastAsia="Calibri" w:hAnsiTheme="majorBidi" w:cstheme="majorBidi"/>
          <w:i/>
          <w:iCs/>
          <w:color w:val="000000"/>
          <w:sz w:val="21"/>
          <w:szCs w:val="21"/>
        </w:rPr>
        <w:t>s</w:t>
      </w:r>
      <w:r w:rsidR="00340D5A" w:rsidRPr="00B70251">
        <w:rPr>
          <w:rFonts w:asciiTheme="majorBidi" w:eastAsia="Calibri" w:hAnsiTheme="majorBidi" w:cstheme="majorBidi"/>
          <w:i/>
          <w:iCs/>
          <w:color w:val="000000"/>
          <w:sz w:val="21"/>
          <w:szCs w:val="21"/>
        </w:rPr>
        <w:t xml:space="preserve"> use</w:t>
      </w:r>
      <w:r w:rsidR="006629E0" w:rsidRPr="00B70251">
        <w:rPr>
          <w:rFonts w:asciiTheme="majorBidi" w:eastAsia="Calibri" w:hAnsiTheme="majorBidi" w:cstheme="majorBidi"/>
          <w:i/>
          <w:iCs/>
          <w:color w:val="000000"/>
          <w:sz w:val="21"/>
          <w:szCs w:val="21"/>
        </w:rPr>
        <w:t xml:space="preserve"> </w:t>
      </w:r>
      <w:r w:rsidRPr="00B70251">
        <w:rPr>
          <w:rFonts w:asciiTheme="majorBidi" w:eastAsia="Calibri" w:hAnsiTheme="majorBidi" w:cstheme="majorBidi"/>
          <w:i/>
          <w:iCs/>
          <w:color w:val="000000"/>
          <w:sz w:val="21"/>
          <w:szCs w:val="21"/>
        </w:rPr>
        <w:t xml:space="preserve">on the </w:t>
      </w:r>
      <w:r w:rsidR="00340D5A" w:rsidRPr="00B70251">
        <w:rPr>
          <w:rFonts w:asciiTheme="majorBidi" w:eastAsia="Calibri" w:hAnsiTheme="majorBidi" w:cstheme="majorBidi"/>
          <w:i/>
          <w:iCs/>
          <w:color w:val="000000"/>
          <w:sz w:val="21"/>
          <w:szCs w:val="21"/>
        </w:rPr>
        <w:t>appearance</w:t>
      </w:r>
      <w:r w:rsidRPr="00B70251">
        <w:rPr>
          <w:rFonts w:asciiTheme="majorBidi" w:eastAsia="Calibri" w:hAnsiTheme="majorBidi" w:cstheme="majorBidi"/>
          <w:i/>
          <w:iCs/>
          <w:color w:val="000000"/>
          <w:sz w:val="21"/>
          <w:szCs w:val="21"/>
        </w:rPr>
        <w:t xml:space="preserve"> of SARS-</w:t>
      </w:r>
      <w:r w:rsidR="003E0808" w:rsidRPr="00B70251">
        <w:rPr>
          <w:rFonts w:asciiTheme="majorBidi" w:eastAsia="Calibri" w:hAnsiTheme="majorBidi" w:cstheme="majorBidi"/>
          <w:i/>
          <w:iCs/>
          <w:color w:val="000000"/>
          <w:sz w:val="21"/>
          <w:szCs w:val="21"/>
        </w:rPr>
        <w:t>C</w:t>
      </w:r>
      <w:r w:rsidRPr="00B70251">
        <w:rPr>
          <w:rFonts w:asciiTheme="majorBidi" w:eastAsia="Calibri" w:hAnsiTheme="majorBidi" w:cstheme="majorBidi"/>
          <w:i/>
          <w:iCs/>
          <w:color w:val="000000"/>
          <w:sz w:val="21"/>
          <w:szCs w:val="21"/>
        </w:rPr>
        <w:t>o</w:t>
      </w:r>
      <w:r w:rsidR="003E0808" w:rsidRPr="00B70251">
        <w:rPr>
          <w:rFonts w:asciiTheme="majorBidi" w:eastAsia="Calibri" w:hAnsiTheme="majorBidi" w:cstheme="majorBidi"/>
          <w:i/>
          <w:iCs/>
          <w:color w:val="000000"/>
          <w:sz w:val="21"/>
          <w:szCs w:val="21"/>
        </w:rPr>
        <w:t>V</w:t>
      </w:r>
      <w:r w:rsidRPr="00B70251">
        <w:rPr>
          <w:rFonts w:asciiTheme="majorBidi" w:eastAsia="Calibri" w:hAnsiTheme="majorBidi" w:cstheme="majorBidi"/>
          <w:i/>
          <w:iCs/>
          <w:color w:val="000000"/>
          <w:sz w:val="21"/>
          <w:szCs w:val="21"/>
        </w:rPr>
        <w:t xml:space="preserve">-2 </w:t>
      </w:r>
      <w:r w:rsidR="00340D5A" w:rsidRPr="00B70251">
        <w:rPr>
          <w:rFonts w:asciiTheme="majorBidi" w:eastAsia="Calibri" w:hAnsiTheme="majorBidi" w:cstheme="majorBidi"/>
          <w:i/>
          <w:iCs/>
          <w:color w:val="000000"/>
          <w:sz w:val="21"/>
          <w:szCs w:val="21"/>
        </w:rPr>
        <w:t>entrance</w:t>
      </w:r>
      <w:r w:rsidRPr="00B70251">
        <w:rPr>
          <w:rFonts w:asciiTheme="majorBidi" w:eastAsia="Calibri" w:hAnsiTheme="majorBidi" w:cstheme="majorBidi"/>
          <w:i/>
          <w:iCs/>
          <w:color w:val="000000"/>
          <w:sz w:val="21"/>
          <w:szCs w:val="21"/>
        </w:rPr>
        <w:t xml:space="preserve"> </w:t>
      </w:r>
      <w:r w:rsidR="00A8191E" w:rsidRPr="00B70251">
        <w:rPr>
          <w:rFonts w:asciiTheme="majorBidi" w:eastAsia="Calibri" w:hAnsiTheme="majorBidi" w:cstheme="majorBidi"/>
          <w:i/>
          <w:iCs/>
          <w:color w:val="000000"/>
          <w:sz w:val="21"/>
          <w:szCs w:val="21"/>
        </w:rPr>
        <w:t>r</w:t>
      </w:r>
      <w:r w:rsidRPr="00B70251">
        <w:rPr>
          <w:rFonts w:asciiTheme="majorBidi" w:eastAsia="Calibri" w:hAnsiTheme="majorBidi" w:cstheme="majorBidi"/>
          <w:i/>
          <w:iCs/>
          <w:color w:val="000000"/>
          <w:sz w:val="21"/>
          <w:szCs w:val="21"/>
        </w:rPr>
        <w:t xml:space="preserve">eceptors in </w:t>
      </w:r>
      <w:r w:rsidR="00A8191E" w:rsidRPr="00B70251">
        <w:rPr>
          <w:rFonts w:asciiTheme="majorBidi" w:eastAsia="Calibri" w:hAnsiTheme="majorBidi" w:cstheme="majorBidi"/>
          <w:i/>
          <w:iCs/>
          <w:color w:val="000000"/>
          <w:sz w:val="21"/>
          <w:szCs w:val="21"/>
        </w:rPr>
        <w:t>k</w:t>
      </w:r>
      <w:r w:rsidRPr="00B70251">
        <w:rPr>
          <w:rFonts w:asciiTheme="majorBidi" w:eastAsia="Calibri" w:hAnsiTheme="majorBidi" w:cstheme="majorBidi"/>
          <w:i/>
          <w:iCs/>
          <w:color w:val="000000"/>
          <w:sz w:val="21"/>
          <w:szCs w:val="21"/>
        </w:rPr>
        <w:t xml:space="preserve">idney and liver </w:t>
      </w:r>
      <w:r w:rsidR="00A8191E" w:rsidRPr="00B70251">
        <w:rPr>
          <w:rFonts w:asciiTheme="majorBidi" w:eastAsia="Calibri" w:hAnsiTheme="majorBidi" w:cstheme="majorBidi"/>
          <w:i/>
          <w:iCs/>
          <w:color w:val="000000"/>
          <w:sz w:val="21"/>
          <w:szCs w:val="21"/>
        </w:rPr>
        <w:t>t</w:t>
      </w:r>
      <w:r w:rsidRPr="00B70251">
        <w:rPr>
          <w:rFonts w:asciiTheme="majorBidi" w:eastAsia="Calibri" w:hAnsiTheme="majorBidi" w:cstheme="majorBidi"/>
          <w:i/>
          <w:iCs/>
          <w:color w:val="000000"/>
          <w:sz w:val="21"/>
          <w:szCs w:val="21"/>
        </w:rPr>
        <w:t xml:space="preserve">issue </w:t>
      </w:r>
    </w:p>
    <w:p w14:paraId="76AACB80" w14:textId="76A31FBD" w:rsidR="00613610" w:rsidRPr="00E91C38" w:rsidRDefault="00CB525B" w:rsidP="00E91C38">
      <w:pPr>
        <w:spacing w:after="240" w:line="276" w:lineRule="auto"/>
        <w:ind w:firstLine="360"/>
        <w:jc w:val="both"/>
        <w:rPr>
          <w:rFonts w:asciiTheme="majorBidi" w:eastAsia="Calibri" w:hAnsiTheme="majorBidi" w:cstheme="majorBidi"/>
          <w:color w:val="000000"/>
          <w:sz w:val="21"/>
          <w:szCs w:val="21"/>
        </w:rPr>
      </w:pPr>
      <w:r w:rsidRPr="00B70251">
        <w:rPr>
          <w:rFonts w:asciiTheme="majorBidi" w:hAnsiTheme="majorBidi" w:cstheme="majorBidi"/>
          <w:sz w:val="21"/>
          <w:szCs w:val="21"/>
        </w:rPr>
        <w:t>Narjes Saheb Sharif-Askari</w:t>
      </w:r>
      <w:r w:rsidR="001B0A11" w:rsidRPr="00B70251">
        <w:rPr>
          <w:rFonts w:asciiTheme="majorBidi" w:hAnsiTheme="majorBidi" w:cstheme="majorBidi"/>
          <w:sz w:val="21"/>
          <w:szCs w:val="21"/>
        </w:rPr>
        <w:t xml:space="preserve"> and colleagues</w:t>
      </w:r>
      <w:r w:rsidR="006F329D" w:rsidRPr="00B70251">
        <w:rPr>
          <w:rFonts w:asciiTheme="majorBidi" w:hAnsiTheme="majorBidi" w:cstheme="majorBidi"/>
          <w:sz w:val="21"/>
          <w:szCs w:val="21"/>
        </w:rPr>
        <w:t xml:space="preserve"> </w:t>
      </w:r>
      <w:r w:rsidR="00A8191E" w:rsidRPr="00B70251">
        <w:rPr>
          <w:rFonts w:asciiTheme="majorBidi" w:hAnsiTheme="majorBidi" w:cstheme="majorBidi"/>
          <w:sz w:val="21"/>
          <w:szCs w:val="21"/>
        </w:rPr>
        <w:t>conducted</w:t>
      </w:r>
      <w:r w:rsidR="006F329D" w:rsidRPr="00B70251">
        <w:rPr>
          <w:rFonts w:asciiTheme="majorBidi" w:hAnsiTheme="majorBidi" w:cstheme="majorBidi"/>
          <w:sz w:val="21"/>
          <w:szCs w:val="21"/>
        </w:rPr>
        <w:t xml:space="preserve"> </w:t>
      </w:r>
      <w:r w:rsidR="00A8191E" w:rsidRPr="00B70251">
        <w:rPr>
          <w:rFonts w:asciiTheme="majorBidi" w:hAnsiTheme="majorBidi" w:cstheme="majorBidi"/>
          <w:sz w:val="21"/>
          <w:szCs w:val="21"/>
        </w:rPr>
        <w:t>two</w:t>
      </w:r>
      <w:r w:rsidR="006F329D" w:rsidRPr="00B70251">
        <w:rPr>
          <w:rFonts w:asciiTheme="majorBidi" w:hAnsiTheme="majorBidi" w:cstheme="majorBidi"/>
          <w:sz w:val="21"/>
          <w:szCs w:val="21"/>
        </w:rPr>
        <w:t xml:space="preserve"> </w:t>
      </w:r>
      <w:r w:rsidR="00A8191E" w:rsidRPr="00B70251">
        <w:rPr>
          <w:rFonts w:asciiTheme="majorBidi" w:hAnsiTheme="majorBidi" w:cstheme="majorBidi"/>
          <w:sz w:val="21"/>
          <w:szCs w:val="21"/>
        </w:rPr>
        <w:t xml:space="preserve">separate studies to evaluate effects of some medication on the </w:t>
      </w:r>
      <w:r w:rsidR="00340D5A" w:rsidRPr="00B70251">
        <w:rPr>
          <w:rFonts w:asciiTheme="majorBidi" w:hAnsiTheme="majorBidi" w:cstheme="majorBidi"/>
          <w:sz w:val="21"/>
          <w:szCs w:val="21"/>
        </w:rPr>
        <w:t>appearance</w:t>
      </w:r>
      <w:r w:rsidR="00A8191E" w:rsidRPr="00B70251">
        <w:rPr>
          <w:rFonts w:asciiTheme="majorBidi" w:hAnsiTheme="majorBidi" w:cstheme="majorBidi"/>
          <w:sz w:val="21"/>
          <w:szCs w:val="21"/>
        </w:rPr>
        <w:t xml:space="preserve"> of SARS-</w:t>
      </w:r>
      <w:r w:rsidR="0098408D" w:rsidRPr="00B70251">
        <w:rPr>
          <w:rFonts w:asciiTheme="majorBidi" w:hAnsiTheme="majorBidi" w:cstheme="majorBidi"/>
          <w:sz w:val="21"/>
          <w:szCs w:val="21"/>
        </w:rPr>
        <w:t>C</w:t>
      </w:r>
      <w:r w:rsidR="00A8191E" w:rsidRPr="00B70251">
        <w:rPr>
          <w:rFonts w:asciiTheme="majorBidi" w:hAnsiTheme="majorBidi" w:cstheme="majorBidi"/>
          <w:sz w:val="21"/>
          <w:szCs w:val="21"/>
        </w:rPr>
        <w:t>o</w:t>
      </w:r>
      <w:r w:rsidR="0098408D" w:rsidRPr="00B70251">
        <w:rPr>
          <w:rFonts w:asciiTheme="majorBidi" w:hAnsiTheme="majorBidi" w:cstheme="majorBidi"/>
          <w:sz w:val="21"/>
          <w:szCs w:val="21"/>
        </w:rPr>
        <w:t>V</w:t>
      </w:r>
      <w:r w:rsidR="00A8191E" w:rsidRPr="00B70251">
        <w:rPr>
          <w:rFonts w:asciiTheme="majorBidi" w:hAnsiTheme="majorBidi" w:cstheme="majorBidi"/>
          <w:sz w:val="21"/>
          <w:szCs w:val="21"/>
        </w:rPr>
        <w:t xml:space="preserve">-2 </w:t>
      </w:r>
      <w:r w:rsidR="00340D5A" w:rsidRPr="00B70251">
        <w:rPr>
          <w:rFonts w:asciiTheme="majorBidi" w:hAnsiTheme="majorBidi" w:cstheme="majorBidi"/>
          <w:sz w:val="21"/>
          <w:szCs w:val="21"/>
        </w:rPr>
        <w:t>entrance</w:t>
      </w:r>
      <w:r w:rsidR="00A8191E" w:rsidRPr="00B70251">
        <w:rPr>
          <w:rFonts w:asciiTheme="majorBidi" w:hAnsiTheme="majorBidi" w:cstheme="majorBidi"/>
          <w:sz w:val="21"/>
          <w:szCs w:val="21"/>
        </w:rPr>
        <w:t xml:space="preserve"> receptor in kidney and liver. Their results </w:t>
      </w:r>
      <w:r w:rsidR="0098408D" w:rsidRPr="00B70251">
        <w:rPr>
          <w:rFonts w:asciiTheme="majorBidi" w:hAnsiTheme="majorBidi" w:cstheme="majorBidi"/>
          <w:sz w:val="21"/>
          <w:szCs w:val="21"/>
        </w:rPr>
        <w:t xml:space="preserve">of their studies </w:t>
      </w:r>
      <w:r w:rsidR="00A8191E" w:rsidRPr="00B70251">
        <w:rPr>
          <w:rFonts w:asciiTheme="majorBidi" w:hAnsiTheme="majorBidi" w:cstheme="majorBidi"/>
          <w:sz w:val="21"/>
          <w:szCs w:val="21"/>
        </w:rPr>
        <w:t>showed that</w:t>
      </w:r>
      <w:r w:rsidR="00340D5A" w:rsidRPr="00B70251">
        <w:rPr>
          <w:rFonts w:asciiTheme="majorBidi" w:hAnsiTheme="majorBidi" w:cstheme="majorBidi"/>
          <w:sz w:val="21"/>
          <w:szCs w:val="21"/>
        </w:rPr>
        <w:t xml:space="preserve"> few number of medication are present that enhance appearance of SARS-CoV-2 entrance receptor</w:t>
      </w:r>
      <w:r w:rsidR="0098408D" w:rsidRPr="00B70251">
        <w:rPr>
          <w:rFonts w:asciiTheme="majorBidi" w:hAnsiTheme="majorBidi" w:cstheme="majorBidi"/>
          <w:sz w:val="21"/>
          <w:szCs w:val="21"/>
        </w:rPr>
        <w:t>,</w:t>
      </w:r>
      <w:r w:rsidR="00340D5A" w:rsidRPr="00B70251">
        <w:rPr>
          <w:rFonts w:asciiTheme="majorBidi" w:hAnsiTheme="majorBidi" w:cstheme="majorBidi"/>
          <w:sz w:val="21"/>
          <w:szCs w:val="21"/>
        </w:rPr>
        <w:t xml:space="preserve"> angiotensin-converting enzyme (</w:t>
      </w:r>
      <w:r w:rsidR="00340D5A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ACE) 2</w:t>
      </w:r>
      <w:r w:rsidR="0098408D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,</w:t>
      </w:r>
      <w:r w:rsidR="00340D5A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</w:t>
      </w:r>
      <w:r w:rsidR="00340D5A" w:rsidRPr="00B70251">
        <w:rPr>
          <w:rFonts w:asciiTheme="majorBidi" w:hAnsiTheme="majorBidi" w:cstheme="majorBidi"/>
          <w:sz w:val="21"/>
          <w:szCs w:val="21"/>
        </w:rPr>
        <w:t>in the kidney</w:t>
      </w:r>
      <w:r w:rsidR="00152801" w:rsidRPr="00B70251">
        <w:rPr>
          <w:rFonts w:asciiTheme="majorBidi" w:hAnsiTheme="majorBidi" w:cstheme="majorBidi"/>
          <w:sz w:val="21"/>
          <w:szCs w:val="21"/>
        </w:rPr>
        <w:t xml:space="preserve"> </w:t>
      </w:r>
      <w:r w:rsidR="00152801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begin">
          <w:fldData xml:space="preserve">PEVuZE5vdGU+PENpdGU+PEF1dGhvcj5TYWhlYiBTaGFyaWYtQXNrYXJpPC9BdXRob3I+PFllYXI+
MjAyMDwvWWVhcj48UmVjTnVtPjIwPC9SZWNOdW0+PERpc3BsYXlUZXh0PihTYWhlYiBTaGFyaWYt
QXNrYXJpLCBTYWhlYiBTaGFyaWYtQXNrYXJpLCBBbGFiZWQsIGV0IGFsLiwgMjAyMCk8L0Rpc3Bs
YXlUZXh0PjxyZWNvcmQ+PHJlYy1udW1iZXI+MjA8L3JlYy1udW1iZXI+PGZvcmVpZ24ta2V5cz48
a2V5IGFwcD0iRU4iIGRiLWlkPSIyNWZkZjB0MGo5Mngya2VlMHI3cGRwemVlczVhd3NzMjU1enAi
IHRpbWVzdGFtcD0iMTYwNDA2MzMzOCI+MjA8L2tleT48L2ZvcmVpZ24ta2V5cz48cmVmLXR5cGUg
bmFtZT0iSm91cm5hbCBBcnRpY2xlIj4xNzwvcmVmLXR5cGU+PGNvbnRyaWJ1dG9ycz48YXV0aG9y
cz48YXV0aG9yPlNhaGViIFNoYXJpZi1Bc2thcmksIE4uPC9hdXRob3I+PGF1dGhvcj5TYWhlYiBT
aGFyaWYtQXNrYXJpLCBGLjwvYXV0aG9yPjxhdXRob3I+QWxhYmVkLCBNLjwvYXV0aG9yPjxhdXRo
b3I+VGF5b3VuLCBBLiBBLjwvYXV0aG9yPjxhdXRob3I+TG9uZXksIFQuPC9hdXRob3I+PGF1dGhv
cj5VZGRpbiwgTS48L2F1dGhvcj48YXV0aG9yPlNlbm9rLCBBLjwvYXV0aG9yPjxhdXRob3I+QWwg
SGVpYWx5LCBTLjwvYXV0aG9yPjxhdXRob3I+SGFtb3VkaSwgUi48L2F1dGhvcj48YXV0aG9yPkth
c2hvdXIsIFQuPC9hdXRob3I+PGF1dGhvcj5BbHNoZWlraC1BbGksIEEuPC9hdXRob3I+PGF1dGhv
cj5IYW1pZCwgUS48L2F1dGhvcj48YXV0aG9yPkhhbHdhbmksIFIuPC9hdXRob3I+PC9hdXRob3Jz
PjwvY29udHJpYnV0b3JzPjxhdXRoLWFkZHJlc3M+U2hhcmphaCBJbnN0aXR1dGUgb2YgTWVkaWNh
bCBSZXNlYXJjaCwgQ29sbGVnZSBvZiBNZWRpY2luZSwgVW5pdmVyc2l0eSBvZiBTaGFyamFoLCBT
aGFyamFoLCBVbml0ZWQgQXJhYiBFbWlyYXRlcy4mI3hEO0FsIEphbGlsYSBHZW5vbWljcyBDZW50
ZXIsIEFsIEphbGlsYSBDaGlsZHJlbiZhcG9zO3MgSG9zcGl0YWwsIER1YmFpLCBVbml0ZWQgQXJh
YiBFbWlyYXRlcy4mI3hEO0NvbGxlZ2Ugb2YgTWVkaWNpbmUsIE1vaGFtbWVkIEJpbiBSYXNoaWQg
VW5pdmVyc2l0eSBvZiBNZWRpY2luZSBhbmQgSGVhbHRoIFNjaWVuY2VzLCBEdWJhaSwgVW5pdGVk
IEFyYWIgRW1pcmF0ZXMuJiN4RDtNZWFraW5zLUNocmlzdGllIExhYm9yYXRvcmllcywgUmVzZWFy
Y2ggSW5zdGl0dXRlIG9mIHRoZSBNY0dpbGwgVW5pdmVyc2l0eSBIZWFsdGh5IENlbnRlciwgTWNH
aWxsIFVuaXZlcnNpdHksIE1vbnRyZWFsLCBRdWViZWMsIENhbmFkYS4mI3hEO0RlcGFydG1lbnQg
b2YgQ2xpbmljYWwgU2NpZW5jZXMsIENvbGxlZ2Ugb2YgTWVkaWNpbmUsIFVuaXZlcnNpdHkgb2Yg
U2hhcmphaCwgU2hhcmphaCwgVW5pdGVkIEFyYWIgRW1pcmF0ZXMuJiN4RDtEZXBhcnRtZW50IG9m
IENhcmRpb2xvZ3ksIEtpbmcgRmFoYWQgQ2FyZGlhYyBDZW50ZXIsIEtpbmcgU2F1ZCBVbml2ZXJz
aXR5IE1lZGljYWwgQ2l0eSwgUml5YWRoLCBTYXVkaSBBcmFiaWEuJiN4RDtQcmluY2UgQWJkdWxs
YWggQmVuIEtoYWxlZCBDZWxpYWMgRGlzZWFzZSBSZXNlYXJjaCBDaGFpciwgRGVwYXJ0bWVudCBv
ZiBQZWRpYXRyaWNzLCBGYWN1bHR5IG9mIE1lZGljaW5lLCBLaW5nIFNhdWQgVW5pdmVyc2l0eSwg
Uml5YWRoLCBTYXVkaSBBcmFiaWEuPC9hdXRoLWFkZHJlc3M+PHRpdGxlcz48dGl0bGU+RWZmZWN0
IG9mIENvbW1vbiBNZWRpY2F0aW9ucyBvbiB0aGUgRXhwcmVzc2lvbiBvZiBTQVJTLUNvVi0yIEVu
dHJ5IFJlY2VwdG9ycyBpbiBLaWRuZXkgVGlzc3VlPC90aXRsZT48c2Vjb25kYXJ5LXRpdGxlPkNs
aW4gVHJhbnNsIFNjaTwvc2Vjb25kYXJ5LXRpdGxlPjwvdGl0bGVzPjxwZXJpb2RpY2FsPjxmdWxs
LXRpdGxlPkNsaW4gVHJhbnNsIFNjaTwvZnVsbC10aXRsZT48L3BlcmlvZGljYWw+PGVkaXRpb24+
MjAyMC8wOC8xODwvZWRpdGlvbj48ZGF0ZXM+PHllYXI+MjAyMDwveWVhcj48cHViLWRhdGVzPjxk
YXRlPkF1ZyAxNjwvZGF0ZT48L3B1Yi1kYXRlcz48L2RhdGVzPjxpc2JuPjE3NTItODA1NCAoUHJp
bnQpJiN4RDsxNzUyLTgwNTQ8L2lzYm4+PGFjY2Vzc2lvbi1udW0+MzI3OTk0MjM8L2FjY2Vzc2lv
bi1udW0+PHVybHM+PC91cmxzPjxjdXN0b20yPlBNQzc0NjE0NTc8L2N1c3RvbTI+PGVsZWN0cm9u
aWMtcmVzb3VyY2UtbnVtPjEwLjExMTEvY3RzLjEyODYyPC9lbGVjdHJvbmljLXJlc291cmNlLW51
bT48cmVtb3RlLWRhdGFiYXNlLXByb3ZpZGVyPk5MTTwvcmVtb3RlLWRhdGFiYXNlLXByb3ZpZGVy
PjxsYW5ndWFnZT5lbmc8L2xhbmd1YWdlPjwvcmVjb3JkPjwvQ2l0ZT48L0VuZE5vdGU+AG==
</w:fldData>
        </w:fldChar>
      </w:r>
      <w:r w:rsidR="00EF7572" w:rsidRPr="00B70251">
        <w:rPr>
          <w:rFonts w:asciiTheme="majorBidi" w:eastAsia="Calibri" w:hAnsiTheme="majorBidi" w:cstheme="majorBidi"/>
          <w:color w:val="000000"/>
          <w:sz w:val="21"/>
          <w:szCs w:val="21"/>
        </w:rPr>
        <w:instrText xml:space="preserve"> ADDIN EN.CITE </w:instrText>
      </w:r>
      <w:r w:rsidR="00EF7572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begin">
          <w:fldData xml:space="preserve">PEVuZE5vdGU+PENpdGU+PEF1dGhvcj5TYWhlYiBTaGFyaWYtQXNrYXJpPC9BdXRob3I+PFllYXI+
MjAyMDwvWWVhcj48UmVjTnVtPjIwPC9SZWNOdW0+PERpc3BsYXlUZXh0PihTYWhlYiBTaGFyaWYt
QXNrYXJpLCBTYWhlYiBTaGFyaWYtQXNrYXJpLCBBbGFiZWQsIGV0IGFsLiwgMjAyMCk8L0Rpc3Bs
YXlUZXh0PjxyZWNvcmQ+PHJlYy1udW1iZXI+MjA8L3JlYy1udW1iZXI+PGZvcmVpZ24ta2V5cz48
a2V5IGFwcD0iRU4iIGRiLWlkPSIyNWZkZjB0MGo5Mngya2VlMHI3cGRwemVlczVhd3NzMjU1enAi
IHRpbWVzdGFtcD0iMTYwNDA2MzMzOCI+MjA8L2tleT48L2ZvcmVpZ24ta2V5cz48cmVmLXR5cGUg
bmFtZT0iSm91cm5hbCBBcnRpY2xlIj4xNzwvcmVmLXR5cGU+PGNvbnRyaWJ1dG9ycz48YXV0aG9y
cz48YXV0aG9yPlNhaGViIFNoYXJpZi1Bc2thcmksIE4uPC9hdXRob3I+PGF1dGhvcj5TYWhlYiBT
aGFyaWYtQXNrYXJpLCBGLjwvYXV0aG9yPjxhdXRob3I+QWxhYmVkLCBNLjwvYXV0aG9yPjxhdXRo
b3I+VGF5b3VuLCBBLiBBLjwvYXV0aG9yPjxhdXRob3I+TG9uZXksIFQuPC9hdXRob3I+PGF1dGhv
cj5VZGRpbiwgTS48L2F1dGhvcj48YXV0aG9yPlNlbm9rLCBBLjwvYXV0aG9yPjxhdXRob3I+QWwg
SGVpYWx5LCBTLjwvYXV0aG9yPjxhdXRob3I+SGFtb3VkaSwgUi48L2F1dGhvcj48YXV0aG9yPkth
c2hvdXIsIFQuPC9hdXRob3I+PGF1dGhvcj5BbHNoZWlraC1BbGksIEEuPC9hdXRob3I+PGF1dGhv
cj5IYW1pZCwgUS48L2F1dGhvcj48YXV0aG9yPkhhbHdhbmksIFIuPC9hdXRob3I+PC9hdXRob3Jz
PjwvY29udHJpYnV0b3JzPjxhdXRoLWFkZHJlc3M+U2hhcmphaCBJbnN0aXR1dGUgb2YgTWVkaWNh
bCBSZXNlYXJjaCwgQ29sbGVnZSBvZiBNZWRpY2luZSwgVW5pdmVyc2l0eSBvZiBTaGFyamFoLCBT
aGFyamFoLCBVbml0ZWQgQXJhYiBFbWlyYXRlcy4mI3hEO0FsIEphbGlsYSBHZW5vbWljcyBDZW50
ZXIsIEFsIEphbGlsYSBDaGlsZHJlbiZhcG9zO3MgSG9zcGl0YWwsIER1YmFpLCBVbml0ZWQgQXJh
YiBFbWlyYXRlcy4mI3hEO0NvbGxlZ2Ugb2YgTWVkaWNpbmUsIE1vaGFtbWVkIEJpbiBSYXNoaWQg
VW5pdmVyc2l0eSBvZiBNZWRpY2luZSBhbmQgSGVhbHRoIFNjaWVuY2VzLCBEdWJhaSwgVW5pdGVk
IEFyYWIgRW1pcmF0ZXMuJiN4RDtNZWFraW5zLUNocmlzdGllIExhYm9yYXRvcmllcywgUmVzZWFy
Y2ggSW5zdGl0dXRlIG9mIHRoZSBNY0dpbGwgVW5pdmVyc2l0eSBIZWFsdGh5IENlbnRlciwgTWNH
aWxsIFVuaXZlcnNpdHksIE1vbnRyZWFsLCBRdWViZWMsIENhbmFkYS4mI3hEO0RlcGFydG1lbnQg
b2YgQ2xpbmljYWwgU2NpZW5jZXMsIENvbGxlZ2Ugb2YgTWVkaWNpbmUsIFVuaXZlcnNpdHkgb2Yg
U2hhcmphaCwgU2hhcmphaCwgVW5pdGVkIEFyYWIgRW1pcmF0ZXMuJiN4RDtEZXBhcnRtZW50IG9m
IENhcmRpb2xvZ3ksIEtpbmcgRmFoYWQgQ2FyZGlhYyBDZW50ZXIsIEtpbmcgU2F1ZCBVbml2ZXJz
aXR5IE1lZGljYWwgQ2l0eSwgUml5YWRoLCBTYXVkaSBBcmFiaWEuJiN4RDtQcmluY2UgQWJkdWxs
YWggQmVuIEtoYWxlZCBDZWxpYWMgRGlzZWFzZSBSZXNlYXJjaCBDaGFpciwgRGVwYXJ0bWVudCBv
ZiBQZWRpYXRyaWNzLCBGYWN1bHR5IG9mIE1lZGljaW5lLCBLaW5nIFNhdWQgVW5pdmVyc2l0eSwg
Uml5YWRoLCBTYXVkaSBBcmFiaWEuPC9hdXRoLWFkZHJlc3M+PHRpdGxlcz48dGl0bGU+RWZmZWN0
IG9mIENvbW1vbiBNZWRpY2F0aW9ucyBvbiB0aGUgRXhwcmVzc2lvbiBvZiBTQVJTLUNvVi0yIEVu
dHJ5IFJlY2VwdG9ycyBpbiBLaWRuZXkgVGlzc3VlPC90aXRsZT48c2Vjb25kYXJ5LXRpdGxlPkNs
aW4gVHJhbnNsIFNjaTwvc2Vjb25kYXJ5LXRpdGxlPjwvdGl0bGVzPjxwZXJpb2RpY2FsPjxmdWxs
LXRpdGxlPkNsaW4gVHJhbnNsIFNjaTwvZnVsbC10aXRsZT48L3BlcmlvZGljYWw+PGVkaXRpb24+
MjAyMC8wOC8xODwvZWRpdGlvbj48ZGF0ZXM+PHllYXI+MjAyMDwveWVhcj48cHViLWRhdGVzPjxk
YXRlPkF1ZyAxNjwvZGF0ZT48L3B1Yi1kYXRlcz48L2RhdGVzPjxpc2JuPjE3NTItODA1NCAoUHJp
bnQpJiN4RDsxNzUyLTgwNTQ8L2lzYm4+PGFjY2Vzc2lvbi1udW0+MzI3OTk0MjM8L2FjY2Vzc2lv
bi1udW0+PHVybHM+PC91cmxzPjxjdXN0b20yPlBNQzc0NjE0NTc8L2N1c3RvbTI+PGVsZWN0cm9u
aWMtcmVzb3VyY2UtbnVtPjEwLjExMTEvY3RzLjEyODYyPC9lbGVjdHJvbmljLXJlc291cmNlLW51
bT48cmVtb3RlLWRhdGFiYXNlLXByb3ZpZGVyPk5MTTwvcmVtb3RlLWRhdGFiYXNlLXByb3ZpZGVy
PjxsYW5ndWFnZT5lbmc8L2xhbmd1YWdlPjwvcmVjb3JkPjwvQ2l0ZT48L0VuZE5vdGU+AG==
</w:fldData>
        </w:fldChar>
      </w:r>
      <w:r w:rsidR="00EF7572" w:rsidRPr="00B70251">
        <w:rPr>
          <w:rFonts w:asciiTheme="majorBidi" w:eastAsia="Calibri" w:hAnsiTheme="majorBidi" w:cstheme="majorBidi"/>
          <w:color w:val="000000"/>
          <w:sz w:val="21"/>
          <w:szCs w:val="21"/>
        </w:rPr>
        <w:instrText xml:space="preserve"> ADDIN EN.CITE.DATA </w:instrText>
      </w:r>
      <w:r w:rsidR="00EF7572" w:rsidRPr="00B70251">
        <w:rPr>
          <w:rFonts w:asciiTheme="majorBidi" w:eastAsia="Calibri" w:hAnsiTheme="majorBidi" w:cstheme="majorBidi"/>
          <w:color w:val="000000"/>
          <w:sz w:val="21"/>
          <w:szCs w:val="21"/>
        </w:rPr>
      </w:r>
      <w:r w:rsidR="00EF7572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end"/>
      </w:r>
      <w:r w:rsidR="00152801" w:rsidRPr="00B70251">
        <w:rPr>
          <w:rFonts w:asciiTheme="majorBidi" w:eastAsia="Calibri" w:hAnsiTheme="majorBidi" w:cstheme="majorBidi"/>
          <w:color w:val="000000"/>
          <w:sz w:val="21"/>
          <w:szCs w:val="21"/>
        </w:rPr>
      </w:r>
      <w:r w:rsidR="00152801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separate"/>
      </w:r>
      <w:r w:rsidR="00EF7572" w:rsidRPr="00B70251">
        <w:rPr>
          <w:rFonts w:asciiTheme="majorBidi" w:eastAsia="Calibri" w:hAnsiTheme="majorBidi" w:cstheme="majorBidi"/>
          <w:noProof/>
          <w:color w:val="000000"/>
          <w:sz w:val="21"/>
          <w:szCs w:val="21"/>
        </w:rPr>
        <w:t>(Saheb Sharif-Askari, Saheb Sharif-Askari, Alabed, et al., 2020)</w:t>
      </w:r>
      <w:r w:rsidR="00152801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end"/>
      </w:r>
      <w:r w:rsidR="00A10DDB" w:rsidRPr="00B70251">
        <w:rPr>
          <w:rFonts w:asciiTheme="majorBidi" w:hAnsiTheme="majorBidi" w:cstheme="majorBidi"/>
          <w:sz w:val="21"/>
          <w:szCs w:val="21"/>
        </w:rPr>
        <w:t>, and</w:t>
      </w:r>
      <w:r w:rsidR="00340D5A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TMPRSS2 in the liver</w:t>
      </w:r>
      <w:r w:rsidR="00152801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</w:t>
      </w:r>
      <w:r w:rsidR="00152801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begin">
          <w:fldData xml:space="preserve">PEVuZE5vdGU+PENpdGU+PEF1dGhvcj5TYWhlYiBTaGFyaWYtQXNrYXJpPC9BdXRob3I+PFllYXI+
MjAyMDwvWWVhcj48UmVjTnVtPjE5PC9SZWNOdW0+PERpc3BsYXlUZXh0PihTYWhlYiBTaGFyaWYt
QXNrYXJpLCBTYWhlYiBTaGFyaWYtQXNrYXJpLCBNZGtoYW5hLCBldCBhbC4sIDIwMjApPC9EaXNw
bGF5VGV4dD48cmVjb3JkPjxyZWMtbnVtYmVyPjE5PC9yZWMtbnVtYmVyPjxmb3JlaWduLWtleXM+
PGtleSBhcHA9IkVOIiBkYi1pZD0iMjVmZGYwdDBqOTJ4MmtlZTByN3BkcHplZXM1YXdzczI1NXpw
IiB0aW1lc3RhbXA9IjE2MDQwNjMyNDQiPjE5PC9rZXk+PC9mb3JlaWduLWtleXM+PHJlZi10eXBl
IG5hbWU9IkpvdXJuYWwgQXJ0aWNsZSI+MTc8L3JlZi10eXBlPjxjb250cmlidXRvcnM+PGF1dGhv
cnM+PGF1dGhvcj5TYWhlYiBTaGFyaWYtQXNrYXJpLCBOLjwvYXV0aG9yPjxhdXRob3I+U2FoZWIg
U2hhcmlmLUFza2FyaSwgRi48L2F1dGhvcj48YXV0aG9yPk1ka2hhbmEsIEIuPC9hdXRob3I+PGF1
dGhvcj5BbCBIZWlhbHksIFMuPC9hdXRob3I+PGF1dGhvcj5SYXRlbWksIEUuPC9hdXRob3I+PGF1
dGhvcj5BbGdoYW1kaSwgTS48L2F1dGhvcj48YXV0aG9yPkFidXNuYW5hLCBTLjwvYXV0aG9yPjxh
dXRob3I+S2FzaG91ciwgVC48L2F1dGhvcj48YXV0aG9yPkhhbWlkLCBRLjwvYXV0aG9yPjxhdXRo
b3I+SGFsd2FuaSwgUi48L2F1dGhvcj48L2F1dGhvcnM+PC9jb250cmlidXRvcnM+PGF1dGgtYWRk
cmVzcz5Db2xsZWdlIG9mIE1lZGljaW5lLCBTaGFyamFoIEluc3RpdHV0ZSBvZiBNZWRpY2FsIFJl
c2VhcmNoLCBVbml2ZXJzaXR5IG9mIFNoYXJqYWgsIFAuTy4gQm94IDI3MjcyLCBTaGFyamFoLCBV
bml0ZWQgQXJhYiBFbWlyYXRlcy4mI3hEO0NvbGxlZ2Ugb2YgTWVkaWNpbmUsIE1vaGFtbWVkIEJp
biBSYXNoaWQgVW5pdmVyc2l0eSBvZiBNZWRpY2luZSBhbmQgSGVhbHRoIFNjaWVuY2VzLCBEdWJh
aSwgVW5pdGVkIEFyYWIgRW1pcmF0ZXMuJiN4RDtNZWFraW5zLUNocmlzdGllIExhYm9yYXRvcmll
cywgUmVzZWFyY2ggSW5zdGl0dXRlIG9mIHRoZSBNY0dpbGwgVW5pdmVyc2l0eSBIZWFsdGh5IENl
bnRlciwgTWNHaWxsIFVuaXZlcnNpdHksIE1vbnRyZWFsLCBRQywgQ2FuYWRhLiYjeEQ7RGVwYXJ0
bWVudCBvZiBDaGVtaWNhbCBhbmQgUHJvY2VzcyBFbmdpbmVlcmluZyBUZWNobm9sb2d5LCBKdWJh
aWwgSW5kdXN0cmlhbCBDb2xsZWdlLCBKdWJhaWwgSW5kdXN0cmlhbCBDaXR5LCBBbCBKdWJhaWws
IFNhdWRpIEFyYWJpYS4mI3hEO0RlcGFydG1lbnQgb2YgUGVkaWF0cmljcywgTWVkaWNhbCBHZW5l
dGljIERpdmlzaW9uLCBDb2xsZWdlIG9mIE1lZGljaW5lLCBLaW5nIFNhdWQgVW5pdmVyc2l0eSwg
Uml5YWRoLCBTYXVkaSBBcmFiaWEuJiN4RDtEZXBhcnRtZW50IG9mIENsaW5pY2FsIFNjaWVuY2Vz
LCBDb2xsZWdlIG9mIE1lZGljaW5lLCBVbml2ZXJzaXR5IG9mIFNoYXJqYWgsIFNoYXJqYWgsIFVu
aXRlZCBBcmFiIEVtaXJhdGVzLiYjeEQ7RGlhYmV0ZXMgYW5kIEVuZG9jcmlub2xvZ3kgRGVwYXJ0
bWVudCwgVW5pdmVyc2l0eSBIb3NwaXRhbCBTaGFyamFoLCBTaGFyamFoLCBVbml0ZWQgQXJhYiBF
bWlyYXRlcy4mI3hEO0RlcGFydG1lbnQgb2YgQ2FyZGlvbG9neSwgS2luZyBGYWhhZCBDYXJkaWFj
IENlbnRlciwgS2luZyBTYXVkIFVuaXZlcnNpdHkgTWVkaWNhbCBDaXR5LCBSaXlhZGgsIFNhdWRp
IEFyYWJpYS4mI3hEO0NvbGxlZ2Ugb2YgTWVkaWNpbmUsIFNoYXJqYWggSW5zdGl0dXRlIG9mIE1l
ZGljYWwgUmVzZWFyY2gsIFVuaXZlcnNpdHkgb2YgU2hhcmphaCwgUC5PLiBCb3ggMjcyNzIsIFNo
YXJqYWgsIFVuaXRlZCBBcmFiIEVtaXJhdGVzLiByaGFsd2FuaUBzaGFyamFoLmFjLmFlLiYjeEQ7
RGVwYXJ0bWVudCBvZiBDbGluaWNhbCBTY2llbmNlcywgQ29sbGVnZSBvZiBNZWRpY2luZSwgVW5p
dmVyc2l0eSBvZiBTaGFyamFoLCBTaGFyamFoLCBVbml0ZWQgQXJhYiBFbWlyYXRlcy4gcmhhbHdh
bmlAc2hhcmphaC5hYy5hZS4mI3hEO1ByaW5jZSBBYmR1bGxhaCBCZW4gS2hhbGVkIENlbGlhYyBE
aXNlYXNlIFJlc2VhcmNoIENoYWlyLCBEZXBhcnRtZW50IG9mIHBlZGlhdHJpY3MsIEZhY3VsdHkg
b2YgTWVkaWNpbmUsIEtpbmcgU2F1ZCBVbml2ZXJzaXR5LCBSaXlhZGgsIFNhdWRpIEFyYWJpYS4g
cmhhbHdhbmlAc2hhcmphaC5hYy5hZS48L2F1dGgtYWRkcmVzcz48dGl0bGVzPjx0aXRsZT5FZmZl
Y3Qgb2YgY29tbW9uIG1lZGljYXRpb25zIG9uIHRoZSBleHByZXNzaW9uIG9mIFNBUlMtQ29WLTIg
ZW50cnkgcmVjZXB0b3JzIGluIGxpdmVyIHRpc3N1ZTwvdGl0bGU+PHNlY29uZGFyeS10aXRsZT5B
cmNoIFRveGljb2w8L3NlY29uZGFyeS10aXRsZT48L3RpdGxlcz48cGVyaW9kaWNhbD48ZnVsbC10
aXRsZT5BcmNoIFRveGljb2w8L2Z1bGwtdGl0bGU+PC9wZXJpb2RpY2FsPjxwYWdlcz4xLTU8L3Bh
Z2VzPjxlZGl0aW9uPjIwMjAvMDgvMTk8L2VkaXRpb24+PGtleXdvcmRzPjxrZXl3b3JkPkFjZTI8
L2tleXdvcmQ+PGtleXdvcmQ+QWNldGFtaW5vcGhlbjwva2V5d29yZD48a2V5d29yZD5Db3ZpZC0x
OTwva2V5d29yZD48a2V5d29yZD5IZXBhdG9jeXRlPC9rZXl3b3JkPjxrZXl3b3JkPkxpdmVyPC9r
ZXl3b3JkPjxrZXl3b3JkPk1lZGljYXRpb25zPC9rZXl3b3JkPjxrZXl3b3JkPk1ldGZvcm1pbjwv
a2V5d29yZD48a2V5d29yZD5Oc2FpZHM8L2tleXdvcmQ+PGtleXdvcmQ+U0FSUy1Db1YtMjwva2V5
d29yZD48a2V5d29yZD5UbXByc3MyPC9rZXl3b3JkPjwva2V5d29yZHM+PGRhdGVzPjx5ZWFyPjIw
MjA8L3llYXI+PHB1Yi1kYXRlcz48ZGF0ZT5BdWcgMTc8L2RhdGU+PC9wdWItZGF0ZXM+PC9kYXRl
cz48aXNibj4wMzQwLTU3NjEgKFByaW50KSYjeEQ7MDM0MC01NzYxPC9pc2JuPjxhY2Nlc3Npb24t
bnVtPjMyODA4MTg1PC9hY2Nlc3Npb24tbnVtPjx1cmxzPjwvdXJscz48Y3VzdG9tMj5QTUM3NDMw
OTM3PC9jdXN0b20yPjxlbGVjdHJvbmljLXJlc291cmNlLW51bT4xMC4xMDA3L3MwMDIwNC0wMjAt
MDI4NjktMTwvZWxlY3Ryb25pYy1yZXNvdXJjZS1udW0+PHJlbW90ZS1kYXRhYmFzZS1wcm92aWRl
cj5OTE08L3JlbW90ZS1kYXRhYmFzZS1wcm92aWRlcj48bGFuZ3VhZ2U+ZW5nPC9sYW5ndWFnZT48
L3JlY29yZD48L0NpdGU+PC9FbmROb3RlPn==
</w:fldData>
        </w:fldChar>
      </w:r>
      <w:r w:rsidR="00EF7572" w:rsidRPr="00B70251">
        <w:rPr>
          <w:rFonts w:asciiTheme="majorBidi" w:eastAsia="Calibri" w:hAnsiTheme="majorBidi" w:cstheme="majorBidi"/>
          <w:color w:val="000000"/>
          <w:sz w:val="21"/>
          <w:szCs w:val="21"/>
        </w:rPr>
        <w:instrText xml:space="preserve"> ADDIN EN.CITE </w:instrText>
      </w:r>
      <w:r w:rsidR="00EF7572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begin">
          <w:fldData xml:space="preserve">PEVuZE5vdGU+PENpdGU+PEF1dGhvcj5TYWhlYiBTaGFyaWYtQXNrYXJpPC9BdXRob3I+PFllYXI+
MjAyMDwvWWVhcj48UmVjTnVtPjE5PC9SZWNOdW0+PERpc3BsYXlUZXh0PihTYWhlYiBTaGFyaWYt
QXNrYXJpLCBTYWhlYiBTaGFyaWYtQXNrYXJpLCBNZGtoYW5hLCBldCBhbC4sIDIwMjApPC9EaXNw
bGF5VGV4dD48cmVjb3JkPjxyZWMtbnVtYmVyPjE5PC9yZWMtbnVtYmVyPjxmb3JlaWduLWtleXM+
PGtleSBhcHA9IkVOIiBkYi1pZD0iMjVmZGYwdDBqOTJ4MmtlZTByN3BkcHplZXM1YXdzczI1NXpw
IiB0aW1lc3RhbXA9IjE2MDQwNjMyNDQiPjE5PC9rZXk+PC9mb3JlaWduLWtleXM+PHJlZi10eXBl
IG5hbWU9IkpvdXJuYWwgQXJ0aWNsZSI+MTc8L3JlZi10eXBlPjxjb250cmlidXRvcnM+PGF1dGhv
cnM+PGF1dGhvcj5TYWhlYiBTaGFyaWYtQXNrYXJpLCBOLjwvYXV0aG9yPjxhdXRob3I+U2FoZWIg
U2hhcmlmLUFza2FyaSwgRi48L2F1dGhvcj48YXV0aG9yPk1ka2hhbmEsIEIuPC9hdXRob3I+PGF1
dGhvcj5BbCBIZWlhbHksIFMuPC9hdXRob3I+PGF1dGhvcj5SYXRlbWksIEUuPC9hdXRob3I+PGF1
dGhvcj5BbGdoYW1kaSwgTS48L2F1dGhvcj48YXV0aG9yPkFidXNuYW5hLCBTLjwvYXV0aG9yPjxh
dXRob3I+S2FzaG91ciwgVC48L2F1dGhvcj48YXV0aG9yPkhhbWlkLCBRLjwvYXV0aG9yPjxhdXRo
b3I+SGFsd2FuaSwgUi48L2F1dGhvcj48L2F1dGhvcnM+PC9jb250cmlidXRvcnM+PGF1dGgtYWRk
cmVzcz5Db2xsZWdlIG9mIE1lZGljaW5lLCBTaGFyamFoIEluc3RpdHV0ZSBvZiBNZWRpY2FsIFJl
c2VhcmNoLCBVbml2ZXJzaXR5IG9mIFNoYXJqYWgsIFAuTy4gQm94IDI3MjcyLCBTaGFyamFoLCBV
bml0ZWQgQXJhYiBFbWlyYXRlcy4mI3hEO0NvbGxlZ2Ugb2YgTWVkaWNpbmUsIE1vaGFtbWVkIEJp
biBSYXNoaWQgVW5pdmVyc2l0eSBvZiBNZWRpY2luZSBhbmQgSGVhbHRoIFNjaWVuY2VzLCBEdWJh
aSwgVW5pdGVkIEFyYWIgRW1pcmF0ZXMuJiN4RDtNZWFraW5zLUNocmlzdGllIExhYm9yYXRvcmll
cywgUmVzZWFyY2ggSW5zdGl0dXRlIG9mIHRoZSBNY0dpbGwgVW5pdmVyc2l0eSBIZWFsdGh5IENl
bnRlciwgTWNHaWxsIFVuaXZlcnNpdHksIE1vbnRyZWFsLCBRQywgQ2FuYWRhLiYjeEQ7RGVwYXJ0
bWVudCBvZiBDaGVtaWNhbCBhbmQgUHJvY2VzcyBFbmdpbmVlcmluZyBUZWNobm9sb2d5LCBKdWJh
aWwgSW5kdXN0cmlhbCBDb2xsZWdlLCBKdWJhaWwgSW5kdXN0cmlhbCBDaXR5LCBBbCBKdWJhaWws
IFNhdWRpIEFyYWJpYS4mI3hEO0RlcGFydG1lbnQgb2YgUGVkaWF0cmljcywgTWVkaWNhbCBHZW5l
dGljIERpdmlzaW9uLCBDb2xsZWdlIG9mIE1lZGljaW5lLCBLaW5nIFNhdWQgVW5pdmVyc2l0eSwg
Uml5YWRoLCBTYXVkaSBBcmFiaWEuJiN4RDtEZXBhcnRtZW50IG9mIENsaW5pY2FsIFNjaWVuY2Vz
LCBDb2xsZWdlIG9mIE1lZGljaW5lLCBVbml2ZXJzaXR5IG9mIFNoYXJqYWgsIFNoYXJqYWgsIFVu
aXRlZCBBcmFiIEVtaXJhdGVzLiYjeEQ7RGlhYmV0ZXMgYW5kIEVuZG9jcmlub2xvZ3kgRGVwYXJ0
bWVudCwgVW5pdmVyc2l0eSBIb3NwaXRhbCBTaGFyamFoLCBTaGFyamFoLCBVbml0ZWQgQXJhYiBF
bWlyYXRlcy4mI3hEO0RlcGFydG1lbnQgb2YgQ2FyZGlvbG9neSwgS2luZyBGYWhhZCBDYXJkaWFj
IENlbnRlciwgS2luZyBTYXVkIFVuaXZlcnNpdHkgTWVkaWNhbCBDaXR5LCBSaXlhZGgsIFNhdWRp
IEFyYWJpYS4mI3hEO0NvbGxlZ2Ugb2YgTWVkaWNpbmUsIFNoYXJqYWggSW5zdGl0dXRlIG9mIE1l
ZGljYWwgUmVzZWFyY2gsIFVuaXZlcnNpdHkgb2YgU2hhcmphaCwgUC5PLiBCb3ggMjcyNzIsIFNo
YXJqYWgsIFVuaXRlZCBBcmFiIEVtaXJhdGVzLiByaGFsd2FuaUBzaGFyamFoLmFjLmFlLiYjeEQ7
RGVwYXJ0bWVudCBvZiBDbGluaWNhbCBTY2llbmNlcywgQ29sbGVnZSBvZiBNZWRpY2luZSwgVW5p
dmVyc2l0eSBvZiBTaGFyamFoLCBTaGFyamFoLCBVbml0ZWQgQXJhYiBFbWlyYXRlcy4gcmhhbHdh
bmlAc2hhcmphaC5hYy5hZS4mI3hEO1ByaW5jZSBBYmR1bGxhaCBCZW4gS2hhbGVkIENlbGlhYyBE
aXNlYXNlIFJlc2VhcmNoIENoYWlyLCBEZXBhcnRtZW50IG9mIHBlZGlhdHJpY3MsIEZhY3VsdHkg
b2YgTWVkaWNpbmUsIEtpbmcgU2F1ZCBVbml2ZXJzaXR5LCBSaXlhZGgsIFNhdWRpIEFyYWJpYS4g
cmhhbHdhbmlAc2hhcmphaC5hYy5hZS48L2F1dGgtYWRkcmVzcz48dGl0bGVzPjx0aXRsZT5FZmZl
Y3Qgb2YgY29tbW9uIG1lZGljYXRpb25zIG9uIHRoZSBleHByZXNzaW9uIG9mIFNBUlMtQ29WLTIg
ZW50cnkgcmVjZXB0b3JzIGluIGxpdmVyIHRpc3N1ZTwvdGl0bGU+PHNlY29uZGFyeS10aXRsZT5B
cmNoIFRveGljb2w8L3NlY29uZGFyeS10aXRsZT48L3RpdGxlcz48cGVyaW9kaWNhbD48ZnVsbC10
aXRsZT5BcmNoIFRveGljb2w8L2Z1bGwtdGl0bGU+PC9wZXJpb2RpY2FsPjxwYWdlcz4xLTU8L3Bh
Z2VzPjxlZGl0aW9uPjIwMjAvMDgvMTk8L2VkaXRpb24+PGtleXdvcmRzPjxrZXl3b3JkPkFjZTI8
L2tleXdvcmQ+PGtleXdvcmQ+QWNldGFtaW5vcGhlbjwva2V5d29yZD48a2V5d29yZD5Db3ZpZC0x
OTwva2V5d29yZD48a2V5d29yZD5IZXBhdG9jeXRlPC9rZXl3b3JkPjxrZXl3b3JkPkxpdmVyPC9r
ZXl3b3JkPjxrZXl3b3JkPk1lZGljYXRpb25zPC9rZXl3b3JkPjxrZXl3b3JkPk1ldGZvcm1pbjwv
a2V5d29yZD48a2V5d29yZD5Oc2FpZHM8L2tleXdvcmQ+PGtleXdvcmQ+U0FSUy1Db1YtMjwva2V5
d29yZD48a2V5d29yZD5UbXByc3MyPC9rZXl3b3JkPjwva2V5d29yZHM+PGRhdGVzPjx5ZWFyPjIw
MjA8L3llYXI+PHB1Yi1kYXRlcz48ZGF0ZT5BdWcgMTc8L2RhdGU+PC9wdWItZGF0ZXM+PC9kYXRl
cz48aXNibj4wMzQwLTU3NjEgKFByaW50KSYjeEQ7MDM0MC01NzYxPC9pc2JuPjxhY2Nlc3Npb24t
bnVtPjMyODA4MTg1PC9hY2Nlc3Npb24tbnVtPjx1cmxzPjwvdXJscz48Y3VzdG9tMj5QTUM3NDMw
OTM3PC9jdXN0b20yPjxlbGVjdHJvbmljLXJlc291cmNlLW51bT4xMC4xMDA3L3MwMDIwNC0wMjAt
MDI4NjktMTwvZWxlY3Ryb25pYy1yZXNvdXJjZS1udW0+PHJlbW90ZS1kYXRhYmFzZS1wcm92aWRl
cj5OTE08L3JlbW90ZS1kYXRhYmFzZS1wcm92aWRlcj48bGFuZ3VhZ2U+ZW5nPC9sYW5ndWFnZT48
L3JlY29yZD48L0NpdGU+PC9FbmROb3RlPn==
</w:fldData>
        </w:fldChar>
      </w:r>
      <w:r w:rsidR="00EF7572" w:rsidRPr="00B70251">
        <w:rPr>
          <w:rFonts w:asciiTheme="majorBidi" w:eastAsia="Calibri" w:hAnsiTheme="majorBidi" w:cstheme="majorBidi"/>
          <w:color w:val="000000"/>
          <w:sz w:val="21"/>
          <w:szCs w:val="21"/>
        </w:rPr>
        <w:instrText xml:space="preserve"> ADDIN EN.CITE.DATA </w:instrText>
      </w:r>
      <w:r w:rsidR="00EF7572" w:rsidRPr="00B70251">
        <w:rPr>
          <w:rFonts w:asciiTheme="majorBidi" w:eastAsia="Calibri" w:hAnsiTheme="majorBidi" w:cstheme="majorBidi"/>
          <w:color w:val="000000"/>
          <w:sz w:val="21"/>
          <w:szCs w:val="21"/>
        </w:rPr>
      </w:r>
      <w:r w:rsidR="00EF7572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end"/>
      </w:r>
      <w:r w:rsidR="00152801" w:rsidRPr="00B70251">
        <w:rPr>
          <w:rFonts w:asciiTheme="majorBidi" w:eastAsia="Calibri" w:hAnsiTheme="majorBidi" w:cstheme="majorBidi"/>
          <w:color w:val="000000"/>
          <w:sz w:val="21"/>
          <w:szCs w:val="21"/>
        </w:rPr>
      </w:r>
      <w:r w:rsidR="00152801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separate"/>
      </w:r>
      <w:r w:rsidR="00EF7572" w:rsidRPr="00B70251">
        <w:rPr>
          <w:rFonts w:asciiTheme="majorBidi" w:eastAsia="Calibri" w:hAnsiTheme="majorBidi" w:cstheme="majorBidi"/>
          <w:noProof/>
          <w:color w:val="000000"/>
          <w:sz w:val="21"/>
          <w:szCs w:val="21"/>
        </w:rPr>
        <w:t>(Saheb Sharif-Askari, Saheb Sharif-Askari, Mdkhana, et al., 2020)</w:t>
      </w:r>
      <w:r w:rsidR="00152801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end"/>
      </w:r>
      <w:r w:rsidR="00340D5A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.</w:t>
      </w:r>
      <w:r w:rsidR="00340D5A" w:rsidRPr="00B70251">
        <w:rPr>
          <w:rFonts w:asciiTheme="majorBidi" w:hAnsiTheme="majorBidi" w:cstheme="majorBidi"/>
          <w:sz w:val="21"/>
          <w:szCs w:val="21"/>
        </w:rPr>
        <w:t xml:space="preserve"> One of those drugs was omeprazole, the most famous </w:t>
      </w:r>
      <w:r w:rsidR="00A8191E" w:rsidRPr="00B70251">
        <w:rPr>
          <w:rFonts w:asciiTheme="majorBidi" w:hAnsiTheme="majorBidi" w:cstheme="majorBidi"/>
          <w:sz w:val="21"/>
          <w:szCs w:val="21"/>
        </w:rPr>
        <w:t>proton pump inhibitor</w:t>
      </w:r>
      <w:r w:rsidR="00340D5A" w:rsidRPr="00B70251">
        <w:rPr>
          <w:rFonts w:asciiTheme="majorBidi" w:hAnsiTheme="majorBidi" w:cstheme="majorBidi"/>
          <w:sz w:val="21"/>
          <w:szCs w:val="21"/>
        </w:rPr>
        <w:t xml:space="preserve"> </w:t>
      </w:r>
      <w:r w:rsidR="00366438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begin">
          <w:fldData xml:space="preserve">PEVuZE5vdGU+PENpdGU+PEF1dGhvcj5TYWhlYiBTaGFyaWYtQXNrYXJpPC9BdXRob3I+PFllYXI+
MjAyMDwvWWVhcj48UmVjTnVtPjIwPC9SZWNOdW0+PERpc3BsYXlUZXh0PihTYWhlYiBTaGFyaWYt
QXNrYXJpLCBTYWhlYiBTaGFyaWYtQXNrYXJpLCBBbGFiZWQsIGV0IGFsLiwgMjAyMDsgU2FoZWIg
U2hhcmlmLUFza2FyaSwgU2FoZWIgU2hhcmlmLUFza2FyaSwgTWRraGFuYSwgZXQgYWwuLCAyMDIw
KTwvRGlzcGxheVRleHQ+PHJlY29yZD48cmVjLW51bWJlcj4yMDwvcmVjLW51bWJlcj48Zm9yZWln
bi1rZXlzPjxrZXkgYXBwPSJFTiIgZGItaWQ9IjI1ZmRmMHQwajkyeDJrZWUwcjdwZHB6ZWVzNWF3
c3MyNTV6cCIgdGltZXN0YW1wPSIxNjA0MDYzMzM4Ij4yMDwva2V5PjwvZm9yZWlnbi1rZXlzPjxy
ZWYtdHlwZSBuYW1lPSJKb3VybmFsIEFydGljbGUiPjE3PC9yZWYtdHlwZT48Y29udHJpYnV0b3Jz
PjxhdXRob3JzPjxhdXRob3I+U2FoZWIgU2hhcmlmLUFza2FyaSwgTi48L2F1dGhvcj48YXV0aG9y
PlNhaGViIFNoYXJpZi1Bc2thcmksIEYuPC9hdXRob3I+PGF1dGhvcj5BbGFiZWQsIE0uPC9hdXRo
b3I+PGF1dGhvcj5UYXlvdW4sIEEuIEEuPC9hdXRob3I+PGF1dGhvcj5Mb25leSwgVC48L2F1dGhv
cj48YXV0aG9yPlVkZGluLCBNLjwvYXV0aG9yPjxhdXRob3I+U2Vub2ssIEEuPC9hdXRob3I+PGF1
dGhvcj5BbCBIZWlhbHksIFMuPC9hdXRob3I+PGF1dGhvcj5IYW1vdWRpLCBSLjwvYXV0aG9yPjxh
dXRob3I+S2FzaG91ciwgVC48L2F1dGhvcj48YXV0aG9yPkFsc2hlaWtoLUFsaSwgQS48L2F1dGhv
cj48YXV0aG9yPkhhbWlkLCBRLjwvYXV0aG9yPjxhdXRob3I+SGFsd2FuaSwgUi48L2F1dGhvcj48
L2F1dGhvcnM+PC9jb250cmlidXRvcnM+PGF1dGgtYWRkcmVzcz5TaGFyamFoIEluc3RpdHV0ZSBv
ZiBNZWRpY2FsIFJlc2VhcmNoLCBDb2xsZWdlIG9mIE1lZGljaW5lLCBVbml2ZXJzaXR5IG9mIFNo
YXJqYWgsIFNoYXJqYWgsIFVuaXRlZCBBcmFiIEVtaXJhdGVzLiYjeEQ7QWwgSmFsaWxhIEdlbm9t
aWNzIENlbnRlciwgQWwgSmFsaWxhIENoaWxkcmVuJmFwb3M7cyBIb3NwaXRhbCwgRHViYWksIFVu
aXRlZCBBcmFiIEVtaXJhdGVzLiYjeEQ7Q29sbGVnZSBvZiBNZWRpY2luZSwgTW9oYW1tZWQgQmlu
IFJhc2hpZCBVbml2ZXJzaXR5IG9mIE1lZGljaW5lIGFuZCBIZWFsdGggU2NpZW5jZXMsIER1YmFp
LCBVbml0ZWQgQXJhYiBFbWlyYXRlcy4mI3hEO01lYWtpbnMtQ2hyaXN0aWUgTGFib3JhdG9yaWVz
LCBSZXNlYXJjaCBJbnN0aXR1dGUgb2YgdGhlIE1jR2lsbCBVbml2ZXJzaXR5IEhlYWx0aHkgQ2Vu
dGVyLCBNY0dpbGwgVW5pdmVyc2l0eSwgTW9udHJlYWwsIFF1ZWJlYywgQ2FuYWRhLiYjeEQ7RGVw
YXJ0bWVudCBvZiBDbGluaWNhbCBTY2llbmNlcywgQ29sbGVnZSBvZiBNZWRpY2luZSwgVW5pdmVy
c2l0eSBvZiBTaGFyamFoLCBTaGFyamFoLCBVbml0ZWQgQXJhYiBFbWlyYXRlcy4mI3hEO0RlcGFy
dG1lbnQgb2YgQ2FyZGlvbG9neSwgS2luZyBGYWhhZCBDYXJkaWFjIENlbnRlciwgS2luZyBTYXVk
IFVuaXZlcnNpdHkgTWVkaWNhbCBDaXR5LCBSaXlhZGgsIFNhdWRpIEFyYWJpYS4mI3hEO1ByaW5j
ZSBBYmR1bGxhaCBCZW4gS2hhbGVkIENlbGlhYyBEaXNlYXNlIFJlc2VhcmNoIENoYWlyLCBEZXBh
cnRtZW50IG9mIFBlZGlhdHJpY3MsIEZhY3VsdHkgb2YgTWVkaWNpbmUsIEtpbmcgU2F1ZCBVbml2
ZXJzaXR5LCBSaXlhZGgsIFNhdWRpIEFyYWJpYS48L2F1dGgtYWRkcmVzcz48dGl0bGVzPjx0aXRs
ZT5FZmZlY3Qgb2YgQ29tbW9uIE1lZGljYXRpb25zIG9uIHRoZSBFeHByZXNzaW9uIG9mIFNBUlMt
Q29WLTIgRW50cnkgUmVjZXB0b3JzIGluIEtpZG5leSBUaXNzdWU8L3RpdGxlPjxzZWNvbmRhcnkt
dGl0bGU+Q2xpbiBUcmFuc2wgU2NpPC9zZWNvbmRhcnktdGl0bGU+PC90aXRsZXM+PHBlcmlvZGlj
YWw+PGZ1bGwtdGl0bGU+Q2xpbiBUcmFuc2wgU2NpPC9mdWxsLXRpdGxlPjwvcGVyaW9kaWNhbD48
ZWRpdGlvbj4yMDIwLzA4LzE4PC9lZGl0aW9uPjxkYXRlcz48eWVhcj4yMDIwPC95ZWFyPjxwdWIt
ZGF0ZXM+PGRhdGU+QXVnIDE2PC9kYXRlPjwvcHViLWRhdGVzPjwvZGF0ZXM+PGlzYm4+MTc1Mi04
MDU0IChQcmludCkmI3hEOzE3NTItODA1NDwvaXNibj48YWNjZXNzaW9uLW51bT4zMjc5OTQyMzwv
YWNjZXNzaW9uLW51bT48dXJscz48L3VybHM+PGN1c3RvbTI+UE1DNzQ2MTQ1NzwvY3VzdG9tMj48
ZWxlY3Ryb25pYy1yZXNvdXJjZS1udW0+MTAuMTExMS9jdHMuMTI4NjI8L2VsZWN0cm9uaWMtcmVz
b3VyY2UtbnVtPjxyZW1vdGUtZGF0YWJhc2UtcHJvdmlkZXI+TkxNPC9yZW1vdGUtZGF0YWJhc2Ut
cHJvdmlkZXI+PGxhbmd1YWdlPmVuZzwvbGFuZ3VhZ2U+PC9yZWNvcmQ+PC9DaXRlPjxDaXRlPjxB
dXRob3I+U2FoZWIgU2hhcmlmLUFza2FyaTwvQXV0aG9yPjxZZWFyPjIwMjA8L1llYXI+PFJlY051
bT4xOTwvUmVjTnVtPjxyZWNvcmQ+PHJlYy1udW1iZXI+MTk8L3JlYy1udW1iZXI+PGZvcmVpZ24t
a2V5cz48a2V5IGFwcD0iRU4iIGRiLWlkPSIyNWZkZjB0MGo5Mngya2VlMHI3cGRwemVlczVhd3Nz
MjU1enAiIHRpbWVzdGFtcD0iMTYwNDA2MzI0NCI+MTk8L2tleT48L2ZvcmVpZ24ta2V5cz48cmVm
LXR5cGUgbmFtZT0iSm91cm5hbCBBcnRpY2xlIj4xNzwvcmVmLXR5cGU+PGNvbnRyaWJ1dG9ycz48
YXV0aG9ycz48YXV0aG9yPlNhaGViIFNoYXJpZi1Bc2thcmksIE4uPC9hdXRob3I+PGF1dGhvcj5T
YWhlYiBTaGFyaWYtQXNrYXJpLCBGLjwvYXV0aG9yPjxhdXRob3I+TWRraGFuYSwgQi48L2F1dGhv
cj48YXV0aG9yPkFsIEhlaWFseSwgUy48L2F1dGhvcj48YXV0aG9yPlJhdGVtaSwgRS48L2F1dGhv
cj48YXV0aG9yPkFsZ2hhbWRpLCBNLjwvYXV0aG9yPjxhdXRob3I+QWJ1c25hbmEsIFMuPC9hdXRo
b3I+PGF1dGhvcj5LYXNob3VyLCBULjwvYXV0aG9yPjxhdXRob3I+SGFtaWQsIFEuPC9hdXRob3I+
PGF1dGhvcj5IYWx3YW5pLCBSLjwvYXV0aG9yPjwvYXV0aG9ycz48L2NvbnRyaWJ1dG9ycz48YXV0
aC1hZGRyZXNzPkNvbGxlZ2Ugb2YgTWVkaWNpbmUsIFNoYXJqYWggSW5zdGl0dXRlIG9mIE1lZGlj
YWwgUmVzZWFyY2gsIFVuaXZlcnNpdHkgb2YgU2hhcmphaCwgUC5PLiBCb3ggMjcyNzIsIFNoYXJq
YWgsIFVuaXRlZCBBcmFiIEVtaXJhdGVzLiYjeEQ7Q29sbGVnZSBvZiBNZWRpY2luZSwgTW9oYW1t
ZWQgQmluIFJhc2hpZCBVbml2ZXJzaXR5IG9mIE1lZGljaW5lIGFuZCBIZWFsdGggU2NpZW5jZXMs
IER1YmFpLCBVbml0ZWQgQXJhYiBFbWlyYXRlcy4mI3hEO01lYWtpbnMtQ2hyaXN0aWUgTGFib3Jh
dG9yaWVzLCBSZXNlYXJjaCBJbnN0aXR1dGUgb2YgdGhlIE1jR2lsbCBVbml2ZXJzaXR5IEhlYWx0
aHkgQ2VudGVyLCBNY0dpbGwgVW5pdmVyc2l0eSwgTW9udHJlYWwsIFFDLCBDYW5hZGEuJiN4RDtE
ZXBhcnRtZW50IG9mIENoZW1pY2FsIGFuZCBQcm9jZXNzIEVuZ2luZWVyaW5nIFRlY2hub2xvZ3ks
IEp1YmFpbCBJbmR1c3RyaWFsIENvbGxlZ2UsIEp1YmFpbCBJbmR1c3RyaWFsIENpdHksIEFsIEp1
YmFpbCwgU2F1ZGkgQXJhYmlhLiYjeEQ7RGVwYXJ0bWVudCBvZiBQZWRpYXRyaWNzLCBNZWRpY2Fs
IEdlbmV0aWMgRGl2aXNpb24sIENvbGxlZ2Ugb2YgTWVkaWNpbmUsIEtpbmcgU2F1ZCBVbml2ZXJz
aXR5LCBSaXlhZGgsIFNhdWRpIEFyYWJpYS4mI3hEO0RlcGFydG1lbnQgb2YgQ2xpbmljYWwgU2Np
ZW5jZXMsIENvbGxlZ2Ugb2YgTWVkaWNpbmUsIFVuaXZlcnNpdHkgb2YgU2hhcmphaCwgU2hhcmph
aCwgVW5pdGVkIEFyYWIgRW1pcmF0ZXMuJiN4RDtEaWFiZXRlcyBhbmQgRW5kb2NyaW5vbG9neSBE
ZXBhcnRtZW50LCBVbml2ZXJzaXR5IEhvc3BpdGFsIFNoYXJqYWgsIFNoYXJqYWgsIFVuaXRlZCBB
cmFiIEVtaXJhdGVzLiYjeEQ7RGVwYXJ0bWVudCBvZiBDYXJkaW9sb2d5LCBLaW5nIEZhaGFkIENh
cmRpYWMgQ2VudGVyLCBLaW5nIFNhdWQgVW5pdmVyc2l0eSBNZWRpY2FsIENpdHksIFJpeWFkaCwg
U2F1ZGkgQXJhYmlhLiYjeEQ7Q29sbGVnZSBvZiBNZWRpY2luZSwgU2hhcmphaCBJbnN0aXR1dGUg
b2YgTWVkaWNhbCBSZXNlYXJjaCwgVW5pdmVyc2l0eSBvZiBTaGFyamFoLCBQLk8uIEJveCAyNzI3
MiwgU2hhcmphaCwgVW5pdGVkIEFyYWIgRW1pcmF0ZXMuIHJoYWx3YW5pQHNoYXJqYWguYWMuYWUu
JiN4RDtEZXBhcnRtZW50IG9mIENsaW5pY2FsIFNjaWVuY2VzLCBDb2xsZWdlIG9mIE1lZGljaW5l
LCBVbml2ZXJzaXR5IG9mIFNoYXJqYWgsIFNoYXJqYWgsIFVuaXRlZCBBcmFiIEVtaXJhdGVzLiBy
aGFsd2FuaUBzaGFyamFoLmFjLmFlLiYjeEQ7UHJpbmNlIEFiZHVsbGFoIEJlbiBLaGFsZWQgQ2Vs
aWFjIERpc2Vhc2UgUmVzZWFyY2ggQ2hhaXIsIERlcGFydG1lbnQgb2YgcGVkaWF0cmljcywgRmFj
dWx0eSBvZiBNZWRpY2luZSwgS2luZyBTYXVkIFVuaXZlcnNpdHksIFJpeWFkaCwgU2F1ZGkgQXJh
YmlhLiByaGFsd2FuaUBzaGFyamFoLmFjLmFlLjwvYXV0aC1hZGRyZXNzPjx0aXRsZXM+PHRpdGxl
PkVmZmVjdCBvZiBjb21tb24gbWVkaWNhdGlvbnMgb24gdGhlIGV4cHJlc3Npb24gb2YgU0FSUy1D
b1YtMiBlbnRyeSByZWNlcHRvcnMgaW4gbGl2ZXIgdGlzc3VlPC90aXRsZT48c2Vjb25kYXJ5LXRp
dGxlPkFyY2ggVG94aWNvbDwvc2Vjb25kYXJ5LXRpdGxlPjwvdGl0bGVzPjxwZXJpb2RpY2FsPjxm
dWxsLXRpdGxlPkFyY2ggVG94aWNvbDwvZnVsbC10aXRsZT48L3BlcmlvZGljYWw+PHBhZ2VzPjEt
NTwvcGFnZXM+PGVkaXRpb24+MjAyMC8wOC8xOTwvZWRpdGlvbj48a2V5d29yZHM+PGtleXdvcmQ+
QWNlMjwva2V5d29yZD48a2V5d29yZD5BY2V0YW1pbm9waGVuPC9rZXl3b3JkPjxrZXl3b3JkPkNv
dmlkLTE5PC9rZXl3b3JkPjxrZXl3b3JkPkhlcGF0b2N5dGU8L2tleXdvcmQ+PGtleXdvcmQ+TGl2
ZXI8L2tleXdvcmQ+PGtleXdvcmQ+TWVkaWNhdGlvbnM8L2tleXdvcmQ+PGtleXdvcmQ+TWV0Zm9y
bWluPC9rZXl3b3JkPjxrZXl3b3JkPk5zYWlkczwva2V5d29yZD48a2V5d29yZD5TQVJTLUNvVi0y
PC9rZXl3b3JkPjxrZXl3b3JkPlRtcHJzczI8L2tleXdvcmQ+PC9rZXl3b3Jkcz48ZGF0ZXM+PHll
YXI+MjAyMDwveWVhcj48cHViLWRhdGVzPjxkYXRlPkF1ZyAxNzwvZGF0ZT48L3B1Yi1kYXRlcz48
L2RhdGVzPjxpc2JuPjAzNDAtNTc2MSAoUHJpbnQpJiN4RDswMzQwLTU3NjE8L2lzYm4+PGFjY2Vz
c2lvbi1udW0+MzI4MDgxODU8L2FjY2Vzc2lvbi1udW0+PHVybHM+PC91cmxzPjxjdXN0b20yPlBN
Qzc0MzA5Mzc8L2N1c3RvbTI+PGVsZWN0cm9uaWMtcmVzb3VyY2UtbnVtPjEwLjEwMDcvczAwMjA0
LTAyMC0wMjg2OS0xPC9lbGVjdHJvbmljLXJlc291cmNlLW51bT48cmVtb3RlLWRhdGFiYXNlLXBy
b3ZpZGVyPk5MTTwvcmVtb3RlLWRhdGFiYXNlLXByb3ZpZGVyPjxsYW5ndWFnZT5lbmc8L2xhbmd1
YWdlPjwvcmVjb3JkPjwvQ2l0ZT48L0VuZE5vdGU+AG==
</w:fldData>
        </w:fldChar>
      </w:r>
      <w:r w:rsidR="00EF7572" w:rsidRPr="00B70251">
        <w:rPr>
          <w:rFonts w:asciiTheme="majorBidi" w:eastAsia="Calibri" w:hAnsiTheme="majorBidi" w:cstheme="majorBidi"/>
          <w:color w:val="000000"/>
          <w:sz w:val="21"/>
          <w:szCs w:val="21"/>
        </w:rPr>
        <w:instrText xml:space="preserve"> ADDIN EN.CITE </w:instrText>
      </w:r>
      <w:r w:rsidR="00EF7572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begin">
          <w:fldData xml:space="preserve">PEVuZE5vdGU+PENpdGU+PEF1dGhvcj5TYWhlYiBTaGFyaWYtQXNrYXJpPC9BdXRob3I+PFllYXI+
MjAyMDwvWWVhcj48UmVjTnVtPjIwPC9SZWNOdW0+PERpc3BsYXlUZXh0PihTYWhlYiBTaGFyaWYt
QXNrYXJpLCBTYWhlYiBTaGFyaWYtQXNrYXJpLCBBbGFiZWQsIGV0IGFsLiwgMjAyMDsgU2FoZWIg
U2hhcmlmLUFza2FyaSwgU2FoZWIgU2hhcmlmLUFza2FyaSwgTWRraGFuYSwgZXQgYWwuLCAyMDIw
KTwvRGlzcGxheVRleHQ+PHJlY29yZD48cmVjLW51bWJlcj4yMDwvcmVjLW51bWJlcj48Zm9yZWln
bi1rZXlzPjxrZXkgYXBwPSJFTiIgZGItaWQ9IjI1ZmRmMHQwajkyeDJrZWUwcjdwZHB6ZWVzNWF3
c3MyNTV6cCIgdGltZXN0YW1wPSIxNjA0MDYzMzM4Ij4yMDwva2V5PjwvZm9yZWlnbi1rZXlzPjxy
ZWYtdHlwZSBuYW1lPSJKb3VybmFsIEFydGljbGUiPjE3PC9yZWYtdHlwZT48Y29udHJpYnV0b3Jz
PjxhdXRob3JzPjxhdXRob3I+U2FoZWIgU2hhcmlmLUFza2FyaSwgTi48L2F1dGhvcj48YXV0aG9y
PlNhaGViIFNoYXJpZi1Bc2thcmksIEYuPC9hdXRob3I+PGF1dGhvcj5BbGFiZWQsIE0uPC9hdXRo
b3I+PGF1dGhvcj5UYXlvdW4sIEEuIEEuPC9hdXRob3I+PGF1dGhvcj5Mb25leSwgVC48L2F1dGhv
cj48YXV0aG9yPlVkZGluLCBNLjwvYXV0aG9yPjxhdXRob3I+U2Vub2ssIEEuPC9hdXRob3I+PGF1
dGhvcj5BbCBIZWlhbHksIFMuPC9hdXRob3I+PGF1dGhvcj5IYW1vdWRpLCBSLjwvYXV0aG9yPjxh
dXRob3I+S2FzaG91ciwgVC48L2F1dGhvcj48YXV0aG9yPkFsc2hlaWtoLUFsaSwgQS48L2F1dGhv
cj48YXV0aG9yPkhhbWlkLCBRLjwvYXV0aG9yPjxhdXRob3I+SGFsd2FuaSwgUi48L2F1dGhvcj48
L2F1dGhvcnM+PC9jb250cmlidXRvcnM+PGF1dGgtYWRkcmVzcz5TaGFyamFoIEluc3RpdHV0ZSBv
ZiBNZWRpY2FsIFJlc2VhcmNoLCBDb2xsZWdlIG9mIE1lZGljaW5lLCBVbml2ZXJzaXR5IG9mIFNo
YXJqYWgsIFNoYXJqYWgsIFVuaXRlZCBBcmFiIEVtaXJhdGVzLiYjeEQ7QWwgSmFsaWxhIEdlbm9t
aWNzIENlbnRlciwgQWwgSmFsaWxhIENoaWxkcmVuJmFwb3M7cyBIb3NwaXRhbCwgRHViYWksIFVu
aXRlZCBBcmFiIEVtaXJhdGVzLiYjeEQ7Q29sbGVnZSBvZiBNZWRpY2luZSwgTW9oYW1tZWQgQmlu
IFJhc2hpZCBVbml2ZXJzaXR5IG9mIE1lZGljaW5lIGFuZCBIZWFsdGggU2NpZW5jZXMsIER1YmFp
LCBVbml0ZWQgQXJhYiBFbWlyYXRlcy4mI3hEO01lYWtpbnMtQ2hyaXN0aWUgTGFib3JhdG9yaWVz
LCBSZXNlYXJjaCBJbnN0aXR1dGUgb2YgdGhlIE1jR2lsbCBVbml2ZXJzaXR5IEhlYWx0aHkgQ2Vu
dGVyLCBNY0dpbGwgVW5pdmVyc2l0eSwgTW9udHJlYWwsIFF1ZWJlYywgQ2FuYWRhLiYjeEQ7RGVw
YXJ0bWVudCBvZiBDbGluaWNhbCBTY2llbmNlcywgQ29sbGVnZSBvZiBNZWRpY2luZSwgVW5pdmVy
c2l0eSBvZiBTaGFyamFoLCBTaGFyamFoLCBVbml0ZWQgQXJhYiBFbWlyYXRlcy4mI3hEO0RlcGFy
dG1lbnQgb2YgQ2FyZGlvbG9neSwgS2luZyBGYWhhZCBDYXJkaWFjIENlbnRlciwgS2luZyBTYXVk
IFVuaXZlcnNpdHkgTWVkaWNhbCBDaXR5LCBSaXlhZGgsIFNhdWRpIEFyYWJpYS4mI3hEO1ByaW5j
ZSBBYmR1bGxhaCBCZW4gS2hhbGVkIENlbGlhYyBEaXNlYXNlIFJlc2VhcmNoIENoYWlyLCBEZXBh
cnRtZW50IG9mIFBlZGlhdHJpY3MsIEZhY3VsdHkgb2YgTWVkaWNpbmUsIEtpbmcgU2F1ZCBVbml2
ZXJzaXR5LCBSaXlhZGgsIFNhdWRpIEFyYWJpYS48L2F1dGgtYWRkcmVzcz48dGl0bGVzPjx0aXRs
ZT5FZmZlY3Qgb2YgQ29tbW9uIE1lZGljYXRpb25zIG9uIHRoZSBFeHByZXNzaW9uIG9mIFNBUlMt
Q29WLTIgRW50cnkgUmVjZXB0b3JzIGluIEtpZG5leSBUaXNzdWU8L3RpdGxlPjxzZWNvbmRhcnkt
dGl0bGU+Q2xpbiBUcmFuc2wgU2NpPC9zZWNvbmRhcnktdGl0bGU+PC90aXRsZXM+PHBlcmlvZGlj
YWw+PGZ1bGwtdGl0bGU+Q2xpbiBUcmFuc2wgU2NpPC9mdWxsLXRpdGxlPjwvcGVyaW9kaWNhbD48
ZWRpdGlvbj4yMDIwLzA4LzE4PC9lZGl0aW9uPjxkYXRlcz48eWVhcj4yMDIwPC95ZWFyPjxwdWIt
ZGF0ZXM+PGRhdGU+QXVnIDE2PC9kYXRlPjwvcHViLWRhdGVzPjwvZGF0ZXM+PGlzYm4+MTc1Mi04
MDU0IChQcmludCkmI3hEOzE3NTItODA1NDwvaXNibj48YWNjZXNzaW9uLW51bT4zMjc5OTQyMzwv
YWNjZXNzaW9uLW51bT48dXJscz48L3VybHM+PGN1c3RvbTI+UE1DNzQ2MTQ1NzwvY3VzdG9tMj48
ZWxlY3Ryb25pYy1yZXNvdXJjZS1udW0+MTAuMTExMS9jdHMuMTI4NjI8L2VsZWN0cm9uaWMtcmVz
b3VyY2UtbnVtPjxyZW1vdGUtZGF0YWJhc2UtcHJvdmlkZXI+TkxNPC9yZW1vdGUtZGF0YWJhc2Ut
cHJvdmlkZXI+PGxhbmd1YWdlPmVuZzwvbGFuZ3VhZ2U+PC9yZWNvcmQ+PC9DaXRlPjxDaXRlPjxB
dXRob3I+U2FoZWIgU2hhcmlmLUFza2FyaTwvQXV0aG9yPjxZZWFyPjIwMjA8L1llYXI+PFJlY051
bT4xOTwvUmVjTnVtPjxyZWNvcmQ+PHJlYy1udW1iZXI+MTk8L3JlYy1udW1iZXI+PGZvcmVpZ24t
a2V5cz48a2V5IGFwcD0iRU4iIGRiLWlkPSIyNWZkZjB0MGo5Mngya2VlMHI3cGRwemVlczVhd3Nz
MjU1enAiIHRpbWVzdGFtcD0iMTYwNDA2MzI0NCI+MTk8L2tleT48L2ZvcmVpZ24ta2V5cz48cmVm
LXR5cGUgbmFtZT0iSm91cm5hbCBBcnRpY2xlIj4xNzwvcmVmLXR5cGU+PGNvbnRyaWJ1dG9ycz48
YXV0aG9ycz48YXV0aG9yPlNhaGViIFNoYXJpZi1Bc2thcmksIE4uPC9hdXRob3I+PGF1dGhvcj5T
YWhlYiBTaGFyaWYtQXNrYXJpLCBGLjwvYXV0aG9yPjxhdXRob3I+TWRraGFuYSwgQi48L2F1dGhv
cj48YXV0aG9yPkFsIEhlaWFseSwgUy48L2F1dGhvcj48YXV0aG9yPlJhdGVtaSwgRS48L2F1dGhv
cj48YXV0aG9yPkFsZ2hhbWRpLCBNLjwvYXV0aG9yPjxhdXRob3I+QWJ1c25hbmEsIFMuPC9hdXRo
b3I+PGF1dGhvcj5LYXNob3VyLCBULjwvYXV0aG9yPjxhdXRob3I+SGFtaWQsIFEuPC9hdXRob3I+
PGF1dGhvcj5IYWx3YW5pLCBSLjwvYXV0aG9yPjwvYXV0aG9ycz48L2NvbnRyaWJ1dG9ycz48YXV0
aC1hZGRyZXNzPkNvbGxlZ2Ugb2YgTWVkaWNpbmUsIFNoYXJqYWggSW5zdGl0dXRlIG9mIE1lZGlj
YWwgUmVzZWFyY2gsIFVuaXZlcnNpdHkgb2YgU2hhcmphaCwgUC5PLiBCb3ggMjcyNzIsIFNoYXJq
YWgsIFVuaXRlZCBBcmFiIEVtaXJhdGVzLiYjeEQ7Q29sbGVnZSBvZiBNZWRpY2luZSwgTW9oYW1t
ZWQgQmluIFJhc2hpZCBVbml2ZXJzaXR5IG9mIE1lZGljaW5lIGFuZCBIZWFsdGggU2NpZW5jZXMs
IER1YmFpLCBVbml0ZWQgQXJhYiBFbWlyYXRlcy4mI3hEO01lYWtpbnMtQ2hyaXN0aWUgTGFib3Jh
dG9yaWVzLCBSZXNlYXJjaCBJbnN0aXR1dGUgb2YgdGhlIE1jR2lsbCBVbml2ZXJzaXR5IEhlYWx0
aHkgQ2VudGVyLCBNY0dpbGwgVW5pdmVyc2l0eSwgTW9udHJlYWwsIFFDLCBDYW5hZGEuJiN4RDtE
ZXBhcnRtZW50IG9mIENoZW1pY2FsIGFuZCBQcm9jZXNzIEVuZ2luZWVyaW5nIFRlY2hub2xvZ3ks
IEp1YmFpbCBJbmR1c3RyaWFsIENvbGxlZ2UsIEp1YmFpbCBJbmR1c3RyaWFsIENpdHksIEFsIEp1
YmFpbCwgU2F1ZGkgQXJhYmlhLiYjeEQ7RGVwYXJ0bWVudCBvZiBQZWRpYXRyaWNzLCBNZWRpY2Fs
IEdlbmV0aWMgRGl2aXNpb24sIENvbGxlZ2Ugb2YgTWVkaWNpbmUsIEtpbmcgU2F1ZCBVbml2ZXJz
aXR5LCBSaXlhZGgsIFNhdWRpIEFyYWJpYS4mI3hEO0RlcGFydG1lbnQgb2YgQ2xpbmljYWwgU2Np
ZW5jZXMsIENvbGxlZ2Ugb2YgTWVkaWNpbmUsIFVuaXZlcnNpdHkgb2YgU2hhcmphaCwgU2hhcmph
aCwgVW5pdGVkIEFyYWIgRW1pcmF0ZXMuJiN4RDtEaWFiZXRlcyBhbmQgRW5kb2NyaW5vbG9neSBE
ZXBhcnRtZW50LCBVbml2ZXJzaXR5IEhvc3BpdGFsIFNoYXJqYWgsIFNoYXJqYWgsIFVuaXRlZCBB
cmFiIEVtaXJhdGVzLiYjeEQ7RGVwYXJ0bWVudCBvZiBDYXJkaW9sb2d5LCBLaW5nIEZhaGFkIENh
cmRpYWMgQ2VudGVyLCBLaW5nIFNhdWQgVW5pdmVyc2l0eSBNZWRpY2FsIENpdHksIFJpeWFkaCwg
U2F1ZGkgQXJhYmlhLiYjeEQ7Q29sbGVnZSBvZiBNZWRpY2luZSwgU2hhcmphaCBJbnN0aXR1dGUg
b2YgTWVkaWNhbCBSZXNlYXJjaCwgVW5pdmVyc2l0eSBvZiBTaGFyamFoLCBQLk8uIEJveCAyNzI3
MiwgU2hhcmphaCwgVW5pdGVkIEFyYWIgRW1pcmF0ZXMuIHJoYWx3YW5pQHNoYXJqYWguYWMuYWUu
JiN4RDtEZXBhcnRtZW50IG9mIENsaW5pY2FsIFNjaWVuY2VzLCBDb2xsZWdlIG9mIE1lZGljaW5l
LCBVbml2ZXJzaXR5IG9mIFNoYXJqYWgsIFNoYXJqYWgsIFVuaXRlZCBBcmFiIEVtaXJhdGVzLiBy
aGFsd2FuaUBzaGFyamFoLmFjLmFlLiYjeEQ7UHJpbmNlIEFiZHVsbGFoIEJlbiBLaGFsZWQgQ2Vs
aWFjIERpc2Vhc2UgUmVzZWFyY2ggQ2hhaXIsIERlcGFydG1lbnQgb2YgcGVkaWF0cmljcywgRmFj
dWx0eSBvZiBNZWRpY2luZSwgS2luZyBTYXVkIFVuaXZlcnNpdHksIFJpeWFkaCwgU2F1ZGkgQXJh
YmlhLiByaGFsd2FuaUBzaGFyamFoLmFjLmFlLjwvYXV0aC1hZGRyZXNzPjx0aXRsZXM+PHRpdGxl
PkVmZmVjdCBvZiBjb21tb24gbWVkaWNhdGlvbnMgb24gdGhlIGV4cHJlc3Npb24gb2YgU0FSUy1D
b1YtMiBlbnRyeSByZWNlcHRvcnMgaW4gbGl2ZXIgdGlzc3VlPC90aXRsZT48c2Vjb25kYXJ5LXRp
dGxlPkFyY2ggVG94aWNvbDwvc2Vjb25kYXJ5LXRpdGxlPjwvdGl0bGVzPjxwZXJpb2RpY2FsPjxm
dWxsLXRpdGxlPkFyY2ggVG94aWNvbDwvZnVsbC10aXRsZT48L3BlcmlvZGljYWw+PHBhZ2VzPjEt
NTwvcGFnZXM+PGVkaXRpb24+MjAyMC8wOC8xOTwvZWRpdGlvbj48a2V5d29yZHM+PGtleXdvcmQ+
QWNlMjwva2V5d29yZD48a2V5d29yZD5BY2V0YW1pbm9waGVuPC9rZXl3b3JkPjxrZXl3b3JkPkNv
dmlkLTE5PC9rZXl3b3JkPjxrZXl3b3JkPkhlcGF0b2N5dGU8L2tleXdvcmQ+PGtleXdvcmQ+TGl2
ZXI8L2tleXdvcmQ+PGtleXdvcmQ+TWVkaWNhdGlvbnM8L2tleXdvcmQ+PGtleXdvcmQ+TWV0Zm9y
bWluPC9rZXl3b3JkPjxrZXl3b3JkPk5zYWlkczwva2V5d29yZD48a2V5d29yZD5TQVJTLUNvVi0y
PC9rZXl3b3JkPjxrZXl3b3JkPlRtcHJzczI8L2tleXdvcmQ+PC9rZXl3b3Jkcz48ZGF0ZXM+PHll
YXI+MjAyMDwveWVhcj48cHViLWRhdGVzPjxkYXRlPkF1ZyAxNzwvZGF0ZT48L3B1Yi1kYXRlcz48
L2RhdGVzPjxpc2JuPjAzNDAtNTc2MSAoUHJpbnQpJiN4RDswMzQwLTU3NjE8L2lzYm4+PGFjY2Vz
c2lvbi1udW0+MzI4MDgxODU8L2FjY2Vzc2lvbi1udW0+PHVybHM+PC91cmxzPjxjdXN0b20yPlBN
Qzc0MzA5Mzc8L2N1c3RvbTI+PGVsZWN0cm9uaWMtcmVzb3VyY2UtbnVtPjEwLjEwMDcvczAwMjA0
LTAyMC0wMjg2OS0xPC9lbGVjdHJvbmljLXJlc291cmNlLW51bT48cmVtb3RlLWRhdGFiYXNlLXBy
b3ZpZGVyPk5MTTwvcmVtb3RlLWRhdGFiYXNlLXByb3ZpZGVyPjxsYW5ndWFnZT5lbmc8L2xhbmd1
YWdlPjwvcmVjb3JkPjwvQ2l0ZT48L0VuZE5vdGU+AG==
</w:fldData>
        </w:fldChar>
      </w:r>
      <w:r w:rsidR="00EF7572" w:rsidRPr="00B70251">
        <w:rPr>
          <w:rFonts w:asciiTheme="majorBidi" w:eastAsia="Calibri" w:hAnsiTheme="majorBidi" w:cstheme="majorBidi"/>
          <w:color w:val="000000"/>
          <w:sz w:val="21"/>
          <w:szCs w:val="21"/>
        </w:rPr>
        <w:instrText xml:space="preserve"> ADDIN EN.CITE.DATA </w:instrText>
      </w:r>
      <w:r w:rsidR="00EF7572" w:rsidRPr="00B70251">
        <w:rPr>
          <w:rFonts w:asciiTheme="majorBidi" w:eastAsia="Calibri" w:hAnsiTheme="majorBidi" w:cstheme="majorBidi"/>
          <w:color w:val="000000"/>
          <w:sz w:val="21"/>
          <w:szCs w:val="21"/>
        </w:rPr>
      </w:r>
      <w:r w:rsidR="00EF7572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end"/>
      </w:r>
      <w:r w:rsidR="00366438" w:rsidRPr="00B70251">
        <w:rPr>
          <w:rFonts w:asciiTheme="majorBidi" w:eastAsia="Calibri" w:hAnsiTheme="majorBidi" w:cstheme="majorBidi"/>
          <w:color w:val="000000"/>
          <w:sz w:val="21"/>
          <w:szCs w:val="21"/>
        </w:rPr>
      </w:r>
      <w:r w:rsidR="00366438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separate"/>
      </w:r>
      <w:r w:rsidR="00EF7572" w:rsidRPr="00B70251">
        <w:rPr>
          <w:rFonts w:asciiTheme="majorBidi" w:eastAsia="Calibri" w:hAnsiTheme="majorBidi" w:cstheme="majorBidi"/>
          <w:noProof/>
          <w:color w:val="000000"/>
          <w:sz w:val="21"/>
          <w:szCs w:val="21"/>
        </w:rPr>
        <w:t>(Saheb Sharif-Askari, Saheb Sharif-Askari, Alabed, et al., 2020; Saheb Sharif-Askari, Saheb Sharif-Askari, Mdkhana, et al., 2020)</w:t>
      </w:r>
      <w:r w:rsidR="00366438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end"/>
      </w:r>
      <w:r w:rsidR="00366438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. </w:t>
      </w:r>
      <w:r w:rsidR="00152801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As a consequence of the increased appearance of TM</w:t>
      </w:r>
      <w:r w:rsidR="0098408D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P</w:t>
      </w:r>
      <w:r w:rsidR="00152801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RSS2, priming of ACE2 </w:t>
      </w:r>
      <w:r w:rsidR="004428D5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and the viral membrane protein responsible for cell entry </w:t>
      </w:r>
      <w:r w:rsidR="00152801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will be up regulated</w:t>
      </w:r>
      <w:r w:rsidR="004428D5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, which in turn surge infectivity degree </w:t>
      </w:r>
      <w:r w:rsidR="00EC5979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begin">
          <w:fldData xml:space="preserve">PEVuZE5vdGU+PENpdGU+PEF1dGhvcj5TYWhlYiBTaGFyaWYtQXNrYXJpPC9BdXRob3I+PFllYXI+
MjAyMDwvWWVhcj48UmVjTnVtPjE5PC9SZWNOdW0+PERpc3BsYXlUZXh0PihTYWhlYiBTaGFyaWYt
QXNrYXJpLCBTYWhlYiBTaGFyaWYtQXNrYXJpLCBNZGtoYW5hLCBldCBhbC4sIDIwMjApPC9EaXNw
bGF5VGV4dD48cmVjb3JkPjxyZWMtbnVtYmVyPjE5PC9yZWMtbnVtYmVyPjxmb3JlaWduLWtleXM+
PGtleSBhcHA9IkVOIiBkYi1pZD0iMjVmZGYwdDBqOTJ4MmtlZTByN3BkcHplZXM1YXdzczI1NXpw
IiB0aW1lc3RhbXA9IjE2MDQwNjMyNDQiPjE5PC9rZXk+PC9mb3JlaWduLWtleXM+PHJlZi10eXBl
IG5hbWU9IkpvdXJuYWwgQXJ0aWNsZSI+MTc8L3JlZi10eXBlPjxjb250cmlidXRvcnM+PGF1dGhv
cnM+PGF1dGhvcj5TYWhlYiBTaGFyaWYtQXNrYXJpLCBOLjwvYXV0aG9yPjxhdXRob3I+U2FoZWIg
U2hhcmlmLUFza2FyaSwgRi48L2F1dGhvcj48YXV0aG9yPk1ka2hhbmEsIEIuPC9hdXRob3I+PGF1
dGhvcj5BbCBIZWlhbHksIFMuPC9hdXRob3I+PGF1dGhvcj5SYXRlbWksIEUuPC9hdXRob3I+PGF1
dGhvcj5BbGdoYW1kaSwgTS48L2F1dGhvcj48YXV0aG9yPkFidXNuYW5hLCBTLjwvYXV0aG9yPjxh
dXRob3I+S2FzaG91ciwgVC48L2F1dGhvcj48YXV0aG9yPkhhbWlkLCBRLjwvYXV0aG9yPjxhdXRo
b3I+SGFsd2FuaSwgUi48L2F1dGhvcj48L2F1dGhvcnM+PC9jb250cmlidXRvcnM+PGF1dGgtYWRk
cmVzcz5Db2xsZWdlIG9mIE1lZGljaW5lLCBTaGFyamFoIEluc3RpdHV0ZSBvZiBNZWRpY2FsIFJl
c2VhcmNoLCBVbml2ZXJzaXR5IG9mIFNoYXJqYWgsIFAuTy4gQm94IDI3MjcyLCBTaGFyamFoLCBV
bml0ZWQgQXJhYiBFbWlyYXRlcy4mI3hEO0NvbGxlZ2Ugb2YgTWVkaWNpbmUsIE1vaGFtbWVkIEJp
biBSYXNoaWQgVW5pdmVyc2l0eSBvZiBNZWRpY2luZSBhbmQgSGVhbHRoIFNjaWVuY2VzLCBEdWJh
aSwgVW5pdGVkIEFyYWIgRW1pcmF0ZXMuJiN4RDtNZWFraW5zLUNocmlzdGllIExhYm9yYXRvcmll
cywgUmVzZWFyY2ggSW5zdGl0dXRlIG9mIHRoZSBNY0dpbGwgVW5pdmVyc2l0eSBIZWFsdGh5IENl
bnRlciwgTWNHaWxsIFVuaXZlcnNpdHksIE1vbnRyZWFsLCBRQywgQ2FuYWRhLiYjeEQ7RGVwYXJ0
bWVudCBvZiBDaGVtaWNhbCBhbmQgUHJvY2VzcyBFbmdpbmVlcmluZyBUZWNobm9sb2d5LCBKdWJh
aWwgSW5kdXN0cmlhbCBDb2xsZWdlLCBKdWJhaWwgSW5kdXN0cmlhbCBDaXR5LCBBbCBKdWJhaWws
IFNhdWRpIEFyYWJpYS4mI3hEO0RlcGFydG1lbnQgb2YgUGVkaWF0cmljcywgTWVkaWNhbCBHZW5l
dGljIERpdmlzaW9uLCBDb2xsZWdlIG9mIE1lZGljaW5lLCBLaW5nIFNhdWQgVW5pdmVyc2l0eSwg
Uml5YWRoLCBTYXVkaSBBcmFiaWEuJiN4RDtEZXBhcnRtZW50IG9mIENsaW5pY2FsIFNjaWVuY2Vz
LCBDb2xsZWdlIG9mIE1lZGljaW5lLCBVbml2ZXJzaXR5IG9mIFNoYXJqYWgsIFNoYXJqYWgsIFVu
aXRlZCBBcmFiIEVtaXJhdGVzLiYjeEQ7RGlhYmV0ZXMgYW5kIEVuZG9jcmlub2xvZ3kgRGVwYXJ0
bWVudCwgVW5pdmVyc2l0eSBIb3NwaXRhbCBTaGFyamFoLCBTaGFyamFoLCBVbml0ZWQgQXJhYiBF
bWlyYXRlcy4mI3hEO0RlcGFydG1lbnQgb2YgQ2FyZGlvbG9neSwgS2luZyBGYWhhZCBDYXJkaWFj
IENlbnRlciwgS2luZyBTYXVkIFVuaXZlcnNpdHkgTWVkaWNhbCBDaXR5LCBSaXlhZGgsIFNhdWRp
IEFyYWJpYS4mI3hEO0NvbGxlZ2Ugb2YgTWVkaWNpbmUsIFNoYXJqYWggSW5zdGl0dXRlIG9mIE1l
ZGljYWwgUmVzZWFyY2gsIFVuaXZlcnNpdHkgb2YgU2hhcmphaCwgUC5PLiBCb3ggMjcyNzIsIFNo
YXJqYWgsIFVuaXRlZCBBcmFiIEVtaXJhdGVzLiByaGFsd2FuaUBzaGFyamFoLmFjLmFlLiYjeEQ7
RGVwYXJ0bWVudCBvZiBDbGluaWNhbCBTY2llbmNlcywgQ29sbGVnZSBvZiBNZWRpY2luZSwgVW5p
dmVyc2l0eSBvZiBTaGFyamFoLCBTaGFyamFoLCBVbml0ZWQgQXJhYiBFbWlyYXRlcy4gcmhhbHdh
bmlAc2hhcmphaC5hYy5hZS4mI3hEO1ByaW5jZSBBYmR1bGxhaCBCZW4gS2hhbGVkIENlbGlhYyBE
aXNlYXNlIFJlc2VhcmNoIENoYWlyLCBEZXBhcnRtZW50IG9mIHBlZGlhdHJpY3MsIEZhY3VsdHkg
b2YgTWVkaWNpbmUsIEtpbmcgU2F1ZCBVbml2ZXJzaXR5LCBSaXlhZGgsIFNhdWRpIEFyYWJpYS4g
cmhhbHdhbmlAc2hhcmphaC5hYy5hZS48L2F1dGgtYWRkcmVzcz48dGl0bGVzPjx0aXRsZT5FZmZl
Y3Qgb2YgY29tbW9uIG1lZGljYXRpb25zIG9uIHRoZSBleHByZXNzaW9uIG9mIFNBUlMtQ29WLTIg
ZW50cnkgcmVjZXB0b3JzIGluIGxpdmVyIHRpc3N1ZTwvdGl0bGU+PHNlY29uZGFyeS10aXRsZT5B
cmNoIFRveGljb2w8L3NlY29uZGFyeS10aXRsZT48L3RpdGxlcz48cGVyaW9kaWNhbD48ZnVsbC10
aXRsZT5BcmNoIFRveGljb2w8L2Z1bGwtdGl0bGU+PC9wZXJpb2RpY2FsPjxwYWdlcz4xLTU8L3Bh
Z2VzPjxlZGl0aW9uPjIwMjAvMDgvMTk8L2VkaXRpb24+PGtleXdvcmRzPjxrZXl3b3JkPkFjZTI8
L2tleXdvcmQ+PGtleXdvcmQ+QWNldGFtaW5vcGhlbjwva2V5d29yZD48a2V5d29yZD5Db3ZpZC0x
OTwva2V5d29yZD48a2V5d29yZD5IZXBhdG9jeXRlPC9rZXl3b3JkPjxrZXl3b3JkPkxpdmVyPC9r
ZXl3b3JkPjxrZXl3b3JkPk1lZGljYXRpb25zPC9rZXl3b3JkPjxrZXl3b3JkPk1ldGZvcm1pbjwv
a2V5d29yZD48a2V5d29yZD5Oc2FpZHM8L2tleXdvcmQ+PGtleXdvcmQ+U0FSUy1Db1YtMjwva2V5
d29yZD48a2V5d29yZD5UbXByc3MyPC9rZXl3b3JkPjwva2V5d29yZHM+PGRhdGVzPjx5ZWFyPjIw
MjA8L3llYXI+PHB1Yi1kYXRlcz48ZGF0ZT5BdWcgMTc8L2RhdGU+PC9wdWItZGF0ZXM+PC9kYXRl
cz48aXNibj4wMzQwLTU3NjEgKFByaW50KSYjeEQ7MDM0MC01NzYxPC9pc2JuPjxhY2Nlc3Npb24t
bnVtPjMyODA4MTg1PC9hY2Nlc3Npb24tbnVtPjx1cmxzPjwvdXJscz48Y3VzdG9tMj5QTUM3NDMw
OTM3PC9jdXN0b20yPjxlbGVjdHJvbmljLXJlc291cmNlLW51bT4xMC4xMDA3L3MwMDIwNC0wMjAt
MDI4NjktMTwvZWxlY3Ryb25pYy1yZXNvdXJjZS1udW0+PHJlbW90ZS1kYXRhYmFzZS1wcm92aWRl
cj5OTE08L3JlbW90ZS1kYXRhYmFzZS1wcm92aWRlcj48bGFuZ3VhZ2U+ZW5nPC9sYW5ndWFnZT48
L3JlY29yZD48L0NpdGU+PC9FbmROb3RlPn==
</w:fldData>
        </w:fldChar>
      </w:r>
      <w:r w:rsidR="00EF7572" w:rsidRPr="00B70251">
        <w:rPr>
          <w:rFonts w:asciiTheme="majorBidi" w:eastAsia="Calibri" w:hAnsiTheme="majorBidi" w:cstheme="majorBidi"/>
          <w:color w:val="000000"/>
          <w:sz w:val="21"/>
          <w:szCs w:val="21"/>
        </w:rPr>
        <w:instrText xml:space="preserve"> ADDIN EN.CITE </w:instrText>
      </w:r>
      <w:r w:rsidR="00EF7572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begin">
          <w:fldData xml:space="preserve">PEVuZE5vdGU+PENpdGU+PEF1dGhvcj5TYWhlYiBTaGFyaWYtQXNrYXJpPC9BdXRob3I+PFllYXI+
MjAyMDwvWWVhcj48UmVjTnVtPjE5PC9SZWNOdW0+PERpc3BsYXlUZXh0PihTYWhlYiBTaGFyaWYt
QXNrYXJpLCBTYWhlYiBTaGFyaWYtQXNrYXJpLCBNZGtoYW5hLCBldCBhbC4sIDIwMjApPC9EaXNw
bGF5VGV4dD48cmVjb3JkPjxyZWMtbnVtYmVyPjE5PC9yZWMtbnVtYmVyPjxmb3JlaWduLWtleXM+
PGtleSBhcHA9IkVOIiBkYi1pZD0iMjVmZGYwdDBqOTJ4MmtlZTByN3BkcHplZXM1YXdzczI1NXpw
IiB0aW1lc3RhbXA9IjE2MDQwNjMyNDQiPjE5PC9rZXk+PC9mb3JlaWduLWtleXM+PHJlZi10eXBl
IG5hbWU9IkpvdXJuYWwgQXJ0aWNsZSI+MTc8L3JlZi10eXBlPjxjb250cmlidXRvcnM+PGF1dGhv
cnM+PGF1dGhvcj5TYWhlYiBTaGFyaWYtQXNrYXJpLCBOLjwvYXV0aG9yPjxhdXRob3I+U2FoZWIg
U2hhcmlmLUFza2FyaSwgRi48L2F1dGhvcj48YXV0aG9yPk1ka2hhbmEsIEIuPC9hdXRob3I+PGF1
dGhvcj5BbCBIZWlhbHksIFMuPC9hdXRob3I+PGF1dGhvcj5SYXRlbWksIEUuPC9hdXRob3I+PGF1
dGhvcj5BbGdoYW1kaSwgTS48L2F1dGhvcj48YXV0aG9yPkFidXNuYW5hLCBTLjwvYXV0aG9yPjxh
dXRob3I+S2FzaG91ciwgVC48L2F1dGhvcj48YXV0aG9yPkhhbWlkLCBRLjwvYXV0aG9yPjxhdXRo
b3I+SGFsd2FuaSwgUi48L2F1dGhvcj48L2F1dGhvcnM+PC9jb250cmlidXRvcnM+PGF1dGgtYWRk
cmVzcz5Db2xsZWdlIG9mIE1lZGljaW5lLCBTaGFyamFoIEluc3RpdHV0ZSBvZiBNZWRpY2FsIFJl
c2VhcmNoLCBVbml2ZXJzaXR5IG9mIFNoYXJqYWgsIFAuTy4gQm94IDI3MjcyLCBTaGFyamFoLCBV
bml0ZWQgQXJhYiBFbWlyYXRlcy4mI3hEO0NvbGxlZ2Ugb2YgTWVkaWNpbmUsIE1vaGFtbWVkIEJp
biBSYXNoaWQgVW5pdmVyc2l0eSBvZiBNZWRpY2luZSBhbmQgSGVhbHRoIFNjaWVuY2VzLCBEdWJh
aSwgVW5pdGVkIEFyYWIgRW1pcmF0ZXMuJiN4RDtNZWFraW5zLUNocmlzdGllIExhYm9yYXRvcmll
cywgUmVzZWFyY2ggSW5zdGl0dXRlIG9mIHRoZSBNY0dpbGwgVW5pdmVyc2l0eSBIZWFsdGh5IENl
bnRlciwgTWNHaWxsIFVuaXZlcnNpdHksIE1vbnRyZWFsLCBRQywgQ2FuYWRhLiYjeEQ7RGVwYXJ0
bWVudCBvZiBDaGVtaWNhbCBhbmQgUHJvY2VzcyBFbmdpbmVlcmluZyBUZWNobm9sb2d5LCBKdWJh
aWwgSW5kdXN0cmlhbCBDb2xsZWdlLCBKdWJhaWwgSW5kdXN0cmlhbCBDaXR5LCBBbCBKdWJhaWws
IFNhdWRpIEFyYWJpYS4mI3hEO0RlcGFydG1lbnQgb2YgUGVkaWF0cmljcywgTWVkaWNhbCBHZW5l
dGljIERpdmlzaW9uLCBDb2xsZWdlIG9mIE1lZGljaW5lLCBLaW5nIFNhdWQgVW5pdmVyc2l0eSwg
Uml5YWRoLCBTYXVkaSBBcmFiaWEuJiN4RDtEZXBhcnRtZW50IG9mIENsaW5pY2FsIFNjaWVuY2Vz
LCBDb2xsZWdlIG9mIE1lZGljaW5lLCBVbml2ZXJzaXR5IG9mIFNoYXJqYWgsIFNoYXJqYWgsIFVu
aXRlZCBBcmFiIEVtaXJhdGVzLiYjeEQ7RGlhYmV0ZXMgYW5kIEVuZG9jcmlub2xvZ3kgRGVwYXJ0
bWVudCwgVW5pdmVyc2l0eSBIb3NwaXRhbCBTaGFyamFoLCBTaGFyamFoLCBVbml0ZWQgQXJhYiBF
bWlyYXRlcy4mI3hEO0RlcGFydG1lbnQgb2YgQ2FyZGlvbG9neSwgS2luZyBGYWhhZCBDYXJkaWFj
IENlbnRlciwgS2luZyBTYXVkIFVuaXZlcnNpdHkgTWVkaWNhbCBDaXR5LCBSaXlhZGgsIFNhdWRp
IEFyYWJpYS4mI3hEO0NvbGxlZ2Ugb2YgTWVkaWNpbmUsIFNoYXJqYWggSW5zdGl0dXRlIG9mIE1l
ZGljYWwgUmVzZWFyY2gsIFVuaXZlcnNpdHkgb2YgU2hhcmphaCwgUC5PLiBCb3ggMjcyNzIsIFNo
YXJqYWgsIFVuaXRlZCBBcmFiIEVtaXJhdGVzLiByaGFsd2FuaUBzaGFyamFoLmFjLmFlLiYjeEQ7
RGVwYXJ0bWVudCBvZiBDbGluaWNhbCBTY2llbmNlcywgQ29sbGVnZSBvZiBNZWRpY2luZSwgVW5p
dmVyc2l0eSBvZiBTaGFyamFoLCBTaGFyamFoLCBVbml0ZWQgQXJhYiBFbWlyYXRlcy4gcmhhbHdh
bmlAc2hhcmphaC5hYy5hZS4mI3hEO1ByaW5jZSBBYmR1bGxhaCBCZW4gS2hhbGVkIENlbGlhYyBE
aXNlYXNlIFJlc2VhcmNoIENoYWlyLCBEZXBhcnRtZW50IG9mIHBlZGlhdHJpY3MsIEZhY3VsdHkg
b2YgTWVkaWNpbmUsIEtpbmcgU2F1ZCBVbml2ZXJzaXR5LCBSaXlhZGgsIFNhdWRpIEFyYWJpYS4g
cmhhbHdhbmlAc2hhcmphaC5hYy5hZS48L2F1dGgtYWRkcmVzcz48dGl0bGVzPjx0aXRsZT5FZmZl
Y3Qgb2YgY29tbW9uIG1lZGljYXRpb25zIG9uIHRoZSBleHByZXNzaW9uIG9mIFNBUlMtQ29WLTIg
ZW50cnkgcmVjZXB0b3JzIGluIGxpdmVyIHRpc3N1ZTwvdGl0bGU+PHNlY29uZGFyeS10aXRsZT5B
cmNoIFRveGljb2w8L3NlY29uZGFyeS10aXRsZT48L3RpdGxlcz48cGVyaW9kaWNhbD48ZnVsbC10
aXRsZT5BcmNoIFRveGljb2w8L2Z1bGwtdGl0bGU+PC9wZXJpb2RpY2FsPjxwYWdlcz4xLTU8L3Bh
Z2VzPjxlZGl0aW9uPjIwMjAvMDgvMTk8L2VkaXRpb24+PGtleXdvcmRzPjxrZXl3b3JkPkFjZTI8
L2tleXdvcmQ+PGtleXdvcmQ+QWNldGFtaW5vcGhlbjwva2V5d29yZD48a2V5d29yZD5Db3ZpZC0x
OTwva2V5d29yZD48a2V5d29yZD5IZXBhdG9jeXRlPC9rZXl3b3JkPjxrZXl3b3JkPkxpdmVyPC9r
ZXl3b3JkPjxrZXl3b3JkPk1lZGljYXRpb25zPC9rZXl3b3JkPjxrZXl3b3JkPk1ldGZvcm1pbjwv
a2V5d29yZD48a2V5d29yZD5Oc2FpZHM8L2tleXdvcmQ+PGtleXdvcmQ+U0FSUy1Db1YtMjwva2V5
d29yZD48a2V5d29yZD5UbXByc3MyPC9rZXl3b3JkPjwva2V5d29yZHM+PGRhdGVzPjx5ZWFyPjIw
MjA8L3llYXI+PHB1Yi1kYXRlcz48ZGF0ZT5BdWcgMTc8L2RhdGU+PC9wdWItZGF0ZXM+PC9kYXRl
cz48aXNibj4wMzQwLTU3NjEgKFByaW50KSYjeEQ7MDM0MC01NzYxPC9pc2JuPjxhY2Nlc3Npb24t
bnVtPjMyODA4MTg1PC9hY2Nlc3Npb24tbnVtPjx1cmxzPjwvdXJscz48Y3VzdG9tMj5QTUM3NDMw
OTM3PC9jdXN0b20yPjxlbGVjdHJvbmljLXJlc291cmNlLW51bT4xMC4xMDA3L3MwMDIwNC0wMjAt
MDI4NjktMTwvZWxlY3Ryb25pYy1yZXNvdXJjZS1udW0+PHJlbW90ZS1kYXRhYmFzZS1wcm92aWRl
cj5OTE08L3JlbW90ZS1kYXRhYmFzZS1wcm92aWRlcj48bGFuZ3VhZ2U+ZW5nPC9sYW5ndWFnZT48
L3JlY29yZD48L0NpdGU+PC9FbmROb3RlPn==
</w:fldData>
        </w:fldChar>
      </w:r>
      <w:r w:rsidR="00EF7572" w:rsidRPr="00B70251">
        <w:rPr>
          <w:rFonts w:asciiTheme="majorBidi" w:eastAsia="Calibri" w:hAnsiTheme="majorBidi" w:cstheme="majorBidi"/>
          <w:color w:val="000000"/>
          <w:sz w:val="21"/>
          <w:szCs w:val="21"/>
        </w:rPr>
        <w:instrText xml:space="preserve"> ADDIN EN.CITE.DATA </w:instrText>
      </w:r>
      <w:r w:rsidR="00EF7572" w:rsidRPr="00B70251">
        <w:rPr>
          <w:rFonts w:asciiTheme="majorBidi" w:eastAsia="Calibri" w:hAnsiTheme="majorBidi" w:cstheme="majorBidi"/>
          <w:color w:val="000000"/>
          <w:sz w:val="21"/>
          <w:szCs w:val="21"/>
        </w:rPr>
      </w:r>
      <w:r w:rsidR="00EF7572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end"/>
      </w:r>
      <w:r w:rsidR="00EC5979" w:rsidRPr="00B70251">
        <w:rPr>
          <w:rFonts w:asciiTheme="majorBidi" w:eastAsia="Calibri" w:hAnsiTheme="majorBidi" w:cstheme="majorBidi"/>
          <w:color w:val="000000"/>
          <w:sz w:val="21"/>
          <w:szCs w:val="21"/>
        </w:rPr>
      </w:r>
      <w:r w:rsidR="00EC5979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separate"/>
      </w:r>
      <w:r w:rsidR="00EF7572" w:rsidRPr="00B70251">
        <w:rPr>
          <w:rFonts w:asciiTheme="majorBidi" w:eastAsia="Calibri" w:hAnsiTheme="majorBidi" w:cstheme="majorBidi"/>
          <w:noProof/>
          <w:color w:val="000000"/>
          <w:sz w:val="21"/>
          <w:szCs w:val="21"/>
        </w:rPr>
        <w:t>(Saheb Sharif-Askari, Saheb Sharif-Askari, Mdkhana, et al., 2020)</w:t>
      </w:r>
      <w:r w:rsidR="00EC5979" w:rsidRPr="00B70251">
        <w:rPr>
          <w:rFonts w:asciiTheme="majorBidi" w:eastAsia="Calibri" w:hAnsiTheme="majorBidi" w:cstheme="majorBidi"/>
          <w:color w:val="000000"/>
          <w:sz w:val="21"/>
          <w:szCs w:val="21"/>
        </w:rPr>
        <w:fldChar w:fldCharType="end"/>
      </w:r>
      <w:r w:rsidR="004428D5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.</w:t>
      </w:r>
    </w:p>
    <w:p w14:paraId="575F916C" w14:textId="29119CA4" w:rsidR="00C45A6E" w:rsidRPr="00B70251" w:rsidRDefault="00C45A6E" w:rsidP="00B70251">
      <w:pPr>
        <w:autoSpaceDE w:val="0"/>
        <w:autoSpaceDN w:val="0"/>
        <w:adjustRightInd w:val="0"/>
        <w:spacing w:line="276" w:lineRule="auto"/>
        <w:jc w:val="both"/>
        <w:rPr>
          <w:rFonts w:asciiTheme="majorBidi" w:eastAsia="Calibri" w:hAnsiTheme="majorBidi" w:cstheme="majorBidi"/>
          <w:b/>
          <w:bCs/>
          <w:color w:val="000000"/>
          <w:sz w:val="21"/>
          <w:szCs w:val="21"/>
        </w:rPr>
      </w:pPr>
      <w:r w:rsidRPr="00B70251">
        <w:rPr>
          <w:rFonts w:asciiTheme="majorBidi" w:eastAsia="Calibri" w:hAnsiTheme="majorBidi" w:cstheme="majorBidi"/>
          <w:b/>
          <w:bCs/>
          <w:color w:val="000000"/>
          <w:sz w:val="21"/>
          <w:szCs w:val="21"/>
        </w:rPr>
        <w:t>Discussion</w:t>
      </w:r>
    </w:p>
    <w:p w14:paraId="3536742A" w14:textId="44C160A5" w:rsidR="00B93781" w:rsidRPr="00B70251" w:rsidRDefault="00B93781" w:rsidP="00966BD0">
      <w:pPr>
        <w:spacing w:line="276" w:lineRule="auto"/>
        <w:ind w:firstLine="360"/>
        <w:jc w:val="both"/>
        <w:rPr>
          <w:rFonts w:asciiTheme="majorBidi" w:hAnsiTheme="majorBidi" w:cstheme="majorBidi"/>
          <w:sz w:val="21"/>
          <w:szCs w:val="21"/>
        </w:rPr>
      </w:pPr>
      <w:bookmarkStart w:id="0" w:name="_GoBack"/>
      <w:bookmarkEnd w:id="0"/>
      <w:r w:rsidRPr="00B70251">
        <w:rPr>
          <w:rFonts w:asciiTheme="majorBidi" w:hAnsiTheme="majorBidi" w:cstheme="majorBidi"/>
          <w:sz w:val="21"/>
          <w:szCs w:val="21"/>
        </w:rPr>
        <w:t xml:space="preserve">Two separate studies </w:t>
      </w:r>
      <w:r w:rsidR="00EF4AD7" w:rsidRPr="00B70251">
        <w:rPr>
          <w:rFonts w:asciiTheme="majorBidi" w:hAnsiTheme="majorBidi" w:cstheme="majorBidi"/>
          <w:sz w:val="21"/>
          <w:szCs w:val="21"/>
        </w:rPr>
        <w:t xml:space="preserve">have </w:t>
      </w:r>
      <w:r w:rsidRPr="00B70251">
        <w:rPr>
          <w:rFonts w:asciiTheme="majorBidi" w:hAnsiTheme="majorBidi" w:cstheme="majorBidi"/>
          <w:sz w:val="21"/>
          <w:szCs w:val="21"/>
        </w:rPr>
        <w:t xml:space="preserve">evaluated association of PPIs use with COVID-19 test </w:t>
      </w:r>
      <w:r w:rsidR="00B5218E" w:rsidRPr="00B70251">
        <w:rPr>
          <w:rFonts w:asciiTheme="majorBidi" w:hAnsiTheme="majorBidi" w:cstheme="majorBidi"/>
          <w:sz w:val="21"/>
          <w:szCs w:val="21"/>
        </w:rPr>
        <w:t>results</w:t>
      </w:r>
      <w:r w:rsidRPr="00B70251">
        <w:rPr>
          <w:rFonts w:asciiTheme="majorBidi" w:hAnsiTheme="majorBidi" w:cstheme="majorBidi"/>
          <w:sz w:val="21"/>
          <w:szCs w:val="21"/>
        </w:rPr>
        <w:t xml:space="preserve">. </w:t>
      </w:r>
      <w:r w:rsidR="00571458" w:rsidRPr="00B70251">
        <w:rPr>
          <w:rFonts w:asciiTheme="majorBidi" w:hAnsiTheme="majorBidi" w:cstheme="majorBidi"/>
          <w:sz w:val="21"/>
          <w:szCs w:val="21"/>
        </w:rPr>
        <w:t>Although s</w:t>
      </w:r>
      <w:r w:rsidRPr="00B70251">
        <w:rPr>
          <w:rFonts w:asciiTheme="majorBidi" w:hAnsiTheme="majorBidi" w:cstheme="majorBidi"/>
          <w:sz w:val="21"/>
          <w:szCs w:val="21"/>
        </w:rPr>
        <w:t xml:space="preserve">tudy of </w:t>
      </w:r>
      <w:r w:rsidR="00571458" w:rsidRPr="00B70251">
        <w:rPr>
          <w:rFonts w:asciiTheme="majorBidi" w:hAnsiTheme="majorBidi" w:cstheme="majorBidi"/>
          <w:sz w:val="21"/>
          <w:szCs w:val="21"/>
        </w:rPr>
        <w:t xml:space="preserve">Seung Won Lee and colleagues didn’t show any relationship between PPIs use and results of COVID-19 test, </w:t>
      </w:r>
      <w:r w:rsidRPr="00B70251">
        <w:rPr>
          <w:rFonts w:asciiTheme="majorBidi" w:hAnsiTheme="majorBidi" w:cstheme="majorBidi"/>
          <w:sz w:val="21"/>
          <w:szCs w:val="21"/>
        </w:rPr>
        <w:t xml:space="preserve">Christopher V. Almario </w:t>
      </w:r>
      <w:r w:rsidRPr="00B70251">
        <w:rPr>
          <w:rFonts w:asciiTheme="majorBidi" w:hAnsiTheme="majorBidi" w:cstheme="majorBidi"/>
          <w:i/>
          <w:iCs/>
          <w:sz w:val="21"/>
          <w:szCs w:val="21"/>
        </w:rPr>
        <w:t>et al</w:t>
      </w:r>
      <w:r w:rsidR="00EF4AD7" w:rsidRPr="00B70251">
        <w:rPr>
          <w:rFonts w:asciiTheme="majorBidi" w:hAnsiTheme="majorBidi" w:cstheme="majorBidi"/>
          <w:i/>
          <w:iCs/>
          <w:sz w:val="21"/>
          <w:szCs w:val="21"/>
        </w:rPr>
        <w:t>.</w:t>
      </w:r>
      <w:r w:rsidRPr="00B70251">
        <w:rPr>
          <w:rFonts w:asciiTheme="majorBidi" w:hAnsiTheme="majorBidi" w:cstheme="majorBidi"/>
          <w:sz w:val="21"/>
          <w:szCs w:val="21"/>
        </w:rPr>
        <w:t xml:space="preserve"> </w:t>
      </w:r>
      <w:r w:rsidR="00571458" w:rsidRPr="00B70251">
        <w:rPr>
          <w:rFonts w:asciiTheme="majorBidi" w:hAnsiTheme="majorBidi" w:cstheme="majorBidi"/>
          <w:sz w:val="21"/>
          <w:szCs w:val="21"/>
        </w:rPr>
        <w:t>found</w:t>
      </w:r>
      <w:r w:rsidRPr="00B70251">
        <w:rPr>
          <w:rFonts w:asciiTheme="majorBidi" w:hAnsiTheme="majorBidi" w:cstheme="majorBidi"/>
          <w:sz w:val="21"/>
          <w:szCs w:val="21"/>
        </w:rPr>
        <w:t xml:space="preserve"> a dose</w:t>
      </w:r>
      <w:r w:rsidR="00571458" w:rsidRPr="00B70251">
        <w:rPr>
          <w:rFonts w:asciiTheme="majorBidi" w:hAnsiTheme="majorBidi" w:cstheme="majorBidi"/>
          <w:sz w:val="21"/>
          <w:szCs w:val="21"/>
        </w:rPr>
        <w:t>-</w:t>
      </w:r>
      <w:r w:rsidRPr="00B70251">
        <w:rPr>
          <w:rFonts w:asciiTheme="majorBidi" w:hAnsiTheme="majorBidi" w:cstheme="majorBidi"/>
          <w:sz w:val="21"/>
          <w:szCs w:val="21"/>
        </w:rPr>
        <w:lastRenderedPageBreak/>
        <w:t xml:space="preserve">related association between PPIs intake and </w:t>
      </w:r>
      <w:r w:rsidR="0097652E" w:rsidRPr="00B70251">
        <w:rPr>
          <w:rFonts w:asciiTheme="majorBidi" w:hAnsiTheme="majorBidi" w:cstheme="majorBidi"/>
          <w:sz w:val="21"/>
          <w:szCs w:val="21"/>
        </w:rPr>
        <w:t xml:space="preserve">testing positive for </w:t>
      </w:r>
      <w:r w:rsidRPr="00B70251">
        <w:rPr>
          <w:rFonts w:asciiTheme="majorBidi" w:hAnsiTheme="majorBidi" w:cstheme="majorBidi"/>
          <w:sz w:val="21"/>
          <w:szCs w:val="21"/>
        </w:rPr>
        <w:t>COVID-19.</w:t>
      </w:r>
      <w:r w:rsidR="00571458" w:rsidRPr="00B70251">
        <w:rPr>
          <w:rFonts w:asciiTheme="majorBidi" w:hAnsiTheme="majorBidi" w:cstheme="majorBidi"/>
          <w:sz w:val="21"/>
          <w:szCs w:val="21"/>
        </w:rPr>
        <w:t xml:space="preserve"> It is noteworthy that </w:t>
      </w:r>
      <w:r w:rsidR="00264E1B" w:rsidRPr="00B70251">
        <w:rPr>
          <w:rFonts w:asciiTheme="majorBidi" w:hAnsiTheme="majorBidi" w:cstheme="majorBidi"/>
          <w:sz w:val="21"/>
          <w:szCs w:val="21"/>
        </w:rPr>
        <w:t xml:space="preserve">the </w:t>
      </w:r>
      <w:r w:rsidR="00571458" w:rsidRPr="00B70251">
        <w:rPr>
          <w:rFonts w:asciiTheme="majorBidi" w:hAnsiTheme="majorBidi" w:cstheme="majorBidi"/>
          <w:sz w:val="21"/>
          <w:szCs w:val="21"/>
        </w:rPr>
        <w:t xml:space="preserve">previous studies have also shown positive relationship between PPIs use and </w:t>
      </w:r>
      <w:r w:rsidR="00EF4AD7" w:rsidRPr="00B70251">
        <w:rPr>
          <w:rFonts w:asciiTheme="majorBidi" w:hAnsiTheme="majorBidi" w:cstheme="majorBidi"/>
          <w:sz w:val="21"/>
          <w:szCs w:val="21"/>
        </w:rPr>
        <w:t xml:space="preserve">augmented </w:t>
      </w:r>
      <w:r w:rsidR="00571458" w:rsidRPr="00B70251">
        <w:rPr>
          <w:rFonts w:asciiTheme="majorBidi" w:hAnsiTheme="majorBidi" w:cstheme="majorBidi"/>
          <w:sz w:val="21"/>
          <w:szCs w:val="21"/>
        </w:rPr>
        <w:t>possibility of norovirus infection</w:t>
      </w:r>
      <w:r w:rsidR="000E3B2E" w:rsidRPr="00B70251">
        <w:rPr>
          <w:rFonts w:asciiTheme="majorBidi" w:hAnsiTheme="majorBidi" w:cstheme="majorBidi"/>
          <w:sz w:val="21"/>
          <w:szCs w:val="21"/>
        </w:rPr>
        <w:t xml:space="preserve"> </w:t>
      </w:r>
      <w:r w:rsidR="000E3B2E" w:rsidRPr="00B70251">
        <w:rPr>
          <w:rFonts w:asciiTheme="majorBidi" w:hAnsiTheme="majorBidi" w:cstheme="majorBidi"/>
          <w:sz w:val="21"/>
          <w:szCs w:val="21"/>
        </w:rPr>
        <w:fldChar w:fldCharType="begin">
          <w:fldData xml:space="preserve">PEVuZE5vdGU+PENpdGU+PEF1dGhvcj5QcmFnPC9BdXRob3I+PFllYXI+MjAxNzwvWWVhcj48UmVj
TnVtPjIzPC9SZWNOdW0+PERpc3BsYXlUZXh0PihQcmFnIGV0IGFsLiwgMjAxNyk8L0Rpc3BsYXlU
ZXh0PjxyZWNvcmQ+PHJlYy1udW1iZXI+MjM8L3JlYy1udW1iZXI+PGZvcmVpZ24ta2V5cz48a2V5
IGFwcD0iRU4iIGRiLWlkPSIyNWZkZjB0MGo5Mngya2VlMHI3cGRwemVlczVhd3NzMjU1enAiIHRp
bWVzdGFtcD0iMTYwNDE0ODk0OCI+MjM8L2tleT48L2ZvcmVpZ24ta2V5cz48cmVmLXR5cGUgbmFt
ZT0iSm91cm5hbCBBcnRpY2xlIj4xNzwvcmVmLXR5cGU+PGNvbnRyaWJ1dG9ycz48YXV0aG9ycz48
YXV0aG9yPlByYWcsIEMuPC9hdXRob3I+PGF1dGhvcj5QcmFnLCBNLjwvYXV0aG9yPjxhdXRob3I+
RnJlZGx1bmQsIEguPC9hdXRob3I+PC9hdXRob3JzPjwvY29udHJpYnV0b3JzPjxhdXRoLWFkZHJl
c3M+RGVwYXJ0bWVudCBvZiBMYWJvcmF0b3J5IE1lZGljaW5lLMOWcmVicm8gVW5pdmVyc2l0eSBI
b3NwaXRhbCzDlnJlYnJvLFN3ZWRlbi4mI3hEO0RlcGFydG1lbnQgb2YgSW5mZWN0aW91cyBEaXNl
YXNlcyzDlnJlYnJvIFVuaXZlcnNpdHkgSG9zcGl0YWwsw5ZyZWJybyxTd2VkZW4uJiN4RDtEZXBh
cnRtZW50IG9mIExhYm9yYXRvcnkgTWVkaWNpbmUsw5ZyZWJybyBVbml2ZXJzaXR5IEhvc3BpdGFs
LEZhY3VsdHkgb2YgTWVkaWNpbmUgYW5kIEhlYWx0aCzDlnJlYnJvIFVuaXZlcnNpdHksw5ZyZWJy
byxTd2VkZW4uPC9hdXRoLWFkZHJlc3M+PHRpdGxlcz48dGl0bGU+UHJvdG9uIHB1bXAgaW5oaWJp
dG9ycyBhcyBhIHJpc2sgZmFjdG9yIGZvciBub3JvdmlydXMgaW5mZWN0aW9uPC90aXRsZT48c2Vj
b25kYXJ5LXRpdGxlPkVwaWRlbWlvbCBJbmZlY3Q8L3NlY29uZGFyeS10aXRsZT48L3RpdGxlcz48
cGVyaW9kaWNhbD48ZnVsbC10aXRsZT5FcGlkZW1pb2wgSW5mZWN0PC9mdWxsLXRpdGxlPjwvcGVy
aW9kaWNhbD48cGFnZXM+MTYxNy0xNjIzPC9wYWdlcz48dm9sdW1lPjE0NTwvdm9sdW1lPjxudW1i
ZXI+ODwvbnVtYmVyPjxlZGl0aW9uPjIwMTcvMDMvMjM8L2VkaXRpb24+PGtleXdvcmRzPjxrZXl3
b3JkPkFnZWQ8L2tleXdvcmQ+PGtleXdvcmQ+QWdlZCwgODAgYW5kIG92ZXI8L2tleXdvcmQ+PGtl
eXdvcmQ+Q2FsaWNpdmlyaWRhZSBJbmZlY3Rpb25zLyplcGlkZW1pb2xvZ3kvdmlyb2xvZ3k8L2tl
eXdvcmQ+PGtleXdvcmQ+Q2FzZS1Db250cm9sIFN0dWRpZXM8L2tleXdvcmQ+PGtleXdvcmQ+RmVt
YWxlPC9rZXl3b3JkPjxrZXl3b3JkPkh1bWFuczwva2V5d29yZD48a2V5d29yZD5NYWxlPC9rZXl3
b3JkPjxrZXl3b3JkPk1pZGRsZSBBZ2VkPC9rZXl3b3JkPjxrZXl3b3JkPk5vcm92aXJ1cy8qcGh5
c2lvbG9neTwva2V5d29yZD48a2V5d29yZD5Qcm90b24gUHVtcCBJbmhpYml0b3JzL2FkdmVyc2Ug
ZWZmZWN0czwva2V5d29yZD48a2V5d29yZD5SZXRyb3NwZWN0aXZlIFN0dWRpZXM8L2tleXdvcmQ+
PGtleXdvcmQ+UmlzayBGYWN0b3JzPC9rZXl3b3JkPjxrZXl3b3JkPlN3ZWRlbi9lcGlkZW1pb2xv
Z3k8L2tleXdvcmQ+PGtleXdvcmQ+Kk5vcm92aXJ1cyBpbmZlY3Rpb248L2tleXdvcmQ+PGtleXdv
cmQ+KnByb3RvbiBwdW1wIGluaGliaXRvcnM8L2tleXdvcmQ+PGtleXdvcmQ+KnJpc2sgZmFjdG9y
PC9rZXl3b3JkPjwva2V5d29yZHM+PGRhdGVzPjx5ZWFyPjIwMTc8L3llYXI+PHB1Yi1kYXRlcz48
ZGF0ZT5KdW48L2RhdGU+PC9wdWItZGF0ZXM+PC9kYXRlcz48aXNibj4wOTUwLTI2ODggKFByaW50
KSYjeEQ7MDk1MC0yNjg4PC9pc2JuPjxhY2Nlc3Npb24tbnVtPjI4MzI1MTYzPC9hY2Nlc3Npb24t
bnVtPjx1cmxzPjwvdXJscz48Y3VzdG9tMj5QTUM1NDI2Mjg5PC9jdXN0b20yPjxlbGVjdHJvbmlj
LXJlc291cmNlLW51bT4xMC4xMDE3L3MwOTUwMjY4ODE3MDAwNTI4PC9lbGVjdHJvbmljLXJlc291
cmNlLW51bT48cmVtb3RlLWRhdGFiYXNlLXByb3ZpZGVyPk5MTTwvcmVtb3RlLWRhdGFiYXNlLXBy
b3ZpZGVyPjxsYW5ndWFnZT5lbmc8L2xhbmd1YWdlPjwvcmVjb3JkPjwvQ2l0ZT48Q2l0ZT48QXV0
aG9yPlByYWc8L0F1dGhvcj48WWVhcj4yMDE3PC9ZZWFyPjxSZWNOdW0+MjM8L1JlY051bT48cmVj
b3JkPjxyZWMtbnVtYmVyPjIzPC9yZWMtbnVtYmVyPjxmb3JlaWduLWtleXM+PGtleSBhcHA9IkVO
IiBkYi1pZD0iMjVmZGYwdDBqOTJ4MmtlZTByN3BkcHplZXM1YXdzczI1NXpwIiB0aW1lc3RhbXA9
IjE2MDQxNDg5NDgiPjIzPC9rZXk+PC9mb3JlaWduLWtleXM+PHJlZi10eXBlIG5hbWU9IkpvdXJu
YWwgQXJ0aWNsZSI+MTc8L3JlZi10eXBlPjxjb250cmlidXRvcnM+PGF1dGhvcnM+PGF1dGhvcj5Q
cmFnLCBDLjwvYXV0aG9yPjxhdXRob3I+UHJhZywgTS48L2F1dGhvcj48YXV0aG9yPkZyZWRsdW5k
LCBILjwvYXV0aG9yPjwvYXV0aG9ycz48L2NvbnRyaWJ1dG9ycz48YXV0aC1hZGRyZXNzPkRlcGFy
dG1lbnQgb2YgTGFib3JhdG9yeSBNZWRpY2luZSzDlnJlYnJvIFVuaXZlcnNpdHkgSG9zcGl0YWws
w5ZyZWJybyxTd2VkZW4uJiN4RDtEZXBhcnRtZW50IG9mIEluZmVjdGlvdXMgRGlzZWFzZXMsw5Zy
ZWJybyBVbml2ZXJzaXR5IEhvc3BpdGFsLMOWcmVicm8sU3dlZGVuLiYjeEQ7RGVwYXJ0bWVudCBv
ZiBMYWJvcmF0b3J5IE1lZGljaW5lLMOWcmVicm8gVW5pdmVyc2l0eSBIb3NwaXRhbCxGYWN1bHR5
IG9mIE1lZGljaW5lIGFuZCBIZWFsdGgsw5ZyZWJybyBVbml2ZXJzaXR5LMOWcmVicm8sU3dlZGVu
LjwvYXV0aC1hZGRyZXNzPjx0aXRsZXM+PHRpdGxlPlByb3RvbiBwdW1wIGluaGliaXRvcnMgYXMg
YSByaXNrIGZhY3RvciBmb3Igbm9yb3ZpcnVzIGluZmVjdGlvbjwvdGl0bGU+PHNlY29uZGFyeS10
aXRsZT5FcGlkZW1pb2wgSW5mZWN0PC9zZWNvbmRhcnktdGl0bGU+PC90aXRsZXM+PHBlcmlvZGlj
YWw+PGZ1bGwtdGl0bGU+RXBpZGVtaW9sIEluZmVjdDwvZnVsbC10aXRsZT48L3BlcmlvZGljYWw+
PHBhZ2VzPjE2MTctMTYyMzwvcGFnZXM+PHZvbHVtZT4xNDU8L3ZvbHVtZT48bnVtYmVyPjg8L251
bWJlcj48ZWRpdGlvbj4yMDE3LzAzLzIzPC9lZGl0aW9uPjxrZXl3b3Jkcz48a2V5d29yZD5BZ2Vk
PC9rZXl3b3JkPjxrZXl3b3JkPkFnZWQsIDgwIGFuZCBvdmVyPC9rZXl3b3JkPjxrZXl3b3JkPkNh
bGljaXZpcmlkYWUgSW5mZWN0aW9ucy8qZXBpZGVtaW9sb2d5L3Zpcm9sb2d5PC9rZXl3b3JkPjxr
ZXl3b3JkPkNhc2UtQ29udHJvbCBTdHVkaWVzPC9rZXl3b3JkPjxrZXl3b3JkPkZlbWFsZTwva2V5
d29yZD48a2V5d29yZD5IdW1hbnM8L2tleXdvcmQ+PGtleXdvcmQ+TWFsZTwva2V5d29yZD48a2V5
d29yZD5NaWRkbGUgQWdlZDwva2V5d29yZD48a2V5d29yZD5Ob3JvdmlydXMvKnBoeXNpb2xvZ3k8
L2tleXdvcmQ+PGtleXdvcmQ+UHJvdG9uIFB1bXAgSW5oaWJpdG9ycy9hZHZlcnNlIGVmZmVjdHM8
L2tleXdvcmQ+PGtleXdvcmQ+UmV0cm9zcGVjdGl2ZSBTdHVkaWVzPC9rZXl3b3JkPjxrZXl3b3Jk
PlJpc2sgRmFjdG9yczwva2V5d29yZD48a2V5d29yZD5Td2VkZW4vZXBpZGVtaW9sb2d5PC9rZXl3
b3JkPjxrZXl3b3JkPipOb3JvdmlydXMgaW5mZWN0aW9uPC9rZXl3b3JkPjxrZXl3b3JkPipwcm90
b24gcHVtcCBpbmhpYml0b3JzPC9rZXl3b3JkPjxrZXl3b3JkPipyaXNrIGZhY3Rvcjwva2V5d29y
ZD48L2tleXdvcmRzPjxkYXRlcz48eWVhcj4yMDE3PC95ZWFyPjxwdWItZGF0ZXM+PGRhdGU+SnVu
PC9kYXRlPjwvcHViLWRhdGVzPjwvZGF0ZXM+PGlzYm4+MDk1MC0yNjg4IChQcmludCkmI3hEOzA5
NTAtMjY4ODwvaXNibj48YWNjZXNzaW9uLW51bT4yODMyNTE2MzwvYWNjZXNzaW9uLW51bT48dXJs
cz48L3VybHM+PGN1c3RvbTI+UE1DNTQyNjI4OTwvY3VzdG9tMj48ZWxlY3Ryb25pYy1yZXNvdXJj
ZS1udW0+MTAuMTAxNy9zMDk1MDI2ODgxNzAwMDUyODwvZWxlY3Ryb25pYy1yZXNvdXJjZS1udW0+
PHJlbW90ZS1kYXRhYmFzZS1wcm92aWRlcj5OTE08L3JlbW90ZS1kYXRhYmFzZS1wcm92aWRlcj48
bGFuZ3VhZ2U+ZW5nPC9sYW5ndWFnZT48L3JlY29yZD48L0NpdGU+PC9FbmROb3RlPgB=
</w:fldData>
        </w:fldChar>
      </w:r>
      <w:r w:rsidR="00EF7572" w:rsidRPr="00B70251">
        <w:rPr>
          <w:rFonts w:asciiTheme="majorBidi" w:hAnsiTheme="majorBidi" w:cstheme="majorBidi"/>
          <w:sz w:val="21"/>
          <w:szCs w:val="21"/>
        </w:rPr>
        <w:instrText xml:space="preserve"> ADDIN EN.CITE </w:instrText>
      </w:r>
      <w:r w:rsidR="00EF7572" w:rsidRPr="00B70251">
        <w:rPr>
          <w:rFonts w:asciiTheme="majorBidi" w:hAnsiTheme="majorBidi" w:cstheme="majorBidi"/>
          <w:sz w:val="21"/>
          <w:szCs w:val="21"/>
        </w:rPr>
        <w:fldChar w:fldCharType="begin">
          <w:fldData xml:space="preserve">PEVuZE5vdGU+PENpdGU+PEF1dGhvcj5QcmFnPC9BdXRob3I+PFllYXI+MjAxNzwvWWVhcj48UmVj
TnVtPjIzPC9SZWNOdW0+PERpc3BsYXlUZXh0PihQcmFnIGV0IGFsLiwgMjAxNyk8L0Rpc3BsYXlU
ZXh0PjxyZWNvcmQ+PHJlYy1udW1iZXI+MjM8L3JlYy1udW1iZXI+PGZvcmVpZ24ta2V5cz48a2V5
IGFwcD0iRU4iIGRiLWlkPSIyNWZkZjB0MGo5Mngya2VlMHI3cGRwemVlczVhd3NzMjU1enAiIHRp
bWVzdGFtcD0iMTYwNDE0ODk0OCI+MjM8L2tleT48L2ZvcmVpZ24ta2V5cz48cmVmLXR5cGUgbmFt
ZT0iSm91cm5hbCBBcnRpY2xlIj4xNzwvcmVmLXR5cGU+PGNvbnRyaWJ1dG9ycz48YXV0aG9ycz48
YXV0aG9yPlByYWcsIEMuPC9hdXRob3I+PGF1dGhvcj5QcmFnLCBNLjwvYXV0aG9yPjxhdXRob3I+
RnJlZGx1bmQsIEguPC9hdXRob3I+PC9hdXRob3JzPjwvY29udHJpYnV0b3JzPjxhdXRoLWFkZHJl
c3M+RGVwYXJ0bWVudCBvZiBMYWJvcmF0b3J5IE1lZGljaW5lLMOWcmVicm8gVW5pdmVyc2l0eSBI
b3NwaXRhbCzDlnJlYnJvLFN3ZWRlbi4mI3hEO0RlcGFydG1lbnQgb2YgSW5mZWN0aW91cyBEaXNl
YXNlcyzDlnJlYnJvIFVuaXZlcnNpdHkgSG9zcGl0YWwsw5ZyZWJybyxTd2VkZW4uJiN4RDtEZXBh
cnRtZW50IG9mIExhYm9yYXRvcnkgTWVkaWNpbmUsw5ZyZWJybyBVbml2ZXJzaXR5IEhvc3BpdGFs
LEZhY3VsdHkgb2YgTWVkaWNpbmUgYW5kIEhlYWx0aCzDlnJlYnJvIFVuaXZlcnNpdHksw5ZyZWJy
byxTd2VkZW4uPC9hdXRoLWFkZHJlc3M+PHRpdGxlcz48dGl0bGU+UHJvdG9uIHB1bXAgaW5oaWJp
dG9ycyBhcyBhIHJpc2sgZmFjdG9yIGZvciBub3JvdmlydXMgaW5mZWN0aW9uPC90aXRsZT48c2Vj
b25kYXJ5LXRpdGxlPkVwaWRlbWlvbCBJbmZlY3Q8L3NlY29uZGFyeS10aXRsZT48L3RpdGxlcz48
cGVyaW9kaWNhbD48ZnVsbC10aXRsZT5FcGlkZW1pb2wgSW5mZWN0PC9mdWxsLXRpdGxlPjwvcGVy
aW9kaWNhbD48cGFnZXM+MTYxNy0xNjIzPC9wYWdlcz48dm9sdW1lPjE0NTwvdm9sdW1lPjxudW1i
ZXI+ODwvbnVtYmVyPjxlZGl0aW9uPjIwMTcvMDMvMjM8L2VkaXRpb24+PGtleXdvcmRzPjxrZXl3
b3JkPkFnZWQ8L2tleXdvcmQ+PGtleXdvcmQ+QWdlZCwgODAgYW5kIG92ZXI8L2tleXdvcmQ+PGtl
eXdvcmQ+Q2FsaWNpdmlyaWRhZSBJbmZlY3Rpb25zLyplcGlkZW1pb2xvZ3kvdmlyb2xvZ3k8L2tl
eXdvcmQ+PGtleXdvcmQ+Q2FzZS1Db250cm9sIFN0dWRpZXM8L2tleXdvcmQ+PGtleXdvcmQ+RmVt
YWxlPC9rZXl3b3JkPjxrZXl3b3JkPkh1bWFuczwva2V5d29yZD48a2V5d29yZD5NYWxlPC9rZXl3
b3JkPjxrZXl3b3JkPk1pZGRsZSBBZ2VkPC9rZXl3b3JkPjxrZXl3b3JkPk5vcm92aXJ1cy8qcGh5
c2lvbG9neTwva2V5d29yZD48a2V5d29yZD5Qcm90b24gUHVtcCBJbmhpYml0b3JzL2FkdmVyc2Ug
ZWZmZWN0czwva2V5d29yZD48a2V5d29yZD5SZXRyb3NwZWN0aXZlIFN0dWRpZXM8L2tleXdvcmQ+
PGtleXdvcmQ+UmlzayBGYWN0b3JzPC9rZXl3b3JkPjxrZXl3b3JkPlN3ZWRlbi9lcGlkZW1pb2xv
Z3k8L2tleXdvcmQ+PGtleXdvcmQ+Kk5vcm92aXJ1cyBpbmZlY3Rpb248L2tleXdvcmQ+PGtleXdv
cmQ+KnByb3RvbiBwdW1wIGluaGliaXRvcnM8L2tleXdvcmQ+PGtleXdvcmQ+KnJpc2sgZmFjdG9y
PC9rZXl3b3JkPjwva2V5d29yZHM+PGRhdGVzPjx5ZWFyPjIwMTc8L3llYXI+PHB1Yi1kYXRlcz48
ZGF0ZT5KdW48L2RhdGU+PC9wdWItZGF0ZXM+PC9kYXRlcz48aXNibj4wOTUwLTI2ODggKFByaW50
KSYjeEQ7MDk1MC0yNjg4PC9pc2JuPjxhY2Nlc3Npb24tbnVtPjI4MzI1MTYzPC9hY2Nlc3Npb24t
bnVtPjx1cmxzPjwvdXJscz48Y3VzdG9tMj5QTUM1NDI2Mjg5PC9jdXN0b20yPjxlbGVjdHJvbmlj
LXJlc291cmNlLW51bT4xMC4xMDE3L3MwOTUwMjY4ODE3MDAwNTI4PC9lbGVjdHJvbmljLXJlc291
cmNlLW51bT48cmVtb3RlLWRhdGFiYXNlLXByb3ZpZGVyPk5MTTwvcmVtb3RlLWRhdGFiYXNlLXBy
b3ZpZGVyPjxsYW5ndWFnZT5lbmc8L2xhbmd1YWdlPjwvcmVjb3JkPjwvQ2l0ZT48Q2l0ZT48QXV0
aG9yPlByYWc8L0F1dGhvcj48WWVhcj4yMDE3PC9ZZWFyPjxSZWNOdW0+MjM8L1JlY051bT48cmVj
b3JkPjxyZWMtbnVtYmVyPjIzPC9yZWMtbnVtYmVyPjxmb3JlaWduLWtleXM+PGtleSBhcHA9IkVO
IiBkYi1pZD0iMjVmZGYwdDBqOTJ4MmtlZTByN3BkcHplZXM1YXdzczI1NXpwIiB0aW1lc3RhbXA9
IjE2MDQxNDg5NDgiPjIzPC9rZXk+PC9mb3JlaWduLWtleXM+PHJlZi10eXBlIG5hbWU9IkpvdXJu
YWwgQXJ0aWNsZSI+MTc8L3JlZi10eXBlPjxjb250cmlidXRvcnM+PGF1dGhvcnM+PGF1dGhvcj5Q
cmFnLCBDLjwvYXV0aG9yPjxhdXRob3I+UHJhZywgTS48L2F1dGhvcj48YXV0aG9yPkZyZWRsdW5k
LCBILjwvYXV0aG9yPjwvYXV0aG9ycz48L2NvbnRyaWJ1dG9ycz48YXV0aC1hZGRyZXNzPkRlcGFy
dG1lbnQgb2YgTGFib3JhdG9yeSBNZWRpY2luZSzDlnJlYnJvIFVuaXZlcnNpdHkgSG9zcGl0YWws
w5ZyZWJybyxTd2VkZW4uJiN4RDtEZXBhcnRtZW50IG9mIEluZmVjdGlvdXMgRGlzZWFzZXMsw5Zy
ZWJybyBVbml2ZXJzaXR5IEhvc3BpdGFsLMOWcmVicm8sU3dlZGVuLiYjeEQ7RGVwYXJ0bWVudCBv
ZiBMYWJvcmF0b3J5IE1lZGljaW5lLMOWcmVicm8gVW5pdmVyc2l0eSBIb3NwaXRhbCxGYWN1bHR5
IG9mIE1lZGljaW5lIGFuZCBIZWFsdGgsw5ZyZWJybyBVbml2ZXJzaXR5LMOWcmVicm8sU3dlZGVu
LjwvYXV0aC1hZGRyZXNzPjx0aXRsZXM+PHRpdGxlPlByb3RvbiBwdW1wIGluaGliaXRvcnMgYXMg
YSByaXNrIGZhY3RvciBmb3Igbm9yb3ZpcnVzIGluZmVjdGlvbjwvdGl0bGU+PHNlY29uZGFyeS10
aXRsZT5FcGlkZW1pb2wgSW5mZWN0PC9zZWNvbmRhcnktdGl0bGU+PC90aXRsZXM+PHBlcmlvZGlj
YWw+PGZ1bGwtdGl0bGU+RXBpZGVtaW9sIEluZmVjdDwvZnVsbC10aXRsZT48L3BlcmlvZGljYWw+
PHBhZ2VzPjE2MTctMTYyMzwvcGFnZXM+PHZvbHVtZT4xNDU8L3ZvbHVtZT48bnVtYmVyPjg8L251
bWJlcj48ZWRpdGlvbj4yMDE3LzAzLzIzPC9lZGl0aW9uPjxrZXl3b3Jkcz48a2V5d29yZD5BZ2Vk
PC9rZXl3b3JkPjxrZXl3b3JkPkFnZWQsIDgwIGFuZCBvdmVyPC9rZXl3b3JkPjxrZXl3b3JkPkNh
bGljaXZpcmlkYWUgSW5mZWN0aW9ucy8qZXBpZGVtaW9sb2d5L3Zpcm9sb2d5PC9rZXl3b3JkPjxr
ZXl3b3JkPkNhc2UtQ29udHJvbCBTdHVkaWVzPC9rZXl3b3JkPjxrZXl3b3JkPkZlbWFsZTwva2V5
d29yZD48a2V5d29yZD5IdW1hbnM8L2tleXdvcmQ+PGtleXdvcmQ+TWFsZTwva2V5d29yZD48a2V5
d29yZD5NaWRkbGUgQWdlZDwva2V5d29yZD48a2V5d29yZD5Ob3JvdmlydXMvKnBoeXNpb2xvZ3k8
L2tleXdvcmQ+PGtleXdvcmQ+UHJvdG9uIFB1bXAgSW5oaWJpdG9ycy9hZHZlcnNlIGVmZmVjdHM8
L2tleXdvcmQ+PGtleXdvcmQ+UmV0cm9zcGVjdGl2ZSBTdHVkaWVzPC9rZXl3b3JkPjxrZXl3b3Jk
PlJpc2sgRmFjdG9yczwva2V5d29yZD48a2V5d29yZD5Td2VkZW4vZXBpZGVtaW9sb2d5PC9rZXl3
b3JkPjxrZXl3b3JkPipOb3JvdmlydXMgaW5mZWN0aW9uPC9rZXl3b3JkPjxrZXl3b3JkPipwcm90
b24gcHVtcCBpbmhpYml0b3JzPC9rZXl3b3JkPjxrZXl3b3JkPipyaXNrIGZhY3Rvcjwva2V5d29y
ZD48L2tleXdvcmRzPjxkYXRlcz48eWVhcj4yMDE3PC95ZWFyPjxwdWItZGF0ZXM+PGRhdGU+SnVu
PC9kYXRlPjwvcHViLWRhdGVzPjwvZGF0ZXM+PGlzYm4+MDk1MC0yNjg4IChQcmludCkmI3hEOzA5
NTAtMjY4ODwvaXNibj48YWNjZXNzaW9uLW51bT4yODMyNTE2MzwvYWNjZXNzaW9uLW51bT48dXJs
cz48L3VybHM+PGN1c3RvbTI+UE1DNTQyNjI4OTwvY3VzdG9tMj48ZWxlY3Ryb25pYy1yZXNvdXJj
ZS1udW0+MTAuMTAxNy9zMDk1MDI2ODgxNzAwMDUyODwvZWxlY3Ryb25pYy1yZXNvdXJjZS1udW0+
PHJlbW90ZS1kYXRhYmFzZS1wcm92aWRlcj5OTE08L3JlbW90ZS1kYXRhYmFzZS1wcm92aWRlcj48
bGFuZ3VhZ2U+ZW5nPC9sYW5ndWFnZT48L3JlY29yZD48L0NpdGU+PC9FbmROb3RlPgB=
</w:fldData>
        </w:fldChar>
      </w:r>
      <w:r w:rsidR="00EF7572" w:rsidRPr="00B70251">
        <w:rPr>
          <w:rFonts w:asciiTheme="majorBidi" w:hAnsiTheme="majorBidi" w:cstheme="majorBidi"/>
          <w:sz w:val="21"/>
          <w:szCs w:val="21"/>
        </w:rPr>
        <w:instrText xml:space="preserve"> ADDIN EN.CITE.DATA </w:instrText>
      </w:r>
      <w:r w:rsidR="00EF7572" w:rsidRPr="00B70251">
        <w:rPr>
          <w:rFonts w:asciiTheme="majorBidi" w:hAnsiTheme="majorBidi" w:cstheme="majorBidi"/>
          <w:sz w:val="21"/>
          <w:szCs w:val="21"/>
        </w:rPr>
      </w:r>
      <w:r w:rsidR="00EF7572" w:rsidRPr="00B70251">
        <w:rPr>
          <w:rFonts w:asciiTheme="majorBidi" w:hAnsiTheme="majorBidi" w:cstheme="majorBidi"/>
          <w:sz w:val="21"/>
          <w:szCs w:val="21"/>
        </w:rPr>
        <w:fldChar w:fldCharType="end"/>
      </w:r>
      <w:r w:rsidR="000E3B2E" w:rsidRPr="00B70251">
        <w:rPr>
          <w:rFonts w:asciiTheme="majorBidi" w:hAnsiTheme="majorBidi" w:cstheme="majorBidi"/>
          <w:sz w:val="21"/>
          <w:szCs w:val="21"/>
        </w:rPr>
      </w:r>
      <w:r w:rsidR="000E3B2E" w:rsidRPr="00B70251">
        <w:rPr>
          <w:rFonts w:asciiTheme="majorBidi" w:hAnsiTheme="majorBidi" w:cstheme="majorBidi"/>
          <w:sz w:val="21"/>
          <w:szCs w:val="21"/>
        </w:rPr>
        <w:fldChar w:fldCharType="separate"/>
      </w:r>
      <w:r w:rsidR="00EF7572" w:rsidRPr="00B70251">
        <w:rPr>
          <w:rFonts w:asciiTheme="majorBidi" w:hAnsiTheme="majorBidi" w:cstheme="majorBidi"/>
          <w:noProof/>
          <w:sz w:val="21"/>
          <w:szCs w:val="21"/>
        </w:rPr>
        <w:t>(Prag et al., 2017)</w:t>
      </w:r>
      <w:r w:rsidR="000E3B2E" w:rsidRPr="00B70251">
        <w:rPr>
          <w:rFonts w:asciiTheme="majorBidi" w:hAnsiTheme="majorBidi" w:cstheme="majorBidi"/>
          <w:sz w:val="21"/>
          <w:szCs w:val="21"/>
        </w:rPr>
        <w:fldChar w:fldCharType="end"/>
      </w:r>
      <w:r w:rsidR="000E3B2E" w:rsidRPr="00B70251">
        <w:rPr>
          <w:rFonts w:asciiTheme="majorBidi" w:hAnsiTheme="majorBidi" w:cstheme="majorBidi"/>
          <w:sz w:val="21"/>
          <w:szCs w:val="21"/>
        </w:rPr>
        <w:t>.</w:t>
      </w:r>
      <w:r w:rsidR="00E77EA3" w:rsidRPr="00B70251">
        <w:rPr>
          <w:rFonts w:asciiTheme="majorBidi" w:hAnsiTheme="majorBidi" w:cstheme="majorBidi"/>
          <w:sz w:val="21"/>
          <w:szCs w:val="21"/>
        </w:rPr>
        <w:t xml:space="preserve"> The association</w:t>
      </w:r>
      <w:r w:rsidR="0097652E" w:rsidRPr="00B70251">
        <w:rPr>
          <w:rFonts w:asciiTheme="majorBidi" w:hAnsiTheme="majorBidi" w:cstheme="majorBidi"/>
          <w:sz w:val="21"/>
          <w:szCs w:val="21"/>
        </w:rPr>
        <w:t>s</w:t>
      </w:r>
      <w:r w:rsidR="00E77EA3" w:rsidRPr="00B70251">
        <w:rPr>
          <w:rFonts w:asciiTheme="majorBidi" w:hAnsiTheme="majorBidi" w:cstheme="majorBidi"/>
          <w:sz w:val="21"/>
          <w:szCs w:val="21"/>
        </w:rPr>
        <w:t xml:space="preserve"> between PPIs use and amplified possibility of other respiratory and gastrointestinal infections-inducing viruses such as rotavirus, influenza virus, norovirus, and MERS-CoV have been proven </w:t>
      </w:r>
      <w:r w:rsidR="00E77EA3" w:rsidRPr="00B70251">
        <w:rPr>
          <w:rFonts w:asciiTheme="majorBidi" w:hAnsiTheme="majorBidi" w:cstheme="majorBidi"/>
          <w:sz w:val="21"/>
          <w:szCs w:val="21"/>
        </w:rPr>
        <w:fldChar w:fldCharType="begin">
          <w:fldData xml:space="preserve">PEVuZE5vdGU+PENpdGU+PEF1dGhvcj5DaGFycGlhdDwvQXV0aG9yPjxZZWFyPjIwMjA8L1llYXI+
PFJlY051bT4yNDwvUmVjTnVtPjxEaXNwbGF5VGV4dD4oQ2hhcnBpYXQgZXQgYWwuLCAyMDIwKTwv
RGlzcGxheVRleHQ+PHJlY29yZD48cmVjLW51bWJlcj4yNDwvcmVjLW51bWJlcj48Zm9yZWlnbi1r
ZXlzPjxrZXkgYXBwPSJFTiIgZGItaWQ9IjI1ZmRmMHQwajkyeDJrZWUwcjdwZHB6ZWVzNWF3c3My
NTV6cCIgdGltZXN0YW1wPSIxNjA0MTQ5NzcwIj4yNDwva2V5PjwvZm9yZWlnbi1rZXlzPjxyZWYt
dHlwZSBuYW1lPSJKb3VybmFsIEFydGljbGUiPjE3PC9yZWYtdHlwZT48Y29udHJpYnV0b3JzPjxh
dXRob3JzPjxhdXRob3I+Q2hhcnBpYXQsIEIuPC9hdXRob3I+PGF1dGhvcj5CbGV5emFjLCBOLjwv
YXV0aG9yPjxhdXRob3I+VG9kLCBNLjwvYXV0aG9yPjwvYXV0aG9ycz48L2NvbnRyaWJ1dG9ycz48
YXV0aC1hZGRyZXNzPlNlcnZpY2UgUGhhcm1hY2llLCBIw7RwaXRhbCBkZSBMYSBDcm9peC1Sb3Vz
c2UsIEdyb3VwZW1lbnQgSG9zcGl0YWxpZXIgTm9yZCwgSG9zcGljZXMgQ2l2aWxzIGRlIEx5b24s
IDEwMyBHcmFuZGUgUnVlIGRlIGxhIENyb2l4LVJvdXNzZSwgNjkwMDQsIEx5b24sIEZyYW5jZS4g
YnJ1bm8uY2hhcnBpYXRAY2h1LWx5b24uZnIuJiN4RDtTZXJ2aWNlIFBoYXJtYWNpZSwgSMO0cGl0
YWwgZGUgTGEgQ3JvaXgtUm91c3NlLCBHcm91cGVtZW50IEhvc3BpdGFsaWVyIE5vcmQsIEhvc3Bp
Y2VzIENpdmlscyBkZSBMeW9uLCAxMDMgR3JhbmRlIFJ1ZSBkZSBsYSBDcm9peC1Sb3Vzc2UsIDY5
MDA0LCBMeW9uLCBGcmFuY2UuJiN4RDtFTVIgMzczOCwgQ2libGFnZSwgVGjDqXJhcGV1dGlxdWUg
ZW4gT25jb2xvZ2llLCBGYWN1bHTDqSBkZSBNw6lkZWNpbmUgZXQgZGUgTWHDr2V1dGlxdWUgTHlv
bi1TdWQgQ2hhcmxlcyBNw6lyaWV1eCwgVW5pdmVyc2l0w6kgQ2xhdWRlIEJlcm5hcmQgTHlvbiAx
LCBPdWxsaW5zIENlZGV4LCBGcmFuY2UuPC9hdXRoLWFkZHJlc3M+PHRpdGxlcz48dGl0bGU+UHJv
dG9uIFB1bXAgSW5oaWJpdG9ycyBhcmUgUmlzayBGYWN0b3JzIGZvciBWaXJhbCBJbmZlY3Rpb25z
OiBFdmVuIGZvciBDT1ZJRC0xOT88L3RpdGxlPjxzZWNvbmRhcnktdGl0bGU+Q2xpbiBEcnVnIElu
dmVzdGlnPC9zZWNvbmRhcnktdGl0bGU+PC90aXRsZXM+PHBlcmlvZGljYWw+PGZ1bGwtdGl0bGU+
Q2xpbiBEcnVnIEludmVzdGlnPC9mdWxsLXRpdGxlPjwvcGVyaW9kaWNhbD48cGFnZXM+ODk3LTg5
OTwvcGFnZXM+PHZvbHVtZT40MDwvdm9sdW1lPjxudW1iZXI+MTA8L251bWJlcj48ZWRpdGlvbj4y
MDIwLzA4LzEyPC9lZGl0aW9uPjxrZXl3b3Jkcz48a2V5d29yZD5CZXRhY29yb25hdmlydXMvKmRy
dWcgZWZmZWN0cy9waHlzaW9sb2d5PC9rZXl3b3JkPjxrZXl3b3JkPkNvcm9uYXZpcnVzIEluZmVj
dGlvbnMvY2hlbWljYWxseSBpbmR1Y2VkLyplcGlkZW1pb2xvZ3k8L2tleXdvcmQ+PGtleXdvcmQ+
R2FzdHJpYyBBY2lkL3BoeXNpb2xvZ3k8L2tleXdvcmQ+PGtleXdvcmQ+SHVtYW5zPC9rZXl3b3Jk
PjxrZXl3b3JkPk1pZGRsZSBFYXN0IFJlc3BpcmF0b3J5IFN5bmRyb21lIENvcm9uYXZpcnVzL2Ry
dWcgZWZmZWN0cy9waHlzaW9sb2d5PC9rZXl3b3JkPjxrZXl3b3JkPlBhbmRlbWljczwva2V5d29y
ZD48a2V5d29yZD5QbmV1bW9uaWEsIFZpcmFsL2NoZW1pY2FsbHkgaW5kdWNlZC8qZXBpZGVtaW9s
b2d5PC9rZXl3b3JkPjxrZXl3b3JkPlByb3RvbiBQdW1wIEluaGliaXRvcnMvKmFkdmVyc2UgZWZm
ZWN0czwva2V5d29yZD48a2V5d29yZD5SaXNrIEZhY3RvcnM8L2tleXdvcmQ+PC9rZXl3b3Jkcz48
ZGF0ZXM+PHllYXI+MjAyMDwveWVhcj48cHViLWRhdGVzPjxkYXRlPk9jdDwvZGF0ZT48L3B1Yi1k
YXRlcz48L2RhdGVzPjxpc2JuPjExNzMtMjU2MyAoUHJpbnQpJiN4RDsxMTczLTI1NjM8L2lzYm4+
PGFjY2Vzc2lvbi1udW0+MzI3NzkxMTk8L2FjY2Vzc2lvbi1udW0+PHVybHM+PC91cmxzPjxjdXN0
b20yPlBNQzc0MTcxMDggYXJlIGRpcmVjdGx5IHJlbGV2YW50IHRvIHRoZSBjb250ZW50IG9mIHRo
aXMgYXJ0aWNsZS48L2N1c3RvbTI+PGVsZWN0cm9uaWMtcmVzb3VyY2UtbnVtPjEwLjEwMDcvczQw
MjYxLTAyMC0wMDk2My14PC9lbGVjdHJvbmljLXJlc291cmNlLW51bT48cmVtb3RlLWRhdGFiYXNl
LXByb3ZpZGVyPk5MTTwvcmVtb3RlLWRhdGFiYXNlLXByb3ZpZGVyPjxsYW5ndWFnZT5lbmc8L2xh
bmd1YWdlPjwvcmVjb3JkPjwvQ2l0ZT48L0VuZE5vdGU+
</w:fldData>
        </w:fldChar>
      </w:r>
      <w:r w:rsidR="00EF7572" w:rsidRPr="00B70251">
        <w:rPr>
          <w:rFonts w:asciiTheme="majorBidi" w:hAnsiTheme="majorBidi" w:cstheme="majorBidi"/>
          <w:sz w:val="21"/>
          <w:szCs w:val="21"/>
        </w:rPr>
        <w:instrText xml:space="preserve"> ADDIN EN.CITE </w:instrText>
      </w:r>
      <w:r w:rsidR="00EF7572" w:rsidRPr="00B70251">
        <w:rPr>
          <w:rFonts w:asciiTheme="majorBidi" w:hAnsiTheme="majorBidi" w:cstheme="majorBidi"/>
          <w:sz w:val="21"/>
          <w:szCs w:val="21"/>
        </w:rPr>
        <w:fldChar w:fldCharType="begin">
          <w:fldData xml:space="preserve">PEVuZE5vdGU+PENpdGU+PEF1dGhvcj5DaGFycGlhdDwvQXV0aG9yPjxZZWFyPjIwMjA8L1llYXI+
PFJlY051bT4yNDwvUmVjTnVtPjxEaXNwbGF5VGV4dD4oQ2hhcnBpYXQgZXQgYWwuLCAyMDIwKTwv
RGlzcGxheVRleHQ+PHJlY29yZD48cmVjLW51bWJlcj4yNDwvcmVjLW51bWJlcj48Zm9yZWlnbi1r
ZXlzPjxrZXkgYXBwPSJFTiIgZGItaWQ9IjI1ZmRmMHQwajkyeDJrZWUwcjdwZHB6ZWVzNWF3c3My
NTV6cCIgdGltZXN0YW1wPSIxNjA0MTQ5NzcwIj4yNDwva2V5PjwvZm9yZWlnbi1rZXlzPjxyZWYt
dHlwZSBuYW1lPSJKb3VybmFsIEFydGljbGUiPjE3PC9yZWYtdHlwZT48Y29udHJpYnV0b3JzPjxh
dXRob3JzPjxhdXRob3I+Q2hhcnBpYXQsIEIuPC9hdXRob3I+PGF1dGhvcj5CbGV5emFjLCBOLjwv
YXV0aG9yPjxhdXRob3I+VG9kLCBNLjwvYXV0aG9yPjwvYXV0aG9ycz48L2NvbnRyaWJ1dG9ycz48
YXV0aC1hZGRyZXNzPlNlcnZpY2UgUGhhcm1hY2llLCBIw7RwaXRhbCBkZSBMYSBDcm9peC1Sb3Vz
c2UsIEdyb3VwZW1lbnQgSG9zcGl0YWxpZXIgTm9yZCwgSG9zcGljZXMgQ2l2aWxzIGRlIEx5b24s
IDEwMyBHcmFuZGUgUnVlIGRlIGxhIENyb2l4LVJvdXNzZSwgNjkwMDQsIEx5b24sIEZyYW5jZS4g
YnJ1bm8uY2hhcnBpYXRAY2h1LWx5b24uZnIuJiN4RDtTZXJ2aWNlIFBoYXJtYWNpZSwgSMO0cGl0
YWwgZGUgTGEgQ3JvaXgtUm91c3NlLCBHcm91cGVtZW50IEhvc3BpdGFsaWVyIE5vcmQsIEhvc3Bp
Y2VzIENpdmlscyBkZSBMeW9uLCAxMDMgR3JhbmRlIFJ1ZSBkZSBsYSBDcm9peC1Sb3Vzc2UsIDY5
MDA0LCBMeW9uLCBGcmFuY2UuJiN4RDtFTVIgMzczOCwgQ2libGFnZSwgVGjDqXJhcGV1dGlxdWUg
ZW4gT25jb2xvZ2llLCBGYWN1bHTDqSBkZSBNw6lkZWNpbmUgZXQgZGUgTWHDr2V1dGlxdWUgTHlv
bi1TdWQgQ2hhcmxlcyBNw6lyaWV1eCwgVW5pdmVyc2l0w6kgQ2xhdWRlIEJlcm5hcmQgTHlvbiAx
LCBPdWxsaW5zIENlZGV4LCBGcmFuY2UuPC9hdXRoLWFkZHJlc3M+PHRpdGxlcz48dGl0bGU+UHJv
dG9uIFB1bXAgSW5oaWJpdG9ycyBhcmUgUmlzayBGYWN0b3JzIGZvciBWaXJhbCBJbmZlY3Rpb25z
OiBFdmVuIGZvciBDT1ZJRC0xOT88L3RpdGxlPjxzZWNvbmRhcnktdGl0bGU+Q2xpbiBEcnVnIElu
dmVzdGlnPC9zZWNvbmRhcnktdGl0bGU+PC90aXRsZXM+PHBlcmlvZGljYWw+PGZ1bGwtdGl0bGU+
Q2xpbiBEcnVnIEludmVzdGlnPC9mdWxsLXRpdGxlPjwvcGVyaW9kaWNhbD48cGFnZXM+ODk3LTg5
OTwvcGFnZXM+PHZvbHVtZT40MDwvdm9sdW1lPjxudW1iZXI+MTA8L251bWJlcj48ZWRpdGlvbj4y
MDIwLzA4LzEyPC9lZGl0aW9uPjxrZXl3b3Jkcz48a2V5d29yZD5CZXRhY29yb25hdmlydXMvKmRy
dWcgZWZmZWN0cy9waHlzaW9sb2d5PC9rZXl3b3JkPjxrZXl3b3JkPkNvcm9uYXZpcnVzIEluZmVj
dGlvbnMvY2hlbWljYWxseSBpbmR1Y2VkLyplcGlkZW1pb2xvZ3k8L2tleXdvcmQ+PGtleXdvcmQ+
R2FzdHJpYyBBY2lkL3BoeXNpb2xvZ3k8L2tleXdvcmQ+PGtleXdvcmQ+SHVtYW5zPC9rZXl3b3Jk
PjxrZXl3b3JkPk1pZGRsZSBFYXN0IFJlc3BpcmF0b3J5IFN5bmRyb21lIENvcm9uYXZpcnVzL2Ry
dWcgZWZmZWN0cy9waHlzaW9sb2d5PC9rZXl3b3JkPjxrZXl3b3JkPlBhbmRlbWljczwva2V5d29y
ZD48a2V5d29yZD5QbmV1bW9uaWEsIFZpcmFsL2NoZW1pY2FsbHkgaW5kdWNlZC8qZXBpZGVtaW9s
b2d5PC9rZXl3b3JkPjxrZXl3b3JkPlByb3RvbiBQdW1wIEluaGliaXRvcnMvKmFkdmVyc2UgZWZm
ZWN0czwva2V5d29yZD48a2V5d29yZD5SaXNrIEZhY3RvcnM8L2tleXdvcmQ+PC9rZXl3b3Jkcz48
ZGF0ZXM+PHllYXI+MjAyMDwveWVhcj48cHViLWRhdGVzPjxkYXRlPk9jdDwvZGF0ZT48L3B1Yi1k
YXRlcz48L2RhdGVzPjxpc2JuPjExNzMtMjU2MyAoUHJpbnQpJiN4RDsxMTczLTI1NjM8L2lzYm4+
PGFjY2Vzc2lvbi1udW0+MzI3NzkxMTk8L2FjY2Vzc2lvbi1udW0+PHVybHM+PC91cmxzPjxjdXN0
b20yPlBNQzc0MTcxMDggYXJlIGRpcmVjdGx5IHJlbGV2YW50IHRvIHRoZSBjb250ZW50IG9mIHRo
aXMgYXJ0aWNsZS48L2N1c3RvbTI+PGVsZWN0cm9uaWMtcmVzb3VyY2UtbnVtPjEwLjEwMDcvczQw
MjYxLTAyMC0wMDk2My14PC9lbGVjdHJvbmljLXJlc291cmNlLW51bT48cmVtb3RlLWRhdGFiYXNl
LXByb3ZpZGVyPk5MTTwvcmVtb3RlLWRhdGFiYXNlLXByb3ZpZGVyPjxsYW5ndWFnZT5lbmc8L2xh
bmd1YWdlPjwvcmVjb3JkPjwvQ2l0ZT48L0VuZE5vdGU+
</w:fldData>
        </w:fldChar>
      </w:r>
      <w:r w:rsidR="00EF7572" w:rsidRPr="00B70251">
        <w:rPr>
          <w:rFonts w:asciiTheme="majorBidi" w:hAnsiTheme="majorBidi" w:cstheme="majorBidi"/>
          <w:sz w:val="21"/>
          <w:szCs w:val="21"/>
        </w:rPr>
        <w:instrText xml:space="preserve"> ADDIN EN.CITE.DATA </w:instrText>
      </w:r>
      <w:r w:rsidR="00EF7572" w:rsidRPr="00B70251">
        <w:rPr>
          <w:rFonts w:asciiTheme="majorBidi" w:hAnsiTheme="majorBidi" w:cstheme="majorBidi"/>
          <w:sz w:val="21"/>
          <w:szCs w:val="21"/>
        </w:rPr>
      </w:r>
      <w:r w:rsidR="00EF7572" w:rsidRPr="00B70251">
        <w:rPr>
          <w:rFonts w:asciiTheme="majorBidi" w:hAnsiTheme="majorBidi" w:cstheme="majorBidi"/>
          <w:sz w:val="21"/>
          <w:szCs w:val="21"/>
        </w:rPr>
        <w:fldChar w:fldCharType="end"/>
      </w:r>
      <w:r w:rsidR="00E77EA3" w:rsidRPr="00B70251">
        <w:rPr>
          <w:rFonts w:asciiTheme="majorBidi" w:hAnsiTheme="majorBidi" w:cstheme="majorBidi"/>
          <w:sz w:val="21"/>
          <w:szCs w:val="21"/>
        </w:rPr>
      </w:r>
      <w:r w:rsidR="00E77EA3" w:rsidRPr="00B70251">
        <w:rPr>
          <w:rFonts w:asciiTheme="majorBidi" w:hAnsiTheme="majorBidi" w:cstheme="majorBidi"/>
          <w:sz w:val="21"/>
          <w:szCs w:val="21"/>
        </w:rPr>
        <w:fldChar w:fldCharType="separate"/>
      </w:r>
      <w:r w:rsidR="00EF7572" w:rsidRPr="00B70251">
        <w:rPr>
          <w:rFonts w:asciiTheme="majorBidi" w:hAnsiTheme="majorBidi" w:cstheme="majorBidi"/>
          <w:noProof/>
          <w:sz w:val="21"/>
          <w:szCs w:val="21"/>
        </w:rPr>
        <w:t>(Charpiat et al., 2020)</w:t>
      </w:r>
      <w:r w:rsidR="00E77EA3" w:rsidRPr="00B70251">
        <w:rPr>
          <w:rFonts w:asciiTheme="majorBidi" w:hAnsiTheme="majorBidi" w:cstheme="majorBidi"/>
          <w:sz w:val="21"/>
          <w:szCs w:val="21"/>
        </w:rPr>
        <w:fldChar w:fldCharType="end"/>
      </w:r>
      <w:r w:rsidR="00E77EA3" w:rsidRPr="00B70251">
        <w:rPr>
          <w:rFonts w:asciiTheme="majorBidi" w:hAnsiTheme="majorBidi" w:cstheme="majorBidi"/>
          <w:sz w:val="21"/>
          <w:szCs w:val="21"/>
        </w:rPr>
        <w:t>.</w:t>
      </w:r>
    </w:p>
    <w:p w14:paraId="64E9F42A" w14:textId="63491317" w:rsidR="00F763AD" w:rsidRPr="00B70251" w:rsidRDefault="003C4A54" w:rsidP="00B70251">
      <w:pPr>
        <w:spacing w:line="276" w:lineRule="auto"/>
        <w:jc w:val="both"/>
        <w:rPr>
          <w:rFonts w:asciiTheme="majorBidi" w:hAnsiTheme="majorBidi" w:cstheme="majorBidi"/>
          <w:sz w:val="21"/>
          <w:szCs w:val="21"/>
        </w:rPr>
      </w:pPr>
      <w:r w:rsidRPr="00B70251">
        <w:rPr>
          <w:rFonts w:asciiTheme="majorBidi" w:hAnsiTheme="majorBidi" w:cstheme="majorBidi"/>
          <w:sz w:val="21"/>
          <w:szCs w:val="21"/>
        </w:rPr>
        <w:t xml:space="preserve">Three </w:t>
      </w:r>
      <w:r w:rsidR="00F763AD" w:rsidRPr="00B70251">
        <w:rPr>
          <w:rFonts w:asciiTheme="majorBidi" w:hAnsiTheme="majorBidi" w:cstheme="majorBidi"/>
          <w:sz w:val="21"/>
          <w:szCs w:val="21"/>
        </w:rPr>
        <w:t xml:space="preserve">studies that evaluated the relationship between intake of PPIs with the severity of the clinical outcomes of COVID-19, have found a direct link </w:t>
      </w:r>
      <w:r w:rsidR="00DC33C8" w:rsidRPr="00B70251">
        <w:rPr>
          <w:rFonts w:asciiTheme="majorBidi" w:hAnsiTheme="majorBidi" w:cstheme="majorBidi"/>
          <w:sz w:val="21"/>
          <w:szCs w:val="21"/>
        </w:rPr>
        <w:t>between</w:t>
      </w:r>
      <w:r w:rsidR="00F763AD" w:rsidRPr="00B70251">
        <w:rPr>
          <w:rFonts w:asciiTheme="majorBidi" w:hAnsiTheme="majorBidi" w:cstheme="majorBidi"/>
          <w:sz w:val="21"/>
          <w:szCs w:val="21"/>
        </w:rPr>
        <w:t xml:space="preserve"> PPIs use</w:t>
      </w:r>
      <w:r w:rsidRPr="00B70251">
        <w:rPr>
          <w:rFonts w:asciiTheme="majorBidi" w:hAnsiTheme="majorBidi" w:cstheme="majorBidi"/>
          <w:sz w:val="21"/>
          <w:szCs w:val="21"/>
        </w:rPr>
        <w:t xml:space="preserve"> and higher death-rate</w:t>
      </w:r>
      <w:r w:rsidR="00F763AD" w:rsidRPr="00B70251">
        <w:rPr>
          <w:rFonts w:asciiTheme="majorBidi" w:hAnsiTheme="majorBidi" w:cstheme="majorBidi"/>
          <w:sz w:val="21"/>
          <w:szCs w:val="21"/>
        </w:rPr>
        <w:t xml:space="preserve"> and sever outcomes of the disease</w:t>
      </w:r>
      <w:r w:rsidR="004A37BC" w:rsidRPr="00B70251">
        <w:rPr>
          <w:rFonts w:asciiTheme="majorBidi" w:hAnsiTheme="majorBidi" w:cstheme="majorBidi"/>
          <w:sz w:val="21"/>
          <w:szCs w:val="21"/>
        </w:rPr>
        <w:t xml:space="preserve"> </w:t>
      </w:r>
      <w:r w:rsidR="004A37BC" w:rsidRPr="00B70251">
        <w:rPr>
          <w:rFonts w:asciiTheme="majorBidi" w:hAnsiTheme="majorBidi" w:cstheme="majorBidi"/>
          <w:sz w:val="21"/>
          <w:szCs w:val="21"/>
        </w:rPr>
        <w:fldChar w:fldCharType="begin">
          <w:fldData xml:space="preserve">PEVuZE5vdGU+PENpdGU+PEF1dGhvcj5HYXJjw61hLU1lbmF5YTwvQXV0aG9yPjxZZWFyPjIwMjA8
L1llYXI+PFJlY051bT4yMTwvUmVjTnVtPjxEaXNwbGF5VGV4dD4oR2FyY8OtYS1NZW5heWEgZXQg
YWwuLCAyMDIwOyBMZWUgZXQgYWwuLCAyMDIwKTwvRGlzcGxheVRleHQ+PHJlY29yZD48cmVjLW51
bWJlcj4yMTwvcmVjLW51bWJlcj48Zm9yZWlnbi1rZXlzPjxrZXkgYXBwPSJFTiIgZGItaWQ9IjI1
ZmRmMHQwajkyeDJrZWUwcjdwZHB6ZWVzNWF3c3MyNTV6cCIgdGltZXN0YW1wPSIxNjA0MTQ0ODIy
Ij4yMTwva2V5PjwvZm9yZWlnbi1rZXlzPjxyZWYtdHlwZSBuYW1lPSJKb3VybmFsIEFydGljbGUi
PjE3PC9yZWYtdHlwZT48Y29udHJpYnV0b3JzPjxhdXRob3JzPjxhdXRob3I+R2FyY8OtYS1NZW5h
eWEsIEouIE0uPC9hdXRob3I+PGF1dGhvcj5Db3Jkb2LDqXMtRHVyw6FuLCBDLjwvYXV0aG9yPjxh
dXRob3I+UmFuZ2VsLU1heW9yYWwsIEouIEYuPC9hdXRob3I+PGF1dGhvcj5HYXJjw61hLU1hcnTD
rW4sIEUuPC9hdXRob3I+PGF1dGhvcj5BZ8O6bmRleiwgSi4gQS4gRy48L2F1dGhvcj48L2F1dGhv
cnM+PC9jb250cmlidXRvcnM+PGF1dGgtYWRkcmVzcz5BbGxlcmd5IFNlcnZpY2UsIEJhZGFqb3og
VW5pdmVyc2l0eSBIb3NwaXRhbCwgQVJBRHlBTCBJbnN0aXR1dG8gZGUgU2FsdWQgQ2FybG9zIElJ
SSwgQmFkYWpveiwgU3BhaW4uJiN4RDtBbGxlcmd5IFNlcnZpY2UsIEhvc3BpdGFsIGRlIERvbiBC
ZW5pdG8sIEFSQUR5QUwgSW5zdGl0dXRvIGRlIFNhbHVkIENhcmxvcyBJSUksIERvbiBCZW5pdG8s
IFNwYWluLiYjeEQ7SG9zcGl0YWwgUGhhcm1hY3kgU2VydmljZSwgQmFkYWpveiBVbml2ZXJzaXR5
IEhvc3BpdGFsLCBCYWRham96LCBTcGFpbi4mI3hEO1VuaXZlcnNpdHkgSW5zdGl0dXRlIG9mIE1v
bGVjdWxhciBQYXRob2xvZ3kgQmlvbWFya2VycywgVU5FeCwgQVJBRHlBTCBJbnN0aXR1dG8gZGUg
U2FsdWQgQ2FybG9zIElJSSwgQ8OhY2VyZXMsIFNwYWluLjwvYXV0aC1hZGRyZXNzPjx0aXRsZXM+
PHRpdGxlPk91dGNvbWVzIGFuZCBMYWJvcmF0b3J5IGFuZCBDbGluaWNhbCBGaW5kaW5ncyBvZiBB
c3RobWEgYW5kIEFsbGVyZ2ljIFBhdGllbnRzIEFkbWl0dGVkIFdpdGggQ292aWQtMTkgaW4gYSBT
cGFuaXNoIFVuaXZlcnNpdHkgSG9zcGl0YWw8L3RpdGxlPjxzZWNvbmRhcnktdGl0bGU+RnJvbnQg
UGhhcm1hY29sPC9zZWNvbmRhcnktdGl0bGU+PC90aXRsZXM+PHBlcmlvZGljYWw+PGZ1bGwtdGl0
bGU+RnJvbnQgUGhhcm1hY29sPC9mdWxsLXRpdGxlPjwvcGVyaW9kaWNhbD48cGFnZXM+NTcwNzIx
PC9wYWdlcz48dm9sdW1lPjExPC92b2x1bWU+PGVkaXRpb24+MjAyMC8xMC8xMzwvZWRpdGlvbj48
a2V5d29yZHM+PGtleXdvcmQ+YWxsZXJneTwva2V5d29yZD48a2V5d29yZD5hc3RobWE8L2tleXdv
cmQ+PGtleXdvcmQ+Y2xpbmljYWwgb3V0Y29tZTwva2V5d29yZD48a2V5d29yZD5jb3JvbmF2aXJ1
cyBkaXNlYXNlIDIwMTk8L2tleXdvcmQ+PGtleXdvcmQ+c2V2ZXJlIGFjdXRlIHJlc3BpcmF0b3J5
IHN5bmRyb21lIGNvcm9uYXZpcnVzIDI8L2tleXdvcmQ+PC9rZXl3b3Jkcz48ZGF0ZXM+PHllYXI+
MjAyMDwveWVhcj48L2RhdGVzPjxpc2JuPjE2NjMtOTgxMiAoUHJpbnQpJiN4RDsxNjYzLTk4MTI8
L2lzYm4+PGFjY2Vzc2lvbi1udW0+MzMwNDE4MTE8L2FjY2Vzc2lvbi1udW0+PHVybHM+PC91cmxz
PjxjdXN0b20yPlBNQzc1MjUyMTc8L2N1c3RvbTI+PGVsZWN0cm9uaWMtcmVzb3VyY2UtbnVtPjEw
LjMzODkvZnBoYXIuMjAyMC41NzA3MjE8L2VsZWN0cm9uaWMtcmVzb3VyY2UtbnVtPjxyZW1vdGUt
ZGF0YWJhc2UtcHJvdmlkZXI+TkxNPC9yZW1vdGUtZGF0YWJhc2UtcHJvdmlkZXI+PGxhbmd1YWdl
PmVuZzwvbGFuZ3VhZ2U+PC9yZWNvcmQ+PC9DaXRlPjxDaXRlPjxBdXRob3I+TGVlPC9BdXRob3I+
PFllYXI+MjAyMDwvWWVhcj48UmVjTnVtPjIyPC9SZWNOdW0+PHJlY29yZD48cmVjLW51bWJlcj4y
MjwvcmVjLW51bWJlcj48Zm9yZWlnbi1rZXlzPjxrZXkgYXBwPSJFTiIgZGItaWQ9IjI1ZmRmMHQw
ajkyeDJrZWUwcjdwZHB6ZWVzNWF3c3MyNTV6cCIgdGltZXN0YW1wPSIxNjA0MTQ2ODgwIj4yMjwv
a2V5PjwvZm9yZWlnbi1rZXlzPjxyZWYtdHlwZSBuYW1lPSJKb3VybmFsIEFydGljbGUiPjE3PC9y
ZWYtdHlwZT48Y29udHJpYnV0b3JzPjxhdXRob3JzPjxhdXRob3I+TGVlLCBTLiBXLjwvYXV0aG9y
PjxhdXRob3I+SGEsIEUuIEsuPC9hdXRob3I+PGF1dGhvcj5ZZW5pb3ZhLCBBw5Y8L2F1dGhvcj48
YXV0aG9yPk1vb24sIFMuIFkuPC9hdXRob3I+PGF1dGhvcj5LaW0sIFMuIFkuPC9hdXRob3I+PGF1
dGhvcj5Lb2gsIEguIFkuPC9hdXRob3I+PGF1dGhvcj5ZYW5nLCBKLiBNLjwvYXV0aG9yPjxhdXRo
b3I+SmVvbmcsIFMuIEouPC9hdXRob3I+PGF1dGhvcj5Nb29uLCBTLiBKLjwvYXV0aG9yPjxhdXRo
b3I+Q2hvLCBKLiBZLjwvYXV0aG9yPjxhdXRob3I+WW9vLCBJLiBLLjwvYXV0aG9yPjxhdXRob3I+
WW9uLCBELiBLLjwvYXV0aG9yPjwvYXV0aG9ycz48L2NvbnRyaWJ1dG9ycz48YXV0aC1hZGRyZXNz
PkRlcGFydG1lbnQgb2YgRGF0YSBTY2llbmNlLCBTZWpvbmcgVW5pdmVyc2l0eSBDb2xsZWdlIG9m
IFNvZnR3YXJlIENvbnZlcmdlbmNlLCBTZW91bCwgS29yZWEgbHN3MjkyMEBnbWFpbC5jb20gbGVt
b25oZXJiMTJAY2hhLmFjLmtyIHlvbmtrYW5nQGdtYWlsLmNvbS4mI3hEO0RlcGFydG1lbnQgb2Yg
UGVkaWF0cmljcywgS2FuZ25hbSBTYWNyZWQgSGVhcnQgSG9zcGl0YWwsIEhhbGx5bSBVbml2ZXJz
aXR5IENvbGxlZ2Ugb2YgTWVkaWNpbmUsIFNlb3VsLCBLb3JlYS4mI3hEO0RpdmlzaW9uIG9mIEdh
c3Ryb2VudGVyb2xvZ3ksIERlcGFydG1lbnQgb2YgSW50ZXJuYWwgTWVkaWNpbmUsIFRva2F0IEdh
emlvc21hbnBhxZ9hIFVuaXZlcnNpdHkgRmFjdWx0eSBvZiBNZWRpY2luZSwgVG9rYXQsIFR1cmtl
eS4mI3hEO0RlcGFydG1lbnQgb2YgRGF0YSBTY2llbmNlLCBTZWpvbmcgVW5pdmVyc2l0eSBDb2xs
ZWdlIG9mIFNvZnR3YXJlIENvbnZlcmdlbmNlLCBTZW91bCwgS29yZWEuJiN4RDtEZXBhcnRtZW50
IG9mIE90b3JoaW5vbGFyeW5nb2xvZ3ktSGVhZCAmYW1wOyBOZWNrIFN1cmdlcnksIENIQSBCdW5k
YW5nIE1lZGljYWwgQ2VudGVyLCBDSEEgVW5pdmVyc2l0eSBTY2hvb2wgb2YgTWVkaWNpbmUsIFNl
b25nbmFtLCBLb3JlYS4mI3hEO0YuTS4gS2lyYnkgTmV1cm9iaW9sb2d5IENlbnRlciwgQm9zdG9u
IENoaWxkcmVuJmFwb3M7cyBIb3NwaXRhbCwgSGFydmFyZCBNZWRpY2FsIFNjaG9vbCwgQm9zdG9u
LCBNYXNzYWNodXNldHRzLCBVU0EuJiN4RDtEZXBhcnRtZW50IG9mIE9waHRoYWxtb2xvZ3ksIEFz
YW4gTWVkaWNhbCBDZW50ZXIsIFVuaXZlcnNpdHkgb2YgVWxzYW4gQ29sbGVnZSBvZiBNZWRpY2lu
ZSwgU2VvdWwsIEtvcmVhLiYjeEQ7RGVwYXJ0bWVudCBvZiBQZWRpYXRyaWNzLCBDSEEgQnVuZGFu
ZyBNZWRpY2FsIENlbnRlciwgQ0hBIFVuaXZlcnNpdHkgU2Nob29sIG9mIE1lZGljaW5lLCBTZW9u
Z25hbSwgS29yZWEuJiN4RDtEZXBhcnRtZW50IG9mIEludGVybmFsIE1lZGljaW5lLCBLYW5nYnVr
IFNhbXN1bmcgSG9zcGl0YWwsIFN1bmdreXVua3dhbiBVbml2ZXJzaXR5IFNjaG9vbCBvZiBNZWRp
Y2luZSwgU2VvdWwsIEtvcmVhLiYjeEQ7RGVwYXJ0bWVudCBvZiBHYXN0cm9lbnRlcm9sb2d5LCBD
SEEgQnVuZGFuZyBNZWRpY2FsIENlbnRlciwgQ0hBIFVuaXZlcnNpdHkgU2Nob29sIG9mIE1lZGlj
aW5lLCBTZW9uZ25hbSwgS29yZWEuJiN4RDtEZXBhcnRtZW50IG9mIEdhc3Ryb2VudGVyb2xvZ3ks
IENIQSBCdW5kYW5nIE1lZGljYWwgQ2VudGVyLCBDSEEgVW5pdmVyc2l0eSBTY2hvb2wgb2YgTWVk
aWNpbmUsIFNlb25nbmFtLCBLb3JlYSBsc3cyOTIwQGdtYWlsLmNvbSBsZW1vbmhlcmIxMkBjaGEu
YWMua3IgeW9ua2thbmdAZ21haWwuY29tLiYjeEQ7RGVwYXJ0bWVudCBvZiBQZWRpYXRyaWNzLCBD
SEEgQnVuZGFuZyBNZWRpY2FsIENlbnRlciwgQ0hBIFVuaXZlcnNpdHkgU2Nob29sIG9mIE1lZGlj
aW5lLCBTZW9uZ25hbSwgS29yZWEgbHN3MjkyMEBnbWFpbC5jb20gbGVtb25oZXJiMTJAY2hhLmFj
LmtyIHlvbmtrYW5nQGdtYWlsLmNvbS4mI3hEO0FybWVkIEZvcmNlIE1lZGljYWwgQ29tbWFuZCwg
UmVwdWJsaWMgb2YgS29yZWEgQXJtZWQgRm9yY2VzLCBTZW9uZ25hbSwgS29yZWEuPC9hdXRoLWFk
ZHJlc3M+PHRpdGxlcz48dGl0bGU+U2V2ZXJlIGNsaW5pY2FsIG91dGNvbWVzIG9mIENPVklELTE5
IGFzc29jaWF0ZWQgd2l0aCBwcm90b24gcHVtcCBpbmhpYml0b3JzOiBhIG5hdGlvbndpZGUgY29o
b3J0IHN0dWR5IHdpdGggcHJvcGVuc2l0eSBzY29yZSBtYXRjaGluZzwvdGl0bGU+PHNlY29uZGFy
eS10aXRsZT5HdXQ8L3NlY29uZGFyeS10aXRsZT48L3RpdGxlcz48cGVyaW9kaWNhbD48ZnVsbC10
aXRsZT5HdXQ8L2Z1bGwtdGl0bGU+PC9wZXJpb2RpY2FsPjxlZGl0aW9uPjIwMjAvMDgvMDE8L2Vk
aXRpb24+PGtleXdvcmRzPjxrZXl3b3JkPmVwaWRlbWlvbG9neTwva2V5d29yZD48a2V5d29yZD5w
cm90b24gcHVtcCBpbmhpYml0aW9uPC9rZXl3b3JkPjwva2V5d29yZHM+PGRhdGVzPjx5ZWFyPjIw
MjA8L3llYXI+PHB1Yi1kYXRlcz48ZGF0ZT5KdWwgMzA8L2RhdGU+PC9wdWItZGF0ZXM+PC9kYXRl
cz48aXNibj4wMDE3LTU3NDk8L2lzYm4+PGFjY2Vzc2lvbi1udW0+MzI3MzIzNjg8L2FjY2Vzc2lv
bi1udW0+PHVybHM+PC91cmxzPjxlbGVjdHJvbmljLXJlc291cmNlLW51bT4xMC4xMTM2L2d1dGpu
bC0yMDIwLTMyMjI0ODwvZWxlY3Ryb25pYy1yZXNvdXJjZS1udW0+PHJlbW90ZS1kYXRhYmFzZS1w
cm92aWRlcj5OTE08L3JlbW90ZS1kYXRhYmFzZS1wcm92aWRlcj48bGFuZ3VhZ2U+ZW5nPC9sYW5n
dWFnZT48L3JlY29yZD48L0NpdGU+PC9FbmROb3RlPgB=
</w:fldData>
        </w:fldChar>
      </w:r>
      <w:r w:rsidR="00EF7572" w:rsidRPr="00B70251">
        <w:rPr>
          <w:rFonts w:asciiTheme="majorBidi" w:hAnsiTheme="majorBidi" w:cstheme="majorBidi"/>
          <w:sz w:val="21"/>
          <w:szCs w:val="21"/>
        </w:rPr>
        <w:instrText xml:space="preserve"> ADDIN EN.CITE </w:instrText>
      </w:r>
      <w:r w:rsidR="00EF7572" w:rsidRPr="00B70251">
        <w:rPr>
          <w:rFonts w:asciiTheme="majorBidi" w:hAnsiTheme="majorBidi" w:cstheme="majorBidi"/>
          <w:sz w:val="21"/>
          <w:szCs w:val="21"/>
        </w:rPr>
        <w:fldChar w:fldCharType="begin">
          <w:fldData xml:space="preserve">PEVuZE5vdGU+PENpdGU+PEF1dGhvcj5HYXJjw61hLU1lbmF5YTwvQXV0aG9yPjxZZWFyPjIwMjA8
L1llYXI+PFJlY051bT4yMTwvUmVjTnVtPjxEaXNwbGF5VGV4dD4oR2FyY8OtYS1NZW5heWEgZXQg
YWwuLCAyMDIwOyBMZWUgZXQgYWwuLCAyMDIwKTwvRGlzcGxheVRleHQ+PHJlY29yZD48cmVjLW51
bWJlcj4yMTwvcmVjLW51bWJlcj48Zm9yZWlnbi1rZXlzPjxrZXkgYXBwPSJFTiIgZGItaWQ9IjI1
ZmRmMHQwajkyeDJrZWUwcjdwZHB6ZWVzNWF3c3MyNTV6cCIgdGltZXN0YW1wPSIxNjA0MTQ0ODIy
Ij4yMTwva2V5PjwvZm9yZWlnbi1rZXlzPjxyZWYtdHlwZSBuYW1lPSJKb3VybmFsIEFydGljbGUi
PjE3PC9yZWYtdHlwZT48Y29udHJpYnV0b3JzPjxhdXRob3JzPjxhdXRob3I+R2FyY8OtYS1NZW5h
eWEsIEouIE0uPC9hdXRob3I+PGF1dGhvcj5Db3Jkb2LDqXMtRHVyw6FuLCBDLjwvYXV0aG9yPjxh
dXRob3I+UmFuZ2VsLU1heW9yYWwsIEouIEYuPC9hdXRob3I+PGF1dGhvcj5HYXJjw61hLU1hcnTD
rW4sIEUuPC9hdXRob3I+PGF1dGhvcj5BZ8O6bmRleiwgSi4gQS4gRy48L2F1dGhvcj48L2F1dGhv
cnM+PC9jb250cmlidXRvcnM+PGF1dGgtYWRkcmVzcz5BbGxlcmd5IFNlcnZpY2UsIEJhZGFqb3og
VW5pdmVyc2l0eSBIb3NwaXRhbCwgQVJBRHlBTCBJbnN0aXR1dG8gZGUgU2FsdWQgQ2FybG9zIElJ
SSwgQmFkYWpveiwgU3BhaW4uJiN4RDtBbGxlcmd5IFNlcnZpY2UsIEhvc3BpdGFsIGRlIERvbiBC
ZW5pdG8sIEFSQUR5QUwgSW5zdGl0dXRvIGRlIFNhbHVkIENhcmxvcyBJSUksIERvbiBCZW5pdG8s
IFNwYWluLiYjeEQ7SG9zcGl0YWwgUGhhcm1hY3kgU2VydmljZSwgQmFkYWpveiBVbml2ZXJzaXR5
IEhvc3BpdGFsLCBCYWRham96LCBTcGFpbi4mI3hEO1VuaXZlcnNpdHkgSW5zdGl0dXRlIG9mIE1v
bGVjdWxhciBQYXRob2xvZ3kgQmlvbWFya2VycywgVU5FeCwgQVJBRHlBTCBJbnN0aXR1dG8gZGUg
U2FsdWQgQ2FybG9zIElJSSwgQ8OhY2VyZXMsIFNwYWluLjwvYXV0aC1hZGRyZXNzPjx0aXRsZXM+
PHRpdGxlPk91dGNvbWVzIGFuZCBMYWJvcmF0b3J5IGFuZCBDbGluaWNhbCBGaW5kaW5ncyBvZiBB
c3RobWEgYW5kIEFsbGVyZ2ljIFBhdGllbnRzIEFkbWl0dGVkIFdpdGggQ292aWQtMTkgaW4gYSBT
cGFuaXNoIFVuaXZlcnNpdHkgSG9zcGl0YWw8L3RpdGxlPjxzZWNvbmRhcnktdGl0bGU+RnJvbnQg
UGhhcm1hY29sPC9zZWNvbmRhcnktdGl0bGU+PC90aXRsZXM+PHBlcmlvZGljYWw+PGZ1bGwtdGl0
bGU+RnJvbnQgUGhhcm1hY29sPC9mdWxsLXRpdGxlPjwvcGVyaW9kaWNhbD48cGFnZXM+NTcwNzIx
PC9wYWdlcz48dm9sdW1lPjExPC92b2x1bWU+PGVkaXRpb24+MjAyMC8xMC8xMzwvZWRpdGlvbj48
a2V5d29yZHM+PGtleXdvcmQ+YWxsZXJneTwva2V5d29yZD48a2V5d29yZD5hc3RobWE8L2tleXdv
cmQ+PGtleXdvcmQ+Y2xpbmljYWwgb3V0Y29tZTwva2V5d29yZD48a2V5d29yZD5jb3JvbmF2aXJ1
cyBkaXNlYXNlIDIwMTk8L2tleXdvcmQ+PGtleXdvcmQ+c2V2ZXJlIGFjdXRlIHJlc3BpcmF0b3J5
IHN5bmRyb21lIGNvcm9uYXZpcnVzIDI8L2tleXdvcmQ+PC9rZXl3b3Jkcz48ZGF0ZXM+PHllYXI+
MjAyMDwveWVhcj48L2RhdGVzPjxpc2JuPjE2NjMtOTgxMiAoUHJpbnQpJiN4RDsxNjYzLTk4MTI8
L2lzYm4+PGFjY2Vzc2lvbi1udW0+MzMwNDE4MTE8L2FjY2Vzc2lvbi1udW0+PHVybHM+PC91cmxz
PjxjdXN0b20yPlBNQzc1MjUyMTc8L2N1c3RvbTI+PGVsZWN0cm9uaWMtcmVzb3VyY2UtbnVtPjEw
LjMzODkvZnBoYXIuMjAyMC41NzA3MjE8L2VsZWN0cm9uaWMtcmVzb3VyY2UtbnVtPjxyZW1vdGUt
ZGF0YWJhc2UtcHJvdmlkZXI+TkxNPC9yZW1vdGUtZGF0YWJhc2UtcHJvdmlkZXI+PGxhbmd1YWdl
PmVuZzwvbGFuZ3VhZ2U+PC9yZWNvcmQ+PC9DaXRlPjxDaXRlPjxBdXRob3I+TGVlPC9BdXRob3I+
PFllYXI+MjAyMDwvWWVhcj48UmVjTnVtPjIyPC9SZWNOdW0+PHJlY29yZD48cmVjLW51bWJlcj4y
MjwvcmVjLW51bWJlcj48Zm9yZWlnbi1rZXlzPjxrZXkgYXBwPSJFTiIgZGItaWQ9IjI1ZmRmMHQw
ajkyeDJrZWUwcjdwZHB6ZWVzNWF3c3MyNTV6cCIgdGltZXN0YW1wPSIxNjA0MTQ2ODgwIj4yMjwv
a2V5PjwvZm9yZWlnbi1rZXlzPjxyZWYtdHlwZSBuYW1lPSJKb3VybmFsIEFydGljbGUiPjE3PC9y
ZWYtdHlwZT48Y29udHJpYnV0b3JzPjxhdXRob3JzPjxhdXRob3I+TGVlLCBTLiBXLjwvYXV0aG9y
PjxhdXRob3I+SGEsIEUuIEsuPC9hdXRob3I+PGF1dGhvcj5ZZW5pb3ZhLCBBw5Y8L2F1dGhvcj48
YXV0aG9yPk1vb24sIFMuIFkuPC9hdXRob3I+PGF1dGhvcj5LaW0sIFMuIFkuPC9hdXRob3I+PGF1
dGhvcj5Lb2gsIEguIFkuPC9hdXRob3I+PGF1dGhvcj5ZYW5nLCBKLiBNLjwvYXV0aG9yPjxhdXRo
b3I+SmVvbmcsIFMuIEouPC9hdXRob3I+PGF1dGhvcj5Nb29uLCBTLiBKLjwvYXV0aG9yPjxhdXRo
b3I+Q2hvLCBKLiBZLjwvYXV0aG9yPjxhdXRob3I+WW9vLCBJLiBLLjwvYXV0aG9yPjxhdXRob3I+
WW9uLCBELiBLLjwvYXV0aG9yPjwvYXV0aG9ycz48L2NvbnRyaWJ1dG9ycz48YXV0aC1hZGRyZXNz
PkRlcGFydG1lbnQgb2YgRGF0YSBTY2llbmNlLCBTZWpvbmcgVW5pdmVyc2l0eSBDb2xsZWdlIG9m
IFNvZnR3YXJlIENvbnZlcmdlbmNlLCBTZW91bCwgS29yZWEgbHN3MjkyMEBnbWFpbC5jb20gbGVt
b25oZXJiMTJAY2hhLmFjLmtyIHlvbmtrYW5nQGdtYWlsLmNvbS4mI3hEO0RlcGFydG1lbnQgb2Yg
UGVkaWF0cmljcywgS2FuZ25hbSBTYWNyZWQgSGVhcnQgSG9zcGl0YWwsIEhhbGx5bSBVbml2ZXJz
aXR5IENvbGxlZ2Ugb2YgTWVkaWNpbmUsIFNlb3VsLCBLb3JlYS4mI3hEO0RpdmlzaW9uIG9mIEdh
c3Ryb2VudGVyb2xvZ3ksIERlcGFydG1lbnQgb2YgSW50ZXJuYWwgTWVkaWNpbmUsIFRva2F0IEdh
emlvc21hbnBhxZ9hIFVuaXZlcnNpdHkgRmFjdWx0eSBvZiBNZWRpY2luZSwgVG9rYXQsIFR1cmtl
eS4mI3hEO0RlcGFydG1lbnQgb2YgRGF0YSBTY2llbmNlLCBTZWpvbmcgVW5pdmVyc2l0eSBDb2xs
ZWdlIG9mIFNvZnR3YXJlIENvbnZlcmdlbmNlLCBTZW91bCwgS29yZWEuJiN4RDtEZXBhcnRtZW50
IG9mIE90b3JoaW5vbGFyeW5nb2xvZ3ktSGVhZCAmYW1wOyBOZWNrIFN1cmdlcnksIENIQSBCdW5k
YW5nIE1lZGljYWwgQ2VudGVyLCBDSEEgVW5pdmVyc2l0eSBTY2hvb2wgb2YgTWVkaWNpbmUsIFNl
b25nbmFtLCBLb3JlYS4mI3hEO0YuTS4gS2lyYnkgTmV1cm9iaW9sb2d5IENlbnRlciwgQm9zdG9u
IENoaWxkcmVuJmFwb3M7cyBIb3NwaXRhbCwgSGFydmFyZCBNZWRpY2FsIFNjaG9vbCwgQm9zdG9u
LCBNYXNzYWNodXNldHRzLCBVU0EuJiN4RDtEZXBhcnRtZW50IG9mIE9waHRoYWxtb2xvZ3ksIEFz
YW4gTWVkaWNhbCBDZW50ZXIsIFVuaXZlcnNpdHkgb2YgVWxzYW4gQ29sbGVnZSBvZiBNZWRpY2lu
ZSwgU2VvdWwsIEtvcmVhLiYjeEQ7RGVwYXJ0bWVudCBvZiBQZWRpYXRyaWNzLCBDSEEgQnVuZGFu
ZyBNZWRpY2FsIENlbnRlciwgQ0hBIFVuaXZlcnNpdHkgU2Nob29sIG9mIE1lZGljaW5lLCBTZW9u
Z25hbSwgS29yZWEuJiN4RDtEZXBhcnRtZW50IG9mIEludGVybmFsIE1lZGljaW5lLCBLYW5nYnVr
IFNhbXN1bmcgSG9zcGl0YWwsIFN1bmdreXVua3dhbiBVbml2ZXJzaXR5IFNjaG9vbCBvZiBNZWRp
Y2luZSwgU2VvdWwsIEtvcmVhLiYjeEQ7RGVwYXJ0bWVudCBvZiBHYXN0cm9lbnRlcm9sb2d5LCBD
SEEgQnVuZGFuZyBNZWRpY2FsIENlbnRlciwgQ0hBIFVuaXZlcnNpdHkgU2Nob29sIG9mIE1lZGlj
aW5lLCBTZW9uZ25hbSwgS29yZWEuJiN4RDtEZXBhcnRtZW50IG9mIEdhc3Ryb2VudGVyb2xvZ3ks
IENIQSBCdW5kYW5nIE1lZGljYWwgQ2VudGVyLCBDSEEgVW5pdmVyc2l0eSBTY2hvb2wgb2YgTWVk
aWNpbmUsIFNlb25nbmFtLCBLb3JlYSBsc3cyOTIwQGdtYWlsLmNvbSBsZW1vbmhlcmIxMkBjaGEu
YWMua3IgeW9ua2thbmdAZ21haWwuY29tLiYjeEQ7RGVwYXJ0bWVudCBvZiBQZWRpYXRyaWNzLCBD
SEEgQnVuZGFuZyBNZWRpY2FsIENlbnRlciwgQ0hBIFVuaXZlcnNpdHkgU2Nob29sIG9mIE1lZGlj
aW5lLCBTZW9uZ25hbSwgS29yZWEgbHN3MjkyMEBnbWFpbC5jb20gbGVtb25oZXJiMTJAY2hhLmFj
LmtyIHlvbmtrYW5nQGdtYWlsLmNvbS4mI3hEO0FybWVkIEZvcmNlIE1lZGljYWwgQ29tbWFuZCwg
UmVwdWJsaWMgb2YgS29yZWEgQXJtZWQgRm9yY2VzLCBTZW9uZ25hbSwgS29yZWEuPC9hdXRoLWFk
ZHJlc3M+PHRpdGxlcz48dGl0bGU+U2V2ZXJlIGNsaW5pY2FsIG91dGNvbWVzIG9mIENPVklELTE5
IGFzc29jaWF0ZWQgd2l0aCBwcm90b24gcHVtcCBpbmhpYml0b3JzOiBhIG5hdGlvbndpZGUgY29o
b3J0IHN0dWR5IHdpdGggcHJvcGVuc2l0eSBzY29yZSBtYXRjaGluZzwvdGl0bGU+PHNlY29uZGFy
eS10aXRsZT5HdXQ8L3NlY29uZGFyeS10aXRsZT48L3RpdGxlcz48cGVyaW9kaWNhbD48ZnVsbC10
aXRsZT5HdXQ8L2Z1bGwtdGl0bGU+PC9wZXJpb2RpY2FsPjxlZGl0aW9uPjIwMjAvMDgvMDE8L2Vk
aXRpb24+PGtleXdvcmRzPjxrZXl3b3JkPmVwaWRlbWlvbG9neTwva2V5d29yZD48a2V5d29yZD5w
cm90b24gcHVtcCBpbmhpYml0aW9uPC9rZXl3b3JkPjwva2V5d29yZHM+PGRhdGVzPjx5ZWFyPjIw
MjA8L3llYXI+PHB1Yi1kYXRlcz48ZGF0ZT5KdWwgMzA8L2RhdGU+PC9wdWItZGF0ZXM+PC9kYXRl
cz48aXNibj4wMDE3LTU3NDk8L2lzYm4+PGFjY2Vzc2lvbi1udW0+MzI3MzIzNjg8L2FjY2Vzc2lv
bi1udW0+PHVybHM+PC91cmxzPjxlbGVjdHJvbmljLXJlc291cmNlLW51bT4xMC4xMTM2L2d1dGpu
bC0yMDIwLTMyMjI0ODwvZWxlY3Ryb25pYy1yZXNvdXJjZS1udW0+PHJlbW90ZS1kYXRhYmFzZS1w
cm92aWRlcj5OTE08L3JlbW90ZS1kYXRhYmFzZS1wcm92aWRlcj48bGFuZ3VhZ2U+ZW5nPC9sYW5n
dWFnZT48L3JlY29yZD48L0NpdGU+PC9FbmROb3RlPgB=
</w:fldData>
        </w:fldChar>
      </w:r>
      <w:r w:rsidR="00EF7572" w:rsidRPr="00B70251">
        <w:rPr>
          <w:rFonts w:asciiTheme="majorBidi" w:hAnsiTheme="majorBidi" w:cstheme="majorBidi"/>
          <w:sz w:val="21"/>
          <w:szCs w:val="21"/>
        </w:rPr>
        <w:instrText xml:space="preserve"> ADDIN EN.CITE.DATA </w:instrText>
      </w:r>
      <w:r w:rsidR="00EF7572" w:rsidRPr="00B70251">
        <w:rPr>
          <w:rFonts w:asciiTheme="majorBidi" w:hAnsiTheme="majorBidi" w:cstheme="majorBidi"/>
          <w:sz w:val="21"/>
          <w:szCs w:val="21"/>
        </w:rPr>
      </w:r>
      <w:r w:rsidR="00EF7572" w:rsidRPr="00B70251">
        <w:rPr>
          <w:rFonts w:asciiTheme="majorBidi" w:hAnsiTheme="majorBidi" w:cstheme="majorBidi"/>
          <w:sz w:val="21"/>
          <w:szCs w:val="21"/>
        </w:rPr>
        <w:fldChar w:fldCharType="end"/>
      </w:r>
      <w:r w:rsidR="004A37BC" w:rsidRPr="00B70251">
        <w:rPr>
          <w:rFonts w:asciiTheme="majorBidi" w:hAnsiTheme="majorBidi" w:cstheme="majorBidi"/>
          <w:sz w:val="21"/>
          <w:szCs w:val="21"/>
        </w:rPr>
      </w:r>
      <w:r w:rsidR="004A37BC" w:rsidRPr="00B70251">
        <w:rPr>
          <w:rFonts w:asciiTheme="majorBidi" w:hAnsiTheme="majorBidi" w:cstheme="majorBidi"/>
          <w:sz w:val="21"/>
          <w:szCs w:val="21"/>
        </w:rPr>
        <w:fldChar w:fldCharType="separate"/>
      </w:r>
      <w:r w:rsidR="00EF7572" w:rsidRPr="00B70251">
        <w:rPr>
          <w:rFonts w:asciiTheme="majorBidi" w:hAnsiTheme="majorBidi" w:cstheme="majorBidi"/>
          <w:noProof/>
          <w:sz w:val="21"/>
          <w:szCs w:val="21"/>
        </w:rPr>
        <w:t>(García-Menaya et al., 2020; Lee et al., 2020)</w:t>
      </w:r>
      <w:r w:rsidR="004A37BC" w:rsidRPr="00B70251">
        <w:rPr>
          <w:rFonts w:asciiTheme="majorBidi" w:hAnsiTheme="majorBidi" w:cstheme="majorBidi"/>
          <w:sz w:val="21"/>
          <w:szCs w:val="21"/>
        </w:rPr>
        <w:fldChar w:fldCharType="end"/>
      </w:r>
      <w:r w:rsidR="004A37BC" w:rsidRPr="00B70251">
        <w:rPr>
          <w:rFonts w:asciiTheme="majorBidi" w:hAnsiTheme="majorBidi" w:cstheme="majorBidi"/>
          <w:sz w:val="21"/>
          <w:szCs w:val="21"/>
        </w:rPr>
        <w:t xml:space="preserve">. These findings </w:t>
      </w:r>
      <w:r w:rsidR="003D60DC" w:rsidRPr="00B70251">
        <w:rPr>
          <w:rFonts w:asciiTheme="majorBidi" w:hAnsiTheme="majorBidi" w:cstheme="majorBidi"/>
          <w:sz w:val="21"/>
          <w:szCs w:val="21"/>
        </w:rPr>
        <w:t>indicate</w:t>
      </w:r>
      <w:r w:rsidR="004A37BC" w:rsidRPr="00B70251">
        <w:rPr>
          <w:rFonts w:asciiTheme="majorBidi" w:hAnsiTheme="majorBidi" w:cstheme="majorBidi"/>
          <w:sz w:val="21"/>
          <w:szCs w:val="21"/>
        </w:rPr>
        <w:t xml:space="preserve"> that beside increased risk of infection with </w:t>
      </w:r>
      <w:r w:rsidR="003D60DC" w:rsidRPr="00B70251">
        <w:rPr>
          <w:rFonts w:asciiTheme="majorBidi" w:hAnsiTheme="majorBidi" w:cstheme="majorBidi"/>
          <w:sz w:val="21"/>
          <w:szCs w:val="21"/>
        </w:rPr>
        <w:t>SARS-CoV-2 among PPIs user, they are at high risk for the development of the sever form of the disease too.</w:t>
      </w:r>
    </w:p>
    <w:p w14:paraId="05CBE859" w14:textId="3C22E5BE" w:rsidR="00C04D53" w:rsidRPr="00B70251" w:rsidRDefault="003D60DC" w:rsidP="00966BD0">
      <w:pPr>
        <w:spacing w:line="276" w:lineRule="auto"/>
        <w:ind w:firstLine="360"/>
        <w:jc w:val="both"/>
        <w:rPr>
          <w:rFonts w:asciiTheme="majorBidi" w:hAnsiTheme="majorBidi" w:cstheme="majorBidi"/>
          <w:sz w:val="21"/>
          <w:szCs w:val="21"/>
          <w:lang w:bidi="fa-IR"/>
        </w:rPr>
      </w:pPr>
      <w:r w:rsidRPr="00B70251">
        <w:rPr>
          <w:rFonts w:asciiTheme="majorBidi" w:hAnsiTheme="majorBidi" w:cstheme="majorBidi"/>
          <w:sz w:val="21"/>
          <w:szCs w:val="21"/>
        </w:rPr>
        <w:t>The mechanism by which this class of drugs make</w:t>
      </w:r>
      <w:r w:rsidR="00DC33C8" w:rsidRPr="00B70251">
        <w:rPr>
          <w:rFonts w:asciiTheme="majorBidi" w:hAnsiTheme="majorBidi" w:cstheme="majorBidi"/>
          <w:sz w:val="21"/>
          <w:szCs w:val="21"/>
        </w:rPr>
        <w:t>s</w:t>
      </w:r>
      <w:r w:rsidRPr="00B70251">
        <w:rPr>
          <w:rFonts w:asciiTheme="majorBidi" w:hAnsiTheme="majorBidi" w:cstheme="majorBidi"/>
          <w:sz w:val="21"/>
          <w:szCs w:val="21"/>
        </w:rPr>
        <w:t xml:space="preserve"> the person susceptible for the SARS-CoV-2 infection may be due to decreased secretion of the gastric acid and as a consequence excessive growth of the virus in </w:t>
      </w:r>
      <w:r w:rsidR="0018094A" w:rsidRPr="00B70251">
        <w:rPr>
          <w:rFonts w:asciiTheme="majorBidi" w:hAnsiTheme="majorBidi" w:cstheme="majorBidi"/>
          <w:sz w:val="21"/>
          <w:szCs w:val="21"/>
        </w:rPr>
        <w:t>upper GI system and micro aspiration that eventuate to pneumonia</w:t>
      </w:r>
      <w:r w:rsidR="0018094A" w:rsidRPr="00B70251">
        <w:rPr>
          <w:rFonts w:asciiTheme="majorBidi" w:hAnsiTheme="majorBidi" w:cstheme="majorBidi"/>
          <w:sz w:val="21"/>
          <w:szCs w:val="21"/>
          <w:lang w:bidi="fa-IR"/>
        </w:rPr>
        <w:t xml:space="preserve"> </w:t>
      </w:r>
      <w:r w:rsidR="00F308C5" w:rsidRPr="00B70251">
        <w:rPr>
          <w:rFonts w:asciiTheme="majorBidi" w:hAnsiTheme="majorBidi" w:cstheme="majorBidi"/>
          <w:sz w:val="21"/>
          <w:szCs w:val="21"/>
        </w:rPr>
        <w:fldChar w:fldCharType="begin">
          <w:fldData xml:space="preserve">PEVuZE5vdGU+PENpdGU+PEF1dGhvcj5MdXhlbmJ1cmdlcjwvQXV0aG9yPjxZZWFyPjIwMjA8L1ll
YXI+PFJlY051bT4yOTwvUmVjTnVtPjxEaXNwbGF5VGV4dD4oTHV4ZW5idXJnZXIgZXQgYWwuLCAy
MDIwKTwvRGlzcGxheVRleHQ+PHJlY29yZD48cmVjLW51bWJlcj4yOTwvcmVjLW51bWJlcj48Zm9y
ZWlnbi1rZXlzPjxrZXkgYXBwPSJFTiIgZGItaWQ9IjI1ZmRmMHQwajkyeDJrZWUwcjdwZHB6ZWVz
NWF3c3MyNTV6cCIgdGltZXN0YW1wPSIxNjA1NTQ2MjY3Ij4yOTwva2V5PjwvZm9yZWlnbi1rZXlz
PjxyZWYtdHlwZSBuYW1lPSJKb3VybmFsIEFydGljbGUiPjE3PC9yZWYtdHlwZT48Y29udHJpYnV0
b3JzPjxhdXRob3JzPjxhdXRob3I+THV4ZW5idXJnZXIsIEguPC9hdXRob3I+PGF1dGhvcj5TdHVy
bSwgTC48L2F1dGhvcj48YXV0aG9yPkJpZXZlciwgUC48L2F1dGhvcj48YXV0aG9yPlJpZWcsIFMu
PC9hdXRob3I+PGF1dGhvcj5EdWVyc2NobWllZCwgRC48L2F1dGhvcj48YXV0aG9yPlNjaHVsdGhl
aXNzLCBNLjwvYXV0aG9yPjxhdXRob3I+TmV1bWFubi1IYWVmZWxpbiwgQy48L2F1dGhvcj48YXV0
aG9yPlRoaW1tZSwgUi48L2F1dGhvcj48YXV0aG9yPkJldHRpbmdlciwgRC48L2F1dGhvcj48L2F1
dGhvcnM+PC9jb250cmlidXRvcnM+PGF1dGgtYWRkcmVzcz5Gcm9tIHRoZSwgRGVwYXJ0bWVudCBv
ZiBNZWRpY2luZSBJSSwgRmFjdWx0eSBvZiBNZWRpY2luZSwgVW5pdmVyc2l0eSBNZWRpY2FsIENl
bnRlciAtIFVuaXZlcnNpdHkgb2YgRnJlaWJ1cmcsIEZyZWlidXJnLCBHZXJtYW55LiYjeEQ7SU1N
LVBBQ1QsIEZhY3VsdHkgb2YgTWVkaWNpbmUsIFVuaXZlcnNpdHkgb2YgRnJlaWJ1cmcsIEZyZWli
dXJnLCBHZXJtYW55LiYjeEQ7RGVwYXJ0bWVudCBvZiBNZWRpY2luZSBJSUkgKEludGVyZGlzY2lw
bGluYXJ5IE1lZGljYWwgSW50ZW5zaXZlIENhcmUpLCBGYWN1bHR5IG9mIE1lZGljaW5lLCBVbml2
ZXJzaXR5IE1lZGljYWwgQ2VudGVyIC0gVW5pdmVyc2l0eSBvZiBGcmVpYnVyZywgRnJlaWJ1cmcs
IEdlcm1hbnkuJiN4RDtEZXBhcnRtZW50IG9mIENhcmRpb2xvZ3kgYW5kIEFuZ2lvbG9neSBJLCBI
ZWFydCBDZW50ZXIsIFVuaXZlcnNpdHkgb2YgRnJlaWJ1cmcsIEZyZWlidXJnLCBHZXJtYW55LiYj
eEQ7QmVydGEtT3R0ZW5zdGVpbi1Qcm9ncmFtbWUsIEZhY3VsdHkgb2YgTWVkaWNpbmUsIFVuaXZl
cnNpdHkgb2YgRnJlaWJ1cmcsIEZyZWlidXJnLCBHZXJtYW55LjwvYXV0aC1hZGRyZXNzPjx0aXRs
ZXM+PHRpdGxlPlRyZWF0bWVudCB3aXRoIHByb3RvbiBwdW1wIGluaGliaXRvcnMgaW5jcmVhc2Vz
IHRoZSByaXNrIG9mIHNlY29uZGFyeSBpbmZlY3Rpb25zIGFuZCBBUkRTIGluIGhvc3BpdGFsaXpl
ZCBwYXRpZW50cyB3aXRoIENPVklELTE5OiBjb2luY2lkZW5jZSBvciB1bmRlcmVzdGltYXRlZCBy
aXNrIGZhY3Rvcj88L3RpdGxlPjxzZWNvbmRhcnktdGl0bGU+SiBJbnRlcm4gTWVkPC9zZWNvbmRh
cnktdGl0bGU+PC90aXRsZXM+PHBlcmlvZGljYWw+PGZ1bGwtdGl0bGU+SiBJbnRlcm4gTWVkPC9m
dWxsLXRpdGxlPjwvcGVyaW9kaWNhbD48ZWRpdGlvbj4yMDIwLzA3LzAyPC9lZGl0aW9uPjxkYXRl
cz48eWVhcj4yMDIwPC95ZWFyPjxwdWItZGF0ZXM+PGRhdGU+SnVsIDE8L2RhdGU+PC9wdWItZGF0
ZXM+PC9kYXRlcz48aXNibj4wOTU0LTY4MjAgKFByaW50KSYjeEQ7MDk1NC02ODIwPC9pc2JuPjxh
Y2Nlc3Npb24tbnVtPjMyNjA4NTQ2PC9hY2Nlc3Npb24tbnVtPjx1cmxzPjwvdXJscz48Y3VzdG9t
Mj5QTUM3MzYxNjM2IEZyZWlidXJnLiBEQiBpcyBzdXBwb3J0ZWQgYnkgdGhlIEJlcnRh4oCQT3R0
ZW5zdGVpbuKAkFByb2dyYW1tZSwgRmFjdWx0eSBvZiBNZWRpY2luZSwgVW5pdmVyc2l0eSBvZiBG
cmVpYnVyZy4gVGhlcmUgd2FzIG5vIGZ1bmRpbmcgZm9yIHRoaXMgc3R1ZHkuIFRoZSBvdGhlciBh
dXRob3JzIGhhdmUgbm90aGluZyB0byBkZWNsYXJlIHdpdGggcmVnYXJkIHRvIHRoaXMgd29yay48
L2N1c3RvbTI+PGVsZWN0cm9uaWMtcmVzb3VyY2UtbnVtPjEwLjExMTEvam9pbS4xMzEyMTwvZWxl
Y3Ryb25pYy1yZXNvdXJjZS1udW0+PHJlbW90ZS1kYXRhYmFzZS1wcm92aWRlcj5OTE08L3JlbW90
ZS1kYXRhYmFzZS1wcm92aWRlcj48bGFuZ3VhZ2U+ZW5nPC9sYW5ndWFnZT48L3JlY29yZD48L0Np
dGU+PC9FbmROb3RlPgB=
</w:fldData>
        </w:fldChar>
      </w:r>
      <w:r w:rsidR="00EF7572" w:rsidRPr="00B70251">
        <w:rPr>
          <w:rFonts w:asciiTheme="majorBidi" w:hAnsiTheme="majorBidi" w:cstheme="majorBidi"/>
          <w:sz w:val="21"/>
          <w:szCs w:val="21"/>
        </w:rPr>
        <w:instrText xml:space="preserve"> ADDIN EN.CITE </w:instrText>
      </w:r>
      <w:r w:rsidR="00EF7572" w:rsidRPr="00B70251">
        <w:rPr>
          <w:rFonts w:asciiTheme="majorBidi" w:hAnsiTheme="majorBidi" w:cstheme="majorBidi"/>
          <w:sz w:val="21"/>
          <w:szCs w:val="21"/>
        </w:rPr>
        <w:fldChar w:fldCharType="begin">
          <w:fldData xml:space="preserve">PEVuZE5vdGU+PENpdGU+PEF1dGhvcj5MdXhlbmJ1cmdlcjwvQXV0aG9yPjxZZWFyPjIwMjA8L1ll
YXI+PFJlY051bT4yOTwvUmVjTnVtPjxEaXNwbGF5VGV4dD4oTHV4ZW5idXJnZXIgZXQgYWwuLCAy
MDIwKTwvRGlzcGxheVRleHQ+PHJlY29yZD48cmVjLW51bWJlcj4yOTwvcmVjLW51bWJlcj48Zm9y
ZWlnbi1rZXlzPjxrZXkgYXBwPSJFTiIgZGItaWQ9IjI1ZmRmMHQwajkyeDJrZWUwcjdwZHB6ZWVz
NWF3c3MyNTV6cCIgdGltZXN0YW1wPSIxNjA1NTQ2MjY3Ij4yOTwva2V5PjwvZm9yZWlnbi1rZXlz
PjxyZWYtdHlwZSBuYW1lPSJKb3VybmFsIEFydGljbGUiPjE3PC9yZWYtdHlwZT48Y29udHJpYnV0
b3JzPjxhdXRob3JzPjxhdXRob3I+THV4ZW5idXJnZXIsIEguPC9hdXRob3I+PGF1dGhvcj5TdHVy
bSwgTC48L2F1dGhvcj48YXV0aG9yPkJpZXZlciwgUC48L2F1dGhvcj48YXV0aG9yPlJpZWcsIFMu
PC9hdXRob3I+PGF1dGhvcj5EdWVyc2NobWllZCwgRC48L2F1dGhvcj48YXV0aG9yPlNjaHVsdGhl
aXNzLCBNLjwvYXV0aG9yPjxhdXRob3I+TmV1bWFubi1IYWVmZWxpbiwgQy48L2F1dGhvcj48YXV0
aG9yPlRoaW1tZSwgUi48L2F1dGhvcj48YXV0aG9yPkJldHRpbmdlciwgRC48L2F1dGhvcj48L2F1
dGhvcnM+PC9jb250cmlidXRvcnM+PGF1dGgtYWRkcmVzcz5Gcm9tIHRoZSwgRGVwYXJ0bWVudCBv
ZiBNZWRpY2luZSBJSSwgRmFjdWx0eSBvZiBNZWRpY2luZSwgVW5pdmVyc2l0eSBNZWRpY2FsIENl
bnRlciAtIFVuaXZlcnNpdHkgb2YgRnJlaWJ1cmcsIEZyZWlidXJnLCBHZXJtYW55LiYjeEQ7SU1N
LVBBQ1QsIEZhY3VsdHkgb2YgTWVkaWNpbmUsIFVuaXZlcnNpdHkgb2YgRnJlaWJ1cmcsIEZyZWli
dXJnLCBHZXJtYW55LiYjeEQ7RGVwYXJ0bWVudCBvZiBNZWRpY2luZSBJSUkgKEludGVyZGlzY2lw
bGluYXJ5IE1lZGljYWwgSW50ZW5zaXZlIENhcmUpLCBGYWN1bHR5IG9mIE1lZGljaW5lLCBVbml2
ZXJzaXR5IE1lZGljYWwgQ2VudGVyIC0gVW5pdmVyc2l0eSBvZiBGcmVpYnVyZywgRnJlaWJ1cmcs
IEdlcm1hbnkuJiN4RDtEZXBhcnRtZW50IG9mIENhcmRpb2xvZ3kgYW5kIEFuZ2lvbG9neSBJLCBI
ZWFydCBDZW50ZXIsIFVuaXZlcnNpdHkgb2YgRnJlaWJ1cmcsIEZyZWlidXJnLCBHZXJtYW55LiYj
eEQ7QmVydGEtT3R0ZW5zdGVpbi1Qcm9ncmFtbWUsIEZhY3VsdHkgb2YgTWVkaWNpbmUsIFVuaXZl
cnNpdHkgb2YgRnJlaWJ1cmcsIEZyZWlidXJnLCBHZXJtYW55LjwvYXV0aC1hZGRyZXNzPjx0aXRs
ZXM+PHRpdGxlPlRyZWF0bWVudCB3aXRoIHByb3RvbiBwdW1wIGluaGliaXRvcnMgaW5jcmVhc2Vz
IHRoZSByaXNrIG9mIHNlY29uZGFyeSBpbmZlY3Rpb25zIGFuZCBBUkRTIGluIGhvc3BpdGFsaXpl
ZCBwYXRpZW50cyB3aXRoIENPVklELTE5OiBjb2luY2lkZW5jZSBvciB1bmRlcmVzdGltYXRlZCBy
aXNrIGZhY3Rvcj88L3RpdGxlPjxzZWNvbmRhcnktdGl0bGU+SiBJbnRlcm4gTWVkPC9zZWNvbmRh
cnktdGl0bGU+PC90aXRsZXM+PHBlcmlvZGljYWw+PGZ1bGwtdGl0bGU+SiBJbnRlcm4gTWVkPC9m
dWxsLXRpdGxlPjwvcGVyaW9kaWNhbD48ZWRpdGlvbj4yMDIwLzA3LzAyPC9lZGl0aW9uPjxkYXRl
cz48eWVhcj4yMDIwPC95ZWFyPjxwdWItZGF0ZXM+PGRhdGU+SnVsIDE8L2RhdGU+PC9wdWItZGF0
ZXM+PC9kYXRlcz48aXNibj4wOTU0LTY4MjAgKFByaW50KSYjeEQ7MDk1NC02ODIwPC9pc2JuPjxh
Y2Nlc3Npb24tbnVtPjMyNjA4NTQ2PC9hY2Nlc3Npb24tbnVtPjx1cmxzPjwvdXJscz48Y3VzdG9t
Mj5QTUM3MzYxNjM2IEZyZWlidXJnLiBEQiBpcyBzdXBwb3J0ZWQgYnkgdGhlIEJlcnRh4oCQT3R0
ZW5zdGVpbuKAkFByb2dyYW1tZSwgRmFjdWx0eSBvZiBNZWRpY2luZSwgVW5pdmVyc2l0eSBvZiBG
cmVpYnVyZy4gVGhlcmUgd2FzIG5vIGZ1bmRpbmcgZm9yIHRoaXMgc3R1ZHkuIFRoZSBvdGhlciBh
dXRob3JzIGhhdmUgbm90aGluZyB0byBkZWNsYXJlIHdpdGggcmVnYXJkIHRvIHRoaXMgd29yay48
L2N1c3RvbTI+PGVsZWN0cm9uaWMtcmVzb3VyY2UtbnVtPjEwLjExMTEvam9pbS4xMzEyMTwvZWxl
Y3Ryb25pYy1yZXNvdXJjZS1udW0+PHJlbW90ZS1kYXRhYmFzZS1wcm92aWRlcj5OTE08L3JlbW90
ZS1kYXRhYmFzZS1wcm92aWRlcj48bGFuZ3VhZ2U+ZW5nPC9sYW5ndWFnZT48L3JlY29yZD48L0Np
dGU+PC9FbmROb3RlPgB=
</w:fldData>
        </w:fldChar>
      </w:r>
      <w:r w:rsidR="00EF7572" w:rsidRPr="00B70251">
        <w:rPr>
          <w:rFonts w:asciiTheme="majorBidi" w:hAnsiTheme="majorBidi" w:cstheme="majorBidi"/>
          <w:sz w:val="21"/>
          <w:szCs w:val="21"/>
        </w:rPr>
        <w:instrText xml:space="preserve"> ADDIN EN.CITE.DATA </w:instrText>
      </w:r>
      <w:r w:rsidR="00EF7572" w:rsidRPr="00B70251">
        <w:rPr>
          <w:rFonts w:asciiTheme="majorBidi" w:hAnsiTheme="majorBidi" w:cstheme="majorBidi"/>
          <w:sz w:val="21"/>
          <w:szCs w:val="21"/>
        </w:rPr>
      </w:r>
      <w:r w:rsidR="00EF7572" w:rsidRPr="00B70251">
        <w:rPr>
          <w:rFonts w:asciiTheme="majorBidi" w:hAnsiTheme="majorBidi" w:cstheme="majorBidi"/>
          <w:sz w:val="21"/>
          <w:szCs w:val="21"/>
        </w:rPr>
        <w:fldChar w:fldCharType="end"/>
      </w:r>
      <w:r w:rsidR="00F308C5" w:rsidRPr="00B70251">
        <w:rPr>
          <w:rFonts w:asciiTheme="majorBidi" w:hAnsiTheme="majorBidi" w:cstheme="majorBidi"/>
          <w:sz w:val="21"/>
          <w:szCs w:val="21"/>
        </w:rPr>
      </w:r>
      <w:r w:rsidR="00F308C5" w:rsidRPr="00B70251">
        <w:rPr>
          <w:rFonts w:asciiTheme="majorBidi" w:hAnsiTheme="majorBidi" w:cstheme="majorBidi"/>
          <w:sz w:val="21"/>
          <w:szCs w:val="21"/>
        </w:rPr>
        <w:fldChar w:fldCharType="separate"/>
      </w:r>
      <w:r w:rsidR="00EF7572" w:rsidRPr="00B70251">
        <w:rPr>
          <w:rFonts w:asciiTheme="majorBidi" w:hAnsiTheme="majorBidi" w:cstheme="majorBidi"/>
          <w:noProof/>
          <w:sz w:val="21"/>
          <w:szCs w:val="21"/>
        </w:rPr>
        <w:t>(Luxenburger et al., 2020)</w:t>
      </w:r>
      <w:r w:rsidR="00F308C5" w:rsidRPr="00B70251">
        <w:rPr>
          <w:rFonts w:asciiTheme="majorBidi" w:hAnsiTheme="majorBidi" w:cstheme="majorBidi"/>
          <w:sz w:val="21"/>
          <w:szCs w:val="21"/>
        </w:rPr>
        <w:fldChar w:fldCharType="end"/>
      </w:r>
      <w:r w:rsidR="00C04D53" w:rsidRPr="00B70251">
        <w:rPr>
          <w:rFonts w:asciiTheme="majorBidi" w:hAnsiTheme="majorBidi" w:cstheme="majorBidi"/>
          <w:sz w:val="21"/>
          <w:szCs w:val="21"/>
        </w:rPr>
        <w:t xml:space="preserve">. </w:t>
      </w:r>
      <w:r w:rsidR="00356DBE" w:rsidRPr="00B70251">
        <w:rPr>
          <w:rFonts w:asciiTheme="majorBidi" w:hAnsiTheme="majorBidi" w:cstheme="majorBidi"/>
          <w:sz w:val="21"/>
          <w:szCs w:val="21"/>
        </w:rPr>
        <w:t xml:space="preserve">Findings of Narjes Saheb Sharif-Askari and teammates </w:t>
      </w:r>
      <w:r w:rsidR="004236D8" w:rsidRPr="00B70251">
        <w:rPr>
          <w:rFonts w:asciiTheme="majorBidi" w:hAnsiTheme="majorBidi" w:cstheme="majorBidi"/>
          <w:sz w:val="21"/>
          <w:szCs w:val="21"/>
        </w:rPr>
        <w:t xml:space="preserve">in </w:t>
      </w:r>
      <w:r w:rsidR="009F5A47" w:rsidRPr="00B70251">
        <w:rPr>
          <w:rFonts w:asciiTheme="majorBidi" w:hAnsiTheme="majorBidi" w:cstheme="majorBidi"/>
          <w:sz w:val="21"/>
          <w:szCs w:val="21"/>
        </w:rPr>
        <w:t xml:space="preserve">two </w:t>
      </w:r>
      <w:r w:rsidR="00152801" w:rsidRPr="00B70251">
        <w:rPr>
          <w:rFonts w:asciiTheme="majorBidi" w:hAnsiTheme="majorBidi" w:cstheme="majorBidi"/>
          <w:sz w:val="21"/>
          <w:szCs w:val="21"/>
        </w:rPr>
        <w:t>separate</w:t>
      </w:r>
      <w:r w:rsidR="009F5A47" w:rsidRPr="00B70251">
        <w:rPr>
          <w:rFonts w:asciiTheme="majorBidi" w:hAnsiTheme="majorBidi" w:cstheme="majorBidi"/>
          <w:sz w:val="21"/>
          <w:szCs w:val="21"/>
        </w:rPr>
        <w:t xml:space="preserve"> </w:t>
      </w:r>
      <w:r w:rsidR="009F5A47" w:rsidRPr="00B70251">
        <w:rPr>
          <w:rFonts w:asciiTheme="majorBidi" w:hAnsiTheme="majorBidi" w:cstheme="majorBidi"/>
          <w:i/>
          <w:iCs/>
          <w:sz w:val="21"/>
          <w:szCs w:val="21"/>
        </w:rPr>
        <w:t>in vitro</w:t>
      </w:r>
      <w:r w:rsidR="004236D8" w:rsidRPr="00B70251">
        <w:rPr>
          <w:rFonts w:asciiTheme="majorBidi" w:hAnsiTheme="majorBidi" w:cstheme="majorBidi"/>
          <w:sz w:val="21"/>
          <w:szCs w:val="21"/>
        </w:rPr>
        <w:t xml:space="preserve"> research</w:t>
      </w:r>
      <w:r w:rsidR="009F5A47" w:rsidRPr="00B70251">
        <w:rPr>
          <w:rFonts w:asciiTheme="majorBidi" w:hAnsiTheme="majorBidi" w:cstheme="majorBidi"/>
          <w:sz w:val="21"/>
          <w:szCs w:val="21"/>
        </w:rPr>
        <w:t>es</w:t>
      </w:r>
      <w:r w:rsidR="004236D8" w:rsidRPr="00B70251">
        <w:rPr>
          <w:rFonts w:asciiTheme="majorBidi" w:hAnsiTheme="majorBidi" w:cstheme="majorBidi"/>
          <w:sz w:val="21"/>
          <w:szCs w:val="21"/>
        </w:rPr>
        <w:t xml:space="preserve"> </w:t>
      </w:r>
      <w:r w:rsidR="00356DBE" w:rsidRPr="00B70251">
        <w:rPr>
          <w:rFonts w:asciiTheme="majorBidi" w:hAnsiTheme="majorBidi" w:cstheme="majorBidi"/>
          <w:sz w:val="21"/>
          <w:szCs w:val="21"/>
        </w:rPr>
        <w:t xml:space="preserve">revealed another aspect of the underlying mechanism for the increased risk of </w:t>
      </w:r>
      <w:r w:rsidR="004236D8" w:rsidRPr="00B70251">
        <w:rPr>
          <w:rFonts w:asciiTheme="majorBidi" w:hAnsiTheme="majorBidi" w:cstheme="majorBidi"/>
          <w:sz w:val="21"/>
          <w:szCs w:val="21"/>
        </w:rPr>
        <w:t xml:space="preserve">SARS-CoV-2 infection with PPIs use. They detected high degree of the expression of SARS-cov-2 entry receptors in kidney and liver tissue concomitant with PPIs use </w:t>
      </w:r>
      <w:r w:rsidR="004236D8" w:rsidRPr="00B70251">
        <w:rPr>
          <w:rFonts w:asciiTheme="majorBidi" w:hAnsiTheme="majorBidi" w:cstheme="majorBidi"/>
          <w:sz w:val="21"/>
          <w:szCs w:val="21"/>
        </w:rPr>
        <w:fldChar w:fldCharType="begin">
          <w:fldData xml:space="preserve">PEVuZE5vdGU+PENpdGU+PEF1dGhvcj5TYWhlYiBTaGFyaWYtQXNrYXJpPC9BdXRob3I+PFllYXI+
MjAyMDwvWWVhcj48UmVjTnVtPjIwPC9SZWNOdW0+PERpc3BsYXlUZXh0PihTYWhlYiBTaGFyaWYt
QXNrYXJpLCBTYWhlYiBTaGFyaWYtQXNrYXJpLCBBbGFiZWQsIGV0IGFsLiwgMjAyMDsgU2FoZWIg
U2hhcmlmLUFza2FyaSwgU2FoZWIgU2hhcmlmLUFza2FyaSwgTWRraGFuYSwgZXQgYWwuLCAyMDIw
KTwvRGlzcGxheVRleHQ+PHJlY29yZD48cmVjLW51bWJlcj4yMDwvcmVjLW51bWJlcj48Zm9yZWln
bi1rZXlzPjxrZXkgYXBwPSJFTiIgZGItaWQ9IjI1ZmRmMHQwajkyeDJrZWUwcjdwZHB6ZWVzNWF3
c3MyNTV6cCIgdGltZXN0YW1wPSIxNjA0MDYzMzM4Ij4yMDwva2V5PjwvZm9yZWlnbi1rZXlzPjxy
ZWYtdHlwZSBuYW1lPSJKb3VybmFsIEFydGljbGUiPjE3PC9yZWYtdHlwZT48Y29udHJpYnV0b3Jz
PjxhdXRob3JzPjxhdXRob3I+U2FoZWIgU2hhcmlmLUFza2FyaSwgTi48L2F1dGhvcj48YXV0aG9y
PlNhaGViIFNoYXJpZi1Bc2thcmksIEYuPC9hdXRob3I+PGF1dGhvcj5BbGFiZWQsIE0uPC9hdXRo
b3I+PGF1dGhvcj5UYXlvdW4sIEEuIEEuPC9hdXRob3I+PGF1dGhvcj5Mb25leSwgVC48L2F1dGhv
cj48YXV0aG9yPlVkZGluLCBNLjwvYXV0aG9yPjxhdXRob3I+U2Vub2ssIEEuPC9hdXRob3I+PGF1
dGhvcj5BbCBIZWlhbHksIFMuPC9hdXRob3I+PGF1dGhvcj5IYW1vdWRpLCBSLjwvYXV0aG9yPjxh
dXRob3I+S2FzaG91ciwgVC48L2F1dGhvcj48YXV0aG9yPkFsc2hlaWtoLUFsaSwgQS48L2F1dGhv
cj48YXV0aG9yPkhhbWlkLCBRLjwvYXV0aG9yPjxhdXRob3I+SGFsd2FuaSwgUi48L2F1dGhvcj48
L2F1dGhvcnM+PC9jb250cmlidXRvcnM+PGF1dGgtYWRkcmVzcz5TaGFyamFoIEluc3RpdHV0ZSBv
ZiBNZWRpY2FsIFJlc2VhcmNoLCBDb2xsZWdlIG9mIE1lZGljaW5lLCBVbml2ZXJzaXR5IG9mIFNo
YXJqYWgsIFNoYXJqYWgsIFVuaXRlZCBBcmFiIEVtaXJhdGVzLiYjeEQ7QWwgSmFsaWxhIEdlbm9t
aWNzIENlbnRlciwgQWwgSmFsaWxhIENoaWxkcmVuJmFwb3M7cyBIb3NwaXRhbCwgRHViYWksIFVu
aXRlZCBBcmFiIEVtaXJhdGVzLiYjeEQ7Q29sbGVnZSBvZiBNZWRpY2luZSwgTW9oYW1tZWQgQmlu
IFJhc2hpZCBVbml2ZXJzaXR5IG9mIE1lZGljaW5lIGFuZCBIZWFsdGggU2NpZW5jZXMsIER1YmFp
LCBVbml0ZWQgQXJhYiBFbWlyYXRlcy4mI3hEO01lYWtpbnMtQ2hyaXN0aWUgTGFib3JhdG9yaWVz
LCBSZXNlYXJjaCBJbnN0aXR1dGUgb2YgdGhlIE1jR2lsbCBVbml2ZXJzaXR5IEhlYWx0aHkgQ2Vu
dGVyLCBNY0dpbGwgVW5pdmVyc2l0eSwgTW9udHJlYWwsIFF1ZWJlYywgQ2FuYWRhLiYjeEQ7RGVw
YXJ0bWVudCBvZiBDbGluaWNhbCBTY2llbmNlcywgQ29sbGVnZSBvZiBNZWRpY2luZSwgVW5pdmVy
c2l0eSBvZiBTaGFyamFoLCBTaGFyamFoLCBVbml0ZWQgQXJhYiBFbWlyYXRlcy4mI3hEO0RlcGFy
dG1lbnQgb2YgQ2FyZGlvbG9neSwgS2luZyBGYWhhZCBDYXJkaWFjIENlbnRlciwgS2luZyBTYXVk
IFVuaXZlcnNpdHkgTWVkaWNhbCBDaXR5LCBSaXlhZGgsIFNhdWRpIEFyYWJpYS4mI3hEO1ByaW5j
ZSBBYmR1bGxhaCBCZW4gS2hhbGVkIENlbGlhYyBEaXNlYXNlIFJlc2VhcmNoIENoYWlyLCBEZXBh
cnRtZW50IG9mIFBlZGlhdHJpY3MsIEZhY3VsdHkgb2YgTWVkaWNpbmUsIEtpbmcgU2F1ZCBVbml2
ZXJzaXR5LCBSaXlhZGgsIFNhdWRpIEFyYWJpYS48L2F1dGgtYWRkcmVzcz48dGl0bGVzPjx0aXRs
ZT5FZmZlY3Qgb2YgQ29tbW9uIE1lZGljYXRpb25zIG9uIHRoZSBFeHByZXNzaW9uIG9mIFNBUlMt
Q29WLTIgRW50cnkgUmVjZXB0b3JzIGluIEtpZG5leSBUaXNzdWU8L3RpdGxlPjxzZWNvbmRhcnkt
dGl0bGU+Q2xpbiBUcmFuc2wgU2NpPC9zZWNvbmRhcnktdGl0bGU+PC90aXRsZXM+PHBlcmlvZGlj
YWw+PGZ1bGwtdGl0bGU+Q2xpbiBUcmFuc2wgU2NpPC9mdWxsLXRpdGxlPjwvcGVyaW9kaWNhbD48
ZWRpdGlvbj4yMDIwLzA4LzE4PC9lZGl0aW9uPjxkYXRlcz48eWVhcj4yMDIwPC95ZWFyPjxwdWIt
ZGF0ZXM+PGRhdGU+QXVnIDE2PC9kYXRlPjwvcHViLWRhdGVzPjwvZGF0ZXM+PGlzYm4+MTc1Mi04
MDU0IChQcmludCkmI3hEOzE3NTItODA1NDwvaXNibj48YWNjZXNzaW9uLW51bT4zMjc5OTQyMzwv
YWNjZXNzaW9uLW51bT48dXJscz48L3VybHM+PGN1c3RvbTI+UE1DNzQ2MTQ1NzwvY3VzdG9tMj48
ZWxlY3Ryb25pYy1yZXNvdXJjZS1udW0+MTAuMTExMS9jdHMuMTI4NjI8L2VsZWN0cm9uaWMtcmVz
b3VyY2UtbnVtPjxyZW1vdGUtZGF0YWJhc2UtcHJvdmlkZXI+TkxNPC9yZW1vdGUtZGF0YWJhc2Ut
cHJvdmlkZXI+PGxhbmd1YWdlPmVuZzwvbGFuZ3VhZ2U+PC9yZWNvcmQ+PC9DaXRlPjxDaXRlPjxB
dXRob3I+U2FoZWIgU2hhcmlmLUFza2FyaTwvQXV0aG9yPjxZZWFyPjIwMjA8L1llYXI+PFJlY051
bT4xOTwvUmVjTnVtPjxyZWNvcmQ+PHJlYy1udW1iZXI+MTk8L3JlYy1udW1iZXI+PGZvcmVpZ24t
a2V5cz48a2V5IGFwcD0iRU4iIGRiLWlkPSIyNWZkZjB0MGo5Mngya2VlMHI3cGRwemVlczVhd3Nz
MjU1enAiIHRpbWVzdGFtcD0iMTYwNDA2MzI0NCI+MTk8L2tleT48L2ZvcmVpZ24ta2V5cz48cmVm
LXR5cGUgbmFtZT0iSm91cm5hbCBBcnRpY2xlIj4xNzwvcmVmLXR5cGU+PGNvbnRyaWJ1dG9ycz48
YXV0aG9ycz48YXV0aG9yPlNhaGViIFNoYXJpZi1Bc2thcmksIE4uPC9hdXRob3I+PGF1dGhvcj5T
YWhlYiBTaGFyaWYtQXNrYXJpLCBGLjwvYXV0aG9yPjxhdXRob3I+TWRraGFuYSwgQi48L2F1dGhv
cj48YXV0aG9yPkFsIEhlaWFseSwgUy48L2F1dGhvcj48YXV0aG9yPlJhdGVtaSwgRS48L2F1dGhv
cj48YXV0aG9yPkFsZ2hhbWRpLCBNLjwvYXV0aG9yPjxhdXRob3I+QWJ1c25hbmEsIFMuPC9hdXRo
b3I+PGF1dGhvcj5LYXNob3VyLCBULjwvYXV0aG9yPjxhdXRob3I+SGFtaWQsIFEuPC9hdXRob3I+
PGF1dGhvcj5IYWx3YW5pLCBSLjwvYXV0aG9yPjwvYXV0aG9ycz48L2NvbnRyaWJ1dG9ycz48YXV0
aC1hZGRyZXNzPkNvbGxlZ2Ugb2YgTWVkaWNpbmUsIFNoYXJqYWggSW5zdGl0dXRlIG9mIE1lZGlj
YWwgUmVzZWFyY2gsIFVuaXZlcnNpdHkgb2YgU2hhcmphaCwgUC5PLiBCb3ggMjcyNzIsIFNoYXJq
YWgsIFVuaXRlZCBBcmFiIEVtaXJhdGVzLiYjeEQ7Q29sbGVnZSBvZiBNZWRpY2luZSwgTW9oYW1t
ZWQgQmluIFJhc2hpZCBVbml2ZXJzaXR5IG9mIE1lZGljaW5lIGFuZCBIZWFsdGggU2NpZW5jZXMs
IER1YmFpLCBVbml0ZWQgQXJhYiBFbWlyYXRlcy4mI3hEO01lYWtpbnMtQ2hyaXN0aWUgTGFib3Jh
dG9yaWVzLCBSZXNlYXJjaCBJbnN0aXR1dGUgb2YgdGhlIE1jR2lsbCBVbml2ZXJzaXR5IEhlYWx0
aHkgQ2VudGVyLCBNY0dpbGwgVW5pdmVyc2l0eSwgTW9udHJlYWwsIFFDLCBDYW5hZGEuJiN4RDtE
ZXBhcnRtZW50IG9mIENoZW1pY2FsIGFuZCBQcm9jZXNzIEVuZ2luZWVyaW5nIFRlY2hub2xvZ3ks
IEp1YmFpbCBJbmR1c3RyaWFsIENvbGxlZ2UsIEp1YmFpbCBJbmR1c3RyaWFsIENpdHksIEFsIEp1
YmFpbCwgU2F1ZGkgQXJhYmlhLiYjeEQ7RGVwYXJ0bWVudCBvZiBQZWRpYXRyaWNzLCBNZWRpY2Fs
IEdlbmV0aWMgRGl2aXNpb24sIENvbGxlZ2Ugb2YgTWVkaWNpbmUsIEtpbmcgU2F1ZCBVbml2ZXJz
aXR5LCBSaXlhZGgsIFNhdWRpIEFyYWJpYS4mI3hEO0RlcGFydG1lbnQgb2YgQ2xpbmljYWwgU2Np
ZW5jZXMsIENvbGxlZ2Ugb2YgTWVkaWNpbmUsIFVuaXZlcnNpdHkgb2YgU2hhcmphaCwgU2hhcmph
aCwgVW5pdGVkIEFyYWIgRW1pcmF0ZXMuJiN4RDtEaWFiZXRlcyBhbmQgRW5kb2NyaW5vbG9neSBE
ZXBhcnRtZW50LCBVbml2ZXJzaXR5IEhvc3BpdGFsIFNoYXJqYWgsIFNoYXJqYWgsIFVuaXRlZCBB
cmFiIEVtaXJhdGVzLiYjeEQ7RGVwYXJ0bWVudCBvZiBDYXJkaW9sb2d5LCBLaW5nIEZhaGFkIENh
cmRpYWMgQ2VudGVyLCBLaW5nIFNhdWQgVW5pdmVyc2l0eSBNZWRpY2FsIENpdHksIFJpeWFkaCwg
U2F1ZGkgQXJhYmlhLiYjeEQ7Q29sbGVnZSBvZiBNZWRpY2luZSwgU2hhcmphaCBJbnN0aXR1dGUg
b2YgTWVkaWNhbCBSZXNlYXJjaCwgVW5pdmVyc2l0eSBvZiBTaGFyamFoLCBQLk8uIEJveCAyNzI3
MiwgU2hhcmphaCwgVW5pdGVkIEFyYWIgRW1pcmF0ZXMuIHJoYWx3YW5pQHNoYXJqYWguYWMuYWUu
JiN4RDtEZXBhcnRtZW50IG9mIENsaW5pY2FsIFNjaWVuY2VzLCBDb2xsZWdlIG9mIE1lZGljaW5l
LCBVbml2ZXJzaXR5IG9mIFNoYXJqYWgsIFNoYXJqYWgsIFVuaXRlZCBBcmFiIEVtaXJhdGVzLiBy
aGFsd2FuaUBzaGFyamFoLmFjLmFlLiYjeEQ7UHJpbmNlIEFiZHVsbGFoIEJlbiBLaGFsZWQgQ2Vs
aWFjIERpc2Vhc2UgUmVzZWFyY2ggQ2hhaXIsIERlcGFydG1lbnQgb2YgcGVkaWF0cmljcywgRmFj
dWx0eSBvZiBNZWRpY2luZSwgS2luZyBTYXVkIFVuaXZlcnNpdHksIFJpeWFkaCwgU2F1ZGkgQXJh
YmlhLiByaGFsd2FuaUBzaGFyamFoLmFjLmFlLjwvYXV0aC1hZGRyZXNzPjx0aXRsZXM+PHRpdGxl
PkVmZmVjdCBvZiBjb21tb24gbWVkaWNhdGlvbnMgb24gdGhlIGV4cHJlc3Npb24gb2YgU0FSUy1D
b1YtMiBlbnRyeSByZWNlcHRvcnMgaW4gbGl2ZXIgdGlzc3VlPC90aXRsZT48c2Vjb25kYXJ5LXRp
dGxlPkFyY2ggVG94aWNvbDwvc2Vjb25kYXJ5LXRpdGxlPjwvdGl0bGVzPjxwZXJpb2RpY2FsPjxm
dWxsLXRpdGxlPkFyY2ggVG94aWNvbDwvZnVsbC10aXRsZT48L3BlcmlvZGljYWw+PHBhZ2VzPjEt
NTwvcGFnZXM+PGVkaXRpb24+MjAyMC8wOC8xOTwvZWRpdGlvbj48a2V5d29yZHM+PGtleXdvcmQ+
QWNlMjwva2V5d29yZD48a2V5d29yZD5BY2V0YW1pbm9waGVuPC9rZXl3b3JkPjxrZXl3b3JkPkNv
dmlkLTE5PC9rZXl3b3JkPjxrZXl3b3JkPkhlcGF0b2N5dGU8L2tleXdvcmQ+PGtleXdvcmQ+TGl2
ZXI8L2tleXdvcmQ+PGtleXdvcmQ+TWVkaWNhdGlvbnM8L2tleXdvcmQ+PGtleXdvcmQ+TWV0Zm9y
bWluPC9rZXl3b3JkPjxrZXl3b3JkPk5zYWlkczwva2V5d29yZD48a2V5d29yZD5TQVJTLUNvVi0y
PC9rZXl3b3JkPjxrZXl3b3JkPlRtcHJzczI8L2tleXdvcmQ+PC9rZXl3b3Jkcz48ZGF0ZXM+PHll
YXI+MjAyMDwveWVhcj48cHViLWRhdGVzPjxkYXRlPkF1ZyAxNzwvZGF0ZT48L3B1Yi1kYXRlcz48
L2RhdGVzPjxpc2JuPjAzNDAtNTc2MSAoUHJpbnQpJiN4RDswMzQwLTU3NjE8L2lzYm4+PGFjY2Vz
c2lvbi1udW0+MzI4MDgxODU8L2FjY2Vzc2lvbi1udW0+PHVybHM+PC91cmxzPjxjdXN0b20yPlBN
Qzc0MzA5Mzc8L2N1c3RvbTI+PGVsZWN0cm9uaWMtcmVzb3VyY2UtbnVtPjEwLjEwMDcvczAwMjA0
LTAyMC0wMjg2OS0xPC9lbGVjdHJvbmljLXJlc291cmNlLW51bT48cmVtb3RlLWRhdGFiYXNlLXBy
b3ZpZGVyPk5MTTwvcmVtb3RlLWRhdGFiYXNlLXByb3ZpZGVyPjxsYW5ndWFnZT5lbmc8L2xhbmd1
YWdlPjwvcmVjb3JkPjwvQ2l0ZT48L0VuZE5vdGU+AG==
</w:fldData>
        </w:fldChar>
      </w:r>
      <w:r w:rsidR="00EF7572" w:rsidRPr="00B70251">
        <w:rPr>
          <w:rFonts w:asciiTheme="majorBidi" w:hAnsiTheme="majorBidi" w:cstheme="majorBidi"/>
          <w:sz w:val="21"/>
          <w:szCs w:val="21"/>
        </w:rPr>
        <w:instrText xml:space="preserve"> ADDIN EN.CITE </w:instrText>
      </w:r>
      <w:r w:rsidR="00EF7572" w:rsidRPr="00B70251">
        <w:rPr>
          <w:rFonts w:asciiTheme="majorBidi" w:hAnsiTheme="majorBidi" w:cstheme="majorBidi"/>
          <w:sz w:val="21"/>
          <w:szCs w:val="21"/>
        </w:rPr>
        <w:fldChar w:fldCharType="begin">
          <w:fldData xml:space="preserve">PEVuZE5vdGU+PENpdGU+PEF1dGhvcj5TYWhlYiBTaGFyaWYtQXNrYXJpPC9BdXRob3I+PFllYXI+
MjAyMDwvWWVhcj48UmVjTnVtPjIwPC9SZWNOdW0+PERpc3BsYXlUZXh0PihTYWhlYiBTaGFyaWYt
QXNrYXJpLCBTYWhlYiBTaGFyaWYtQXNrYXJpLCBBbGFiZWQsIGV0IGFsLiwgMjAyMDsgU2FoZWIg
U2hhcmlmLUFza2FyaSwgU2FoZWIgU2hhcmlmLUFza2FyaSwgTWRraGFuYSwgZXQgYWwuLCAyMDIw
KTwvRGlzcGxheVRleHQ+PHJlY29yZD48cmVjLW51bWJlcj4yMDwvcmVjLW51bWJlcj48Zm9yZWln
bi1rZXlzPjxrZXkgYXBwPSJFTiIgZGItaWQ9IjI1ZmRmMHQwajkyeDJrZWUwcjdwZHB6ZWVzNWF3
c3MyNTV6cCIgdGltZXN0YW1wPSIxNjA0MDYzMzM4Ij4yMDwva2V5PjwvZm9yZWlnbi1rZXlzPjxy
ZWYtdHlwZSBuYW1lPSJKb3VybmFsIEFydGljbGUiPjE3PC9yZWYtdHlwZT48Y29udHJpYnV0b3Jz
PjxhdXRob3JzPjxhdXRob3I+U2FoZWIgU2hhcmlmLUFza2FyaSwgTi48L2F1dGhvcj48YXV0aG9y
PlNhaGViIFNoYXJpZi1Bc2thcmksIEYuPC9hdXRob3I+PGF1dGhvcj5BbGFiZWQsIE0uPC9hdXRo
b3I+PGF1dGhvcj5UYXlvdW4sIEEuIEEuPC9hdXRob3I+PGF1dGhvcj5Mb25leSwgVC48L2F1dGhv
cj48YXV0aG9yPlVkZGluLCBNLjwvYXV0aG9yPjxhdXRob3I+U2Vub2ssIEEuPC9hdXRob3I+PGF1
dGhvcj5BbCBIZWlhbHksIFMuPC9hdXRob3I+PGF1dGhvcj5IYW1vdWRpLCBSLjwvYXV0aG9yPjxh
dXRob3I+S2FzaG91ciwgVC48L2F1dGhvcj48YXV0aG9yPkFsc2hlaWtoLUFsaSwgQS48L2F1dGhv
cj48YXV0aG9yPkhhbWlkLCBRLjwvYXV0aG9yPjxhdXRob3I+SGFsd2FuaSwgUi48L2F1dGhvcj48
L2F1dGhvcnM+PC9jb250cmlidXRvcnM+PGF1dGgtYWRkcmVzcz5TaGFyamFoIEluc3RpdHV0ZSBv
ZiBNZWRpY2FsIFJlc2VhcmNoLCBDb2xsZWdlIG9mIE1lZGljaW5lLCBVbml2ZXJzaXR5IG9mIFNo
YXJqYWgsIFNoYXJqYWgsIFVuaXRlZCBBcmFiIEVtaXJhdGVzLiYjeEQ7QWwgSmFsaWxhIEdlbm9t
aWNzIENlbnRlciwgQWwgSmFsaWxhIENoaWxkcmVuJmFwb3M7cyBIb3NwaXRhbCwgRHViYWksIFVu
aXRlZCBBcmFiIEVtaXJhdGVzLiYjeEQ7Q29sbGVnZSBvZiBNZWRpY2luZSwgTW9oYW1tZWQgQmlu
IFJhc2hpZCBVbml2ZXJzaXR5IG9mIE1lZGljaW5lIGFuZCBIZWFsdGggU2NpZW5jZXMsIER1YmFp
LCBVbml0ZWQgQXJhYiBFbWlyYXRlcy4mI3hEO01lYWtpbnMtQ2hyaXN0aWUgTGFib3JhdG9yaWVz
LCBSZXNlYXJjaCBJbnN0aXR1dGUgb2YgdGhlIE1jR2lsbCBVbml2ZXJzaXR5IEhlYWx0aHkgQ2Vu
dGVyLCBNY0dpbGwgVW5pdmVyc2l0eSwgTW9udHJlYWwsIFF1ZWJlYywgQ2FuYWRhLiYjeEQ7RGVw
YXJ0bWVudCBvZiBDbGluaWNhbCBTY2llbmNlcywgQ29sbGVnZSBvZiBNZWRpY2luZSwgVW5pdmVy
c2l0eSBvZiBTaGFyamFoLCBTaGFyamFoLCBVbml0ZWQgQXJhYiBFbWlyYXRlcy4mI3hEO0RlcGFy
dG1lbnQgb2YgQ2FyZGlvbG9neSwgS2luZyBGYWhhZCBDYXJkaWFjIENlbnRlciwgS2luZyBTYXVk
IFVuaXZlcnNpdHkgTWVkaWNhbCBDaXR5LCBSaXlhZGgsIFNhdWRpIEFyYWJpYS4mI3hEO1ByaW5j
ZSBBYmR1bGxhaCBCZW4gS2hhbGVkIENlbGlhYyBEaXNlYXNlIFJlc2VhcmNoIENoYWlyLCBEZXBh
cnRtZW50IG9mIFBlZGlhdHJpY3MsIEZhY3VsdHkgb2YgTWVkaWNpbmUsIEtpbmcgU2F1ZCBVbml2
ZXJzaXR5LCBSaXlhZGgsIFNhdWRpIEFyYWJpYS48L2F1dGgtYWRkcmVzcz48dGl0bGVzPjx0aXRs
ZT5FZmZlY3Qgb2YgQ29tbW9uIE1lZGljYXRpb25zIG9uIHRoZSBFeHByZXNzaW9uIG9mIFNBUlMt
Q29WLTIgRW50cnkgUmVjZXB0b3JzIGluIEtpZG5leSBUaXNzdWU8L3RpdGxlPjxzZWNvbmRhcnkt
dGl0bGU+Q2xpbiBUcmFuc2wgU2NpPC9zZWNvbmRhcnktdGl0bGU+PC90aXRsZXM+PHBlcmlvZGlj
YWw+PGZ1bGwtdGl0bGU+Q2xpbiBUcmFuc2wgU2NpPC9mdWxsLXRpdGxlPjwvcGVyaW9kaWNhbD48
ZWRpdGlvbj4yMDIwLzA4LzE4PC9lZGl0aW9uPjxkYXRlcz48eWVhcj4yMDIwPC95ZWFyPjxwdWIt
ZGF0ZXM+PGRhdGU+QXVnIDE2PC9kYXRlPjwvcHViLWRhdGVzPjwvZGF0ZXM+PGlzYm4+MTc1Mi04
MDU0IChQcmludCkmI3hEOzE3NTItODA1NDwvaXNibj48YWNjZXNzaW9uLW51bT4zMjc5OTQyMzwv
YWNjZXNzaW9uLW51bT48dXJscz48L3VybHM+PGN1c3RvbTI+UE1DNzQ2MTQ1NzwvY3VzdG9tMj48
ZWxlY3Ryb25pYy1yZXNvdXJjZS1udW0+MTAuMTExMS9jdHMuMTI4NjI8L2VsZWN0cm9uaWMtcmVz
b3VyY2UtbnVtPjxyZW1vdGUtZGF0YWJhc2UtcHJvdmlkZXI+TkxNPC9yZW1vdGUtZGF0YWJhc2Ut
cHJvdmlkZXI+PGxhbmd1YWdlPmVuZzwvbGFuZ3VhZ2U+PC9yZWNvcmQ+PC9DaXRlPjxDaXRlPjxB
dXRob3I+U2FoZWIgU2hhcmlmLUFza2FyaTwvQXV0aG9yPjxZZWFyPjIwMjA8L1llYXI+PFJlY051
bT4xOTwvUmVjTnVtPjxyZWNvcmQ+PHJlYy1udW1iZXI+MTk8L3JlYy1udW1iZXI+PGZvcmVpZ24t
a2V5cz48a2V5IGFwcD0iRU4iIGRiLWlkPSIyNWZkZjB0MGo5Mngya2VlMHI3cGRwemVlczVhd3Nz
MjU1enAiIHRpbWVzdGFtcD0iMTYwNDA2MzI0NCI+MTk8L2tleT48L2ZvcmVpZ24ta2V5cz48cmVm
LXR5cGUgbmFtZT0iSm91cm5hbCBBcnRpY2xlIj4xNzwvcmVmLXR5cGU+PGNvbnRyaWJ1dG9ycz48
YXV0aG9ycz48YXV0aG9yPlNhaGViIFNoYXJpZi1Bc2thcmksIE4uPC9hdXRob3I+PGF1dGhvcj5T
YWhlYiBTaGFyaWYtQXNrYXJpLCBGLjwvYXV0aG9yPjxhdXRob3I+TWRraGFuYSwgQi48L2F1dGhv
cj48YXV0aG9yPkFsIEhlaWFseSwgUy48L2F1dGhvcj48YXV0aG9yPlJhdGVtaSwgRS48L2F1dGhv
cj48YXV0aG9yPkFsZ2hhbWRpLCBNLjwvYXV0aG9yPjxhdXRob3I+QWJ1c25hbmEsIFMuPC9hdXRo
b3I+PGF1dGhvcj5LYXNob3VyLCBULjwvYXV0aG9yPjxhdXRob3I+SGFtaWQsIFEuPC9hdXRob3I+
PGF1dGhvcj5IYWx3YW5pLCBSLjwvYXV0aG9yPjwvYXV0aG9ycz48L2NvbnRyaWJ1dG9ycz48YXV0
aC1hZGRyZXNzPkNvbGxlZ2Ugb2YgTWVkaWNpbmUsIFNoYXJqYWggSW5zdGl0dXRlIG9mIE1lZGlj
YWwgUmVzZWFyY2gsIFVuaXZlcnNpdHkgb2YgU2hhcmphaCwgUC5PLiBCb3ggMjcyNzIsIFNoYXJq
YWgsIFVuaXRlZCBBcmFiIEVtaXJhdGVzLiYjeEQ7Q29sbGVnZSBvZiBNZWRpY2luZSwgTW9oYW1t
ZWQgQmluIFJhc2hpZCBVbml2ZXJzaXR5IG9mIE1lZGljaW5lIGFuZCBIZWFsdGggU2NpZW5jZXMs
IER1YmFpLCBVbml0ZWQgQXJhYiBFbWlyYXRlcy4mI3hEO01lYWtpbnMtQ2hyaXN0aWUgTGFib3Jh
dG9yaWVzLCBSZXNlYXJjaCBJbnN0aXR1dGUgb2YgdGhlIE1jR2lsbCBVbml2ZXJzaXR5IEhlYWx0
aHkgQ2VudGVyLCBNY0dpbGwgVW5pdmVyc2l0eSwgTW9udHJlYWwsIFFDLCBDYW5hZGEuJiN4RDtE
ZXBhcnRtZW50IG9mIENoZW1pY2FsIGFuZCBQcm9jZXNzIEVuZ2luZWVyaW5nIFRlY2hub2xvZ3ks
IEp1YmFpbCBJbmR1c3RyaWFsIENvbGxlZ2UsIEp1YmFpbCBJbmR1c3RyaWFsIENpdHksIEFsIEp1
YmFpbCwgU2F1ZGkgQXJhYmlhLiYjeEQ7RGVwYXJ0bWVudCBvZiBQZWRpYXRyaWNzLCBNZWRpY2Fs
IEdlbmV0aWMgRGl2aXNpb24sIENvbGxlZ2Ugb2YgTWVkaWNpbmUsIEtpbmcgU2F1ZCBVbml2ZXJz
aXR5LCBSaXlhZGgsIFNhdWRpIEFyYWJpYS4mI3hEO0RlcGFydG1lbnQgb2YgQ2xpbmljYWwgU2Np
ZW5jZXMsIENvbGxlZ2Ugb2YgTWVkaWNpbmUsIFVuaXZlcnNpdHkgb2YgU2hhcmphaCwgU2hhcmph
aCwgVW5pdGVkIEFyYWIgRW1pcmF0ZXMuJiN4RDtEaWFiZXRlcyBhbmQgRW5kb2NyaW5vbG9neSBE
ZXBhcnRtZW50LCBVbml2ZXJzaXR5IEhvc3BpdGFsIFNoYXJqYWgsIFNoYXJqYWgsIFVuaXRlZCBB
cmFiIEVtaXJhdGVzLiYjeEQ7RGVwYXJ0bWVudCBvZiBDYXJkaW9sb2d5LCBLaW5nIEZhaGFkIENh
cmRpYWMgQ2VudGVyLCBLaW5nIFNhdWQgVW5pdmVyc2l0eSBNZWRpY2FsIENpdHksIFJpeWFkaCwg
U2F1ZGkgQXJhYmlhLiYjeEQ7Q29sbGVnZSBvZiBNZWRpY2luZSwgU2hhcmphaCBJbnN0aXR1dGUg
b2YgTWVkaWNhbCBSZXNlYXJjaCwgVW5pdmVyc2l0eSBvZiBTaGFyamFoLCBQLk8uIEJveCAyNzI3
MiwgU2hhcmphaCwgVW5pdGVkIEFyYWIgRW1pcmF0ZXMuIHJoYWx3YW5pQHNoYXJqYWguYWMuYWUu
JiN4RDtEZXBhcnRtZW50IG9mIENsaW5pY2FsIFNjaWVuY2VzLCBDb2xsZWdlIG9mIE1lZGljaW5l
LCBVbml2ZXJzaXR5IG9mIFNoYXJqYWgsIFNoYXJqYWgsIFVuaXRlZCBBcmFiIEVtaXJhdGVzLiBy
aGFsd2FuaUBzaGFyamFoLmFjLmFlLiYjeEQ7UHJpbmNlIEFiZHVsbGFoIEJlbiBLaGFsZWQgQ2Vs
aWFjIERpc2Vhc2UgUmVzZWFyY2ggQ2hhaXIsIERlcGFydG1lbnQgb2YgcGVkaWF0cmljcywgRmFj
dWx0eSBvZiBNZWRpY2luZSwgS2luZyBTYXVkIFVuaXZlcnNpdHksIFJpeWFkaCwgU2F1ZGkgQXJh
YmlhLiByaGFsd2FuaUBzaGFyamFoLmFjLmFlLjwvYXV0aC1hZGRyZXNzPjx0aXRsZXM+PHRpdGxl
PkVmZmVjdCBvZiBjb21tb24gbWVkaWNhdGlvbnMgb24gdGhlIGV4cHJlc3Npb24gb2YgU0FSUy1D
b1YtMiBlbnRyeSByZWNlcHRvcnMgaW4gbGl2ZXIgdGlzc3VlPC90aXRsZT48c2Vjb25kYXJ5LXRp
dGxlPkFyY2ggVG94aWNvbDwvc2Vjb25kYXJ5LXRpdGxlPjwvdGl0bGVzPjxwZXJpb2RpY2FsPjxm
dWxsLXRpdGxlPkFyY2ggVG94aWNvbDwvZnVsbC10aXRsZT48L3BlcmlvZGljYWw+PHBhZ2VzPjEt
NTwvcGFnZXM+PGVkaXRpb24+MjAyMC8wOC8xOTwvZWRpdGlvbj48a2V5d29yZHM+PGtleXdvcmQ+
QWNlMjwva2V5d29yZD48a2V5d29yZD5BY2V0YW1pbm9waGVuPC9rZXl3b3JkPjxrZXl3b3JkPkNv
dmlkLTE5PC9rZXl3b3JkPjxrZXl3b3JkPkhlcGF0b2N5dGU8L2tleXdvcmQ+PGtleXdvcmQ+TGl2
ZXI8L2tleXdvcmQ+PGtleXdvcmQ+TWVkaWNhdGlvbnM8L2tleXdvcmQ+PGtleXdvcmQ+TWV0Zm9y
bWluPC9rZXl3b3JkPjxrZXl3b3JkPk5zYWlkczwva2V5d29yZD48a2V5d29yZD5TQVJTLUNvVi0y
PC9rZXl3b3JkPjxrZXl3b3JkPlRtcHJzczI8L2tleXdvcmQ+PC9rZXl3b3Jkcz48ZGF0ZXM+PHll
YXI+MjAyMDwveWVhcj48cHViLWRhdGVzPjxkYXRlPkF1ZyAxNzwvZGF0ZT48L3B1Yi1kYXRlcz48
L2RhdGVzPjxpc2JuPjAzNDAtNTc2MSAoUHJpbnQpJiN4RDswMzQwLTU3NjE8L2lzYm4+PGFjY2Vz
c2lvbi1udW0+MzI4MDgxODU8L2FjY2Vzc2lvbi1udW0+PHVybHM+PC91cmxzPjxjdXN0b20yPlBN
Qzc0MzA5Mzc8L2N1c3RvbTI+PGVsZWN0cm9uaWMtcmVzb3VyY2UtbnVtPjEwLjEwMDcvczAwMjA0
LTAyMC0wMjg2OS0xPC9lbGVjdHJvbmljLXJlc291cmNlLW51bT48cmVtb3RlLWRhdGFiYXNlLXBy
b3ZpZGVyPk5MTTwvcmVtb3RlLWRhdGFiYXNlLXByb3ZpZGVyPjxsYW5ndWFnZT5lbmc8L2xhbmd1
YWdlPjwvcmVjb3JkPjwvQ2l0ZT48L0VuZE5vdGU+AG==
</w:fldData>
        </w:fldChar>
      </w:r>
      <w:r w:rsidR="00EF7572" w:rsidRPr="00B70251">
        <w:rPr>
          <w:rFonts w:asciiTheme="majorBidi" w:hAnsiTheme="majorBidi" w:cstheme="majorBidi"/>
          <w:sz w:val="21"/>
          <w:szCs w:val="21"/>
        </w:rPr>
        <w:instrText xml:space="preserve"> ADDIN EN.CITE.DATA </w:instrText>
      </w:r>
      <w:r w:rsidR="00EF7572" w:rsidRPr="00B70251">
        <w:rPr>
          <w:rFonts w:asciiTheme="majorBidi" w:hAnsiTheme="majorBidi" w:cstheme="majorBidi"/>
          <w:sz w:val="21"/>
          <w:szCs w:val="21"/>
        </w:rPr>
      </w:r>
      <w:r w:rsidR="00EF7572" w:rsidRPr="00B70251">
        <w:rPr>
          <w:rFonts w:asciiTheme="majorBidi" w:hAnsiTheme="majorBidi" w:cstheme="majorBidi"/>
          <w:sz w:val="21"/>
          <w:szCs w:val="21"/>
        </w:rPr>
        <w:fldChar w:fldCharType="end"/>
      </w:r>
      <w:r w:rsidR="004236D8" w:rsidRPr="00B70251">
        <w:rPr>
          <w:rFonts w:asciiTheme="majorBidi" w:hAnsiTheme="majorBidi" w:cstheme="majorBidi"/>
          <w:sz w:val="21"/>
          <w:szCs w:val="21"/>
        </w:rPr>
      </w:r>
      <w:r w:rsidR="004236D8" w:rsidRPr="00B70251">
        <w:rPr>
          <w:rFonts w:asciiTheme="majorBidi" w:hAnsiTheme="majorBidi" w:cstheme="majorBidi"/>
          <w:sz w:val="21"/>
          <w:szCs w:val="21"/>
        </w:rPr>
        <w:fldChar w:fldCharType="separate"/>
      </w:r>
      <w:r w:rsidR="00EF7572" w:rsidRPr="00B70251">
        <w:rPr>
          <w:rFonts w:asciiTheme="majorBidi" w:hAnsiTheme="majorBidi" w:cstheme="majorBidi"/>
          <w:noProof/>
          <w:sz w:val="21"/>
          <w:szCs w:val="21"/>
        </w:rPr>
        <w:t>(Saheb Sharif-Askari, Saheb Sharif-Askari, Alabed, et al., 2020; Saheb Sharif-Askari, Saheb Sharif-Askari, Mdkhana, et al., 2020)</w:t>
      </w:r>
      <w:r w:rsidR="004236D8" w:rsidRPr="00B70251">
        <w:rPr>
          <w:rFonts w:asciiTheme="majorBidi" w:hAnsiTheme="majorBidi" w:cstheme="majorBidi"/>
          <w:sz w:val="21"/>
          <w:szCs w:val="21"/>
        </w:rPr>
        <w:fldChar w:fldCharType="end"/>
      </w:r>
      <w:r w:rsidR="004236D8" w:rsidRPr="00B70251">
        <w:rPr>
          <w:rFonts w:asciiTheme="majorBidi" w:hAnsiTheme="majorBidi" w:cstheme="majorBidi"/>
          <w:sz w:val="21"/>
          <w:szCs w:val="21"/>
        </w:rPr>
        <w:t>.</w:t>
      </w:r>
    </w:p>
    <w:p w14:paraId="5880CD61" w14:textId="2CC5C73E" w:rsidR="00A14C16" w:rsidRPr="00B70251" w:rsidRDefault="009F5A47" w:rsidP="00966BD0">
      <w:pPr>
        <w:pStyle w:val="NormalWeb"/>
        <w:shd w:val="clear" w:color="auto" w:fill="FFFFFF"/>
        <w:spacing w:before="0" w:beforeAutospacing="0" w:after="0" w:afterAutospacing="0" w:line="276" w:lineRule="auto"/>
        <w:ind w:firstLine="360"/>
        <w:jc w:val="both"/>
        <w:rPr>
          <w:rFonts w:asciiTheme="majorBidi" w:eastAsia="Calibri" w:hAnsiTheme="majorBidi" w:cstheme="majorBidi"/>
          <w:b/>
          <w:bCs/>
          <w:color w:val="000000"/>
          <w:sz w:val="21"/>
          <w:szCs w:val="21"/>
        </w:rPr>
      </w:pPr>
      <w:r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F</w:t>
      </w:r>
      <w:r w:rsidR="00E62DAC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indings</w:t>
      </w:r>
      <w:r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of the current study</w:t>
      </w:r>
      <w:r w:rsidR="00E62DAC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</w:t>
      </w:r>
      <w:r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highlight</w:t>
      </w:r>
      <w:r w:rsidR="00E62DAC" w:rsidRPr="00B70251">
        <w:rPr>
          <w:rFonts w:asciiTheme="majorBidi" w:eastAsia="Calibri" w:hAnsiTheme="majorBidi" w:cstheme="majorBidi"/>
          <w:b/>
          <w:bCs/>
          <w:color w:val="000000"/>
          <w:sz w:val="21"/>
          <w:szCs w:val="21"/>
        </w:rPr>
        <w:t xml:space="preserve"> </w:t>
      </w:r>
      <w:r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worthy</w:t>
      </w:r>
      <w:r w:rsidR="00E62DAC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clinical </w:t>
      </w:r>
      <w:r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point</w:t>
      </w:r>
      <w:r w:rsidR="00E62DAC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that PPIs </w:t>
      </w:r>
      <w:r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indication </w:t>
      </w:r>
      <w:r w:rsidR="00E62DAC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should </w:t>
      </w:r>
      <w:r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be limited and they must</w:t>
      </w:r>
      <w:r w:rsidR="00E62DAC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be</w:t>
      </w:r>
      <w:r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</w:t>
      </w:r>
      <w:r w:rsidR="00E62DAC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used </w:t>
      </w:r>
      <w:r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at the lowest effective dose </w:t>
      </w:r>
      <w:r w:rsidR="00E62DAC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when </w:t>
      </w:r>
      <w:r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clear </w:t>
      </w:r>
      <w:r w:rsidR="00E62DAC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indicat</w:t>
      </w:r>
      <w:r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ion is present.</w:t>
      </w:r>
      <w:r w:rsidR="001E0FBA" w:rsidRPr="00B70251">
        <w:rPr>
          <w:rFonts w:asciiTheme="majorBidi" w:eastAsia="Calibri" w:hAnsiTheme="majorBidi" w:cstheme="majorBidi"/>
          <w:b/>
          <w:bCs/>
          <w:color w:val="000000"/>
          <w:sz w:val="21"/>
          <w:szCs w:val="21"/>
        </w:rPr>
        <w:t xml:space="preserve"> </w:t>
      </w:r>
    </w:p>
    <w:p w14:paraId="082036C4" w14:textId="77777777" w:rsidR="001E0FBA" w:rsidRPr="00B70251" w:rsidRDefault="001E0FBA" w:rsidP="00B70251">
      <w:pPr>
        <w:autoSpaceDE w:val="0"/>
        <w:autoSpaceDN w:val="0"/>
        <w:adjustRightInd w:val="0"/>
        <w:spacing w:line="276" w:lineRule="auto"/>
        <w:jc w:val="both"/>
        <w:rPr>
          <w:rFonts w:asciiTheme="majorBidi" w:eastAsia="Calibri" w:hAnsiTheme="majorBidi" w:cstheme="majorBidi"/>
          <w:color w:val="000000"/>
          <w:sz w:val="21"/>
          <w:szCs w:val="21"/>
        </w:rPr>
      </w:pPr>
      <w:r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Apparently, this is the first review article about the association of PPIs use with COVID-19. In addition, we clarified the mechanism that are involved in the making PPIs as a risk factor for the development of COVID-19 and its sever clinical outcomes.</w:t>
      </w:r>
    </w:p>
    <w:p w14:paraId="56E1AD9B" w14:textId="77777777" w:rsidR="001E0FBA" w:rsidRPr="00B70251" w:rsidRDefault="001E0FBA" w:rsidP="0007182D">
      <w:pPr>
        <w:autoSpaceDE w:val="0"/>
        <w:autoSpaceDN w:val="0"/>
        <w:adjustRightInd w:val="0"/>
        <w:spacing w:line="276" w:lineRule="auto"/>
        <w:ind w:firstLine="360"/>
        <w:jc w:val="both"/>
        <w:rPr>
          <w:rFonts w:asciiTheme="majorBidi" w:eastAsia="Calibri" w:hAnsiTheme="majorBidi" w:cstheme="majorBidi"/>
          <w:color w:val="000000"/>
          <w:sz w:val="21"/>
          <w:szCs w:val="21"/>
          <w:lang w:bidi="fa-IR"/>
        </w:rPr>
      </w:pPr>
      <w:r w:rsidRPr="00B70251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lastRenderedPageBreak/>
        <w:t>Omeprazole is the only assessed PPI in all studies that are reviewed here. Effects of other PPIs, such as esomeprazole, lansoprazole and so on were not studied.</w:t>
      </w:r>
      <w:r w:rsidRPr="00B70251">
        <w:rPr>
          <w:rFonts w:eastAsia="Calibri" w:hAnsiTheme="majorBidi" w:cstheme="majorBidi"/>
          <w:color w:val="000000"/>
          <w:sz w:val="21"/>
          <w:szCs w:val="21"/>
          <w:rtl/>
          <w:lang w:bidi="en-US"/>
        </w:rPr>
        <w:t xml:space="preserve"> </w:t>
      </w:r>
      <w:r w:rsidRPr="00B70251">
        <w:rPr>
          <w:rFonts w:asciiTheme="majorBidi" w:eastAsia="Calibri" w:hAnsiTheme="majorBidi" w:cstheme="majorBidi"/>
          <w:color w:val="000000"/>
          <w:sz w:val="21"/>
          <w:szCs w:val="21"/>
          <w:lang w:bidi="en-US"/>
        </w:rPr>
        <w:t>Availability of few numbers of articles for reviewing is the next limitation that we were faced.</w:t>
      </w:r>
    </w:p>
    <w:p w14:paraId="52991D20" w14:textId="77777777" w:rsidR="001E0FBA" w:rsidRPr="00B70251" w:rsidRDefault="001E0FBA" w:rsidP="00B70251">
      <w:pPr>
        <w:autoSpaceDE w:val="0"/>
        <w:autoSpaceDN w:val="0"/>
        <w:adjustRightInd w:val="0"/>
        <w:spacing w:line="276" w:lineRule="auto"/>
        <w:jc w:val="both"/>
        <w:rPr>
          <w:rFonts w:asciiTheme="majorBidi" w:eastAsia="Calibri" w:hAnsiTheme="majorBidi" w:cstheme="majorBidi"/>
          <w:b/>
          <w:bCs/>
          <w:color w:val="000000"/>
          <w:sz w:val="21"/>
          <w:szCs w:val="21"/>
        </w:rPr>
      </w:pPr>
    </w:p>
    <w:p w14:paraId="10DA38FB" w14:textId="6E6277C1" w:rsidR="00C45A6E" w:rsidRPr="00B70251" w:rsidRDefault="00C45A6E" w:rsidP="00B70251">
      <w:pPr>
        <w:autoSpaceDE w:val="0"/>
        <w:autoSpaceDN w:val="0"/>
        <w:adjustRightInd w:val="0"/>
        <w:spacing w:line="276" w:lineRule="auto"/>
        <w:jc w:val="both"/>
        <w:rPr>
          <w:rFonts w:asciiTheme="majorBidi" w:eastAsia="Calibri" w:hAnsiTheme="majorBidi" w:cstheme="majorBidi"/>
          <w:b/>
          <w:bCs/>
          <w:color w:val="000000"/>
          <w:sz w:val="21"/>
          <w:szCs w:val="21"/>
        </w:rPr>
      </w:pPr>
      <w:r w:rsidRPr="00B70251">
        <w:rPr>
          <w:rFonts w:asciiTheme="majorBidi" w:eastAsia="Calibri" w:hAnsiTheme="majorBidi" w:cstheme="majorBidi"/>
          <w:b/>
          <w:bCs/>
          <w:color w:val="000000"/>
          <w:sz w:val="21"/>
          <w:szCs w:val="21"/>
        </w:rPr>
        <w:t>Conclusion</w:t>
      </w:r>
    </w:p>
    <w:p w14:paraId="1724D737" w14:textId="7C7E809D" w:rsidR="001E0FBA" w:rsidRPr="00B70251" w:rsidRDefault="00D2430F" w:rsidP="0007182D">
      <w:pPr>
        <w:autoSpaceDE w:val="0"/>
        <w:autoSpaceDN w:val="0"/>
        <w:adjustRightInd w:val="0"/>
        <w:spacing w:line="276" w:lineRule="auto"/>
        <w:ind w:firstLine="360"/>
        <w:jc w:val="both"/>
        <w:rPr>
          <w:rFonts w:asciiTheme="majorBidi" w:eastAsia="Calibri" w:hAnsiTheme="majorBidi" w:cstheme="majorBidi"/>
          <w:color w:val="000000"/>
          <w:sz w:val="21"/>
          <w:szCs w:val="21"/>
        </w:rPr>
      </w:pPr>
      <w:r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PPIs, very effective and widely used acid secretion lowering drugs, through increased expression of SARS-cov-2 entry receptors in the tissues and making the environment of upper GI system susceptible for their colonization, increase the risk of the infection with SARS-cov-2 and severe </w:t>
      </w:r>
      <w:r w:rsidR="00DA73DD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clinical outcomes in the COVID-19 patient. They should be used when clear indication is present at the lowest effective dose.</w:t>
      </w:r>
    </w:p>
    <w:p w14:paraId="258CAFDF" w14:textId="474548E2" w:rsidR="00C45A6E" w:rsidRPr="00B70251" w:rsidRDefault="00C45A6E" w:rsidP="00161E5D">
      <w:pPr>
        <w:autoSpaceDE w:val="0"/>
        <w:autoSpaceDN w:val="0"/>
        <w:adjustRightInd w:val="0"/>
        <w:spacing w:before="240" w:line="276" w:lineRule="auto"/>
        <w:jc w:val="both"/>
        <w:rPr>
          <w:rFonts w:asciiTheme="majorBidi" w:eastAsia="Calibri" w:hAnsiTheme="majorBidi" w:cstheme="majorBidi"/>
          <w:b/>
          <w:bCs/>
          <w:color w:val="000000"/>
          <w:sz w:val="21"/>
          <w:szCs w:val="21"/>
        </w:rPr>
      </w:pPr>
      <w:r w:rsidRPr="00B70251">
        <w:rPr>
          <w:rFonts w:asciiTheme="majorBidi" w:eastAsia="Calibri" w:hAnsiTheme="majorBidi" w:cstheme="majorBidi"/>
          <w:b/>
          <w:bCs/>
          <w:color w:val="000000"/>
          <w:sz w:val="21"/>
          <w:szCs w:val="21"/>
        </w:rPr>
        <w:t>Acknowledgment</w:t>
      </w:r>
    </w:p>
    <w:p w14:paraId="418345F7" w14:textId="36CFD880" w:rsidR="00C45A6E" w:rsidRPr="00B70251" w:rsidRDefault="00780843" w:rsidP="00B70251">
      <w:pPr>
        <w:autoSpaceDE w:val="0"/>
        <w:autoSpaceDN w:val="0"/>
        <w:adjustRightInd w:val="0"/>
        <w:spacing w:after="240" w:line="276" w:lineRule="auto"/>
        <w:jc w:val="both"/>
        <w:rPr>
          <w:rFonts w:asciiTheme="majorBidi" w:hAnsiTheme="majorBidi" w:cstheme="majorBidi"/>
          <w:color w:val="000000" w:themeColor="text1"/>
          <w:sz w:val="21"/>
          <w:szCs w:val="21"/>
        </w:rPr>
      </w:pPr>
      <w:r w:rsidRPr="00B70251">
        <w:rPr>
          <w:rFonts w:asciiTheme="majorBidi" w:hAnsiTheme="majorBidi" w:cstheme="majorBidi"/>
          <w:color w:val="000000" w:themeColor="text1"/>
          <w:sz w:val="21"/>
          <w:szCs w:val="21"/>
        </w:rPr>
        <w:t>We declare that there is no funding for this study by any agency.</w:t>
      </w:r>
    </w:p>
    <w:p w14:paraId="641FE2F4" w14:textId="77777777" w:rsidR="00C45A6E" w:rsidRPr="00B70251" w:rsidRDefault="00C45A6E" w:rsidP="00B70251">
      <w:pPr>
        <w:autoSpaceDE w:val="0"/>
        <w:autoSpaceDN w:val="0"/>
        <w:adjustRightInd w:val="0"/>
        <w:spacing w:line="276" w:lineRule="auto"/>
        <w:jc w:val="both"/>
        <w:rPr>
          <w:rFonts w:asciiTheme="majorBidi" w:eastAsia="Calibri" w:hAnsiTheme="majorBidi" w:cstheme="majorBidi"/>
          <w:b/>
          <w:bCs/>
          <w:color w:val="000000"/>
          <w:sz w:val="21"/>
          <w:szCs w:val="21"/>
        </w:rPr>
      </w:pPr>
      <w:r w:rsidRPr="00B70251">
        <w:rPr>
          <w:rFonts w:asciiTheme="majorBidi" w:eastAsia="Calibri" w:hAnsiTheme="majorBidi" w:cstheme="majorBidi"/>
          <w:b/>
          <w:bCs/>
          <w:color w:val="000000"/>
          <w:sz w:val="21"/>
          <w:szCs w:val="21"/>
        </w:rPr>
        <w:t>Authorship</w:t>
      </w:r>
    </w:p>
    <w:p w14:paraId="1A548A75" w14:textId="75DCA294" w:rsidR="00C45A6E" w:rsidRPr="00B70251" w:rsidRDefault="00FB28C1" w:rsidP="00B70251">
      <w:pPr>
        <w:spacing w:after="240" w:line="276" w:lineRule="auto"/>
        <w:jc w:val="both"/>
        <w:rPr>
          <w:rFonts w:asciiTheme="majorBidi" w:eastAsia="Calibri" w:hAnsiTheme="majorBidi" w:cstheme="majorBidi"/>
          <w:color w:val="000000"/>
          <w:sz w:val="21"/>
          <w:szCs w:val="21"/>
        </w:rPr>
      </w:pPr>
      <w:r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SS</w:t>
      </w:r>
      <w:r w:rsidR="00C45A6E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, </w:t>
      </w:r>
      <w:r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MGh</w:t>
      </w:r>
      <w:r w:rsidR="00347C43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and KD</w:t>
      </w:r>
      <w:r w:rsidR="00C45A6E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were responsible for study design and literature search. MGh </w:t>
      </w:r>
      <w:r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did </w:t>
      </w:r>
      <w:r w:rsidR="00C45A6E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screening of the articles. </w:t>
      </w:r>
      <w:r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SS and </w:t>
      </w:r>
      <w:r w:rsidR="00C45A6E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MGh wrote the manuscript. </w:t>
      </w:r>
      <w:r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SS, </w:t>
      </w:r>
      <w:r w:rsidR="00C45A6E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MGh,</w:t>
      </w:r>
      <w:r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and</w:t>
      </w:r>
      <w:r w:rsidR="00347C43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KD</w:t>
      </w:r>
      <w:r w:rsidR="00C45A6E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 revised the manuscript </w:t>
      </w:r>
      <w:r w:rsidR="00347C43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and final approval is done by KD</w:t>
      </w:r>
      <w:r w:rsidR="00C45A6E" w:rsidRPr="00B70251">
        <w:rPr>
          <w:rFonts w:asciiTheme="majorBidi" w:eastAsia="Calibri" w:hAnsiTheme="majorBidi" w:cstheme="majorBidi"/>
          <w:color w:val="000000"/>
          <w:sz w:val="21"/>
          <w:szCs w:val="21"/>
        </w:rPr>
        <w:t xml:space="preserve">. </w:t>
      </w:r>
    </w:p>
    <w:p w14:paraId="38506506" w14:textId="1635F21E" w:rsidR="00C45A6E" w:rsidRPr="00B70251" w:rsidRDefault="00EB2BA4" w:rsidP="00B70251">
      <w:pPr>
        <w:autoSpaceDE w:val="0"/>
        <w:autoSpaceDN w:val="0"/>
        <w:adjustRightInd w:val="0"/>
        <w:spacing w:line="276" w:lineRule="auto"/>
        <w:jc w:val="both"/>
        <w:rPr>
          <w:rFonts w:asciiTheme="majorBidi" w:eastAsia="Calibri" w:hAnsiTheme="majorBidi" w:cstheme="majorBidi"/>
          <w:color w:val="000000"/>
          <w:sz w:val="21"/>
          <w:szCs w:val="21"/>
        </w:rPr>
      </w:pPr>
      <w:r w:rsidRPr="00B70251">
        <w:rPr>
          <w:rFonts w:asciiTheme="majorBidi" w:eastAsia="Calibri" w:hAnsiTheme="majorBidi" w:cstheme="majorBidi"/>
          <w:b/>
          <w:bCs/>
          <w:color w:val="000000"/>
          <w:sz w:val="21"/>
          <w:szCs w:val="21"/>
        </w:rPr>
        <w:t>C</w:t>
      </w:r>
      <w:r w:rsidR="00C45A6E" w:rsidRPr="00B70251">
        <w:rPr>
          <w:rFonts w:asciiTheme="majorBidi" w:eastAsia="Calibri" w:hAnsiTheme="majorBidi" w:cstheme="majorBidi"/>
          <w:b/>
          <w:bCs/>
          <w:color w:val="000000"/>
          <w:sz w:val="21"/>
          <w:szCs w:val="21"/>
        </w:rPr>
        <w:t>onflict of interest</w:t>
      </w:r>
    </w:p>
    <w:p w14:paraId="7F406BB2" w14:textId="77777777" w:rsidR="00C45A6E" w:rsidRPr="00B70251" w:rsidRDefault="00C45A6E" w:rsidP="00B70251">
      <w:pPr>
        <w:autoSpaceDE w:val="0"/>
        <w:autoSpaceDN w:val="0"/>
        <w:adjustRightInd w:val="0"/>
        <w:spacing w:line="276" w:lineRule="auto"/>
        <w:jc w:val="both"/>
        <w:rPr>
          <w:rFonts w:asciiTheme="majorBidi" w:eastAsia="Calibri" w:hAnsiTheme="majorBidi" w:cstheme="majorBidi"/>
          <w:color w:val="000000"/>
          <w:sz w:val="21"/>
          <w:szCs w:val="21"/>
        </w:rPr>
      </w:pPr>
      <w:r w:rsidRPr="00B70251">
        <w:rPr>
          <w:rFonts w:asciiTheme="majorBidi" w:eastAsia="Calibri" w:hAnsiTheme="majorBidi" w:cstheme="majorBidi"/>
          <w:color w:val="000000"/>
          <w:sz w:val="21"/>
          <w:szCs w:val="21"/>
        </w:rPr>
        <w:t>The authors have no conflict of interests to declare.</w:t>
      </w:r>
    </w:p>
    <w:p w14:paraId="67634D77" w14:textId="114DE9A9" w:rsidR="00F308C5" w:rsidRPr="00161E5D" w:rsidRDefault="00F308C5" w:rsidP="00F62F1C">
      <w:pPr>
        <w:pStyle w:val="NormalWeb"/>
        <w:spacing w:before="0" w:beforeAutospacing="0" w:after="0" w:afterAutospacing="0" w:line="276" w:lineRule="auto"/>
        <w:jc w:val="both"/>
        <w:rPr>
          <w:rFonts w:asciiTheme="majorBidi" w:hAnsiTheme="majorBidi" w:cstheme="majorBidi"/>
          <w:sz w:val="20"/>
          <w:szCs w:val="20"/>
          <w:lang w:bidi="fa-IR"/>
        </w:rPr>
      </w:pPr>
      <w:r w:rsidRPr="00161E5D">
        <w:rPr>
          <w:rFonts w:asciiTheme="majorBidi" w:eastAsia="Calibri" w:hAnsiTheme="majorBidi" w:cstheme="majorBidi"/>
          <w:b/>
          <w:bCs/>
          <w:color w:val="000000"/>
          <w:sz w:val="21"/>
          <w:szCs w:val="21"/>
        </w:rPr>
        <w:t>References</w:t>
      </w:r>
    </w:p>
    <w:p w14:paraId="56232903" w14:textId="2C3993DC" w:rsidR="00404299" w:rsidRDefault="009F5822" w:rsidP="00613610">
      <w:pPr>
        <w:pStyle w:val="EndNoteBibliography"/>
        <w:tabs>
          <w:tab w:val="left" w:pos="284"/>
        </w:tabs>
        <w:spacing w:after="240"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  <w:r w:rsidRPr="00161E5D">
        <w:rPr>
          <w:rFonts w:asciiTheme="majorBidi" w:hAnsiTheme="majorBidi" w:cstheme="majorBidi"/>
          <w:sz w:val="20"/>
          <w:szCs w:val="20"/>
          <w:lang w:bidi="fa-IR"/>
        </w:rPr>
        <w:fldChar w:fldCharType="begin"/>
      </w:r>
      <w:r w:rsidRPr="00161E5D">
        <w:rPr>
          <w:rFonts w:asciiTheme="majorBidi" w:hAnsiTheme="majorBidi" w:cstheme="majorBidi"/>
          <w:sz w:val="20"/>
          <w:szCs w:val="20"/>
          <w:lang w:bidi="fa-IR"/>
        </w:rPr>
        <w:instrText xml:space="preserve"> ADDIN EN.REFLIST </w:instrText>
      </w:r>
      <w:r w:rsidRPr="00161E5D">
        <w:rPr>
          <w:rFonts w:asciiTheme="majorBidi" w:hAnsiTheme="majorBidi" w:cstheme="majorBidi"/>
          <w:sz w:val="20"/>
          <w:szCs w:val="20"/>
          <w:lang w:bidi="fa-IR"/>
        </w:rPr>
        <w:fldChar w:fldCharType="separate"/>
      </w:r>
      <w:r w:rsidR="00A66B38" w:rsidRPr="00161E5D">
        <w:rPr>
          <w:rFonts w:asciiTheme="majorBidi" w:hAnsiTheme="majorBidi" w:cstheme="majorBidi"/>
          <w:noProof/>
          <w:sz w:val="20"/>
          <w:szCs w:val="20"/>
        </w:rPr>
        <w:t xml:space="preserve">Almario, C. V., Chey, W. D., &amp; Spiegel, B. M. R. (2020, Oct). Increased Risk of COVID-19 Among Users of Proton Pump Inhibitors. </w:t>
      </w:r>
      <w:r w:rsidR="00A66B38" w:rsidRPr="00161E5D">
        <w:rPr>
          <w:rFonts w:asciiTheme="majorBidi" w:hAnsiTheme="majorBidi" w:cstheme="majorBidi"/>
          <w:i/>
          <w:noProof/>
          <w:sz w:val="20"/>
          <w:szCs w:val="20"/>
        </w:rPr>
        <w:t>Am J Gastroenterol, 115</w:t>
      </w:r>
      <w:r w:rsidR="00A66B38" w:rsidRPr="00161E5D">
        <w:rPr>
          <w:rFonts w:asciiTheme="majorBidi" w:hAnsiTheme="majorBidi" w:cstheme="majorBidi"/>
          <w:noProof/>
          <w:sz w:val="20"/>
          <w:szCs w:val="20"/>
        </w:rPr>
        <w:t xml:space="preserve">(10), 1707-1715. </w:t>
      </w:r>
      <w:r w:rsidR="00A66B38" w:rsidRPr="00F41B19">
        <w:rPr>
          <w:rFonts w:asciiTheme="majorBidi" w:hAnsiTheme="majorBidi" w:cstheme="majorBidi"/>
          <w:noProof/>
          <w:sz w:val="20"/>
          <w:szCs w:val="20"/>
        </w:rPr>
        <w:t>https://doi.org/10.14309/ajg.0000000000000798</w:t>
      </w:r>
      <w:r w:rsidR="00A66B38" w:rsidRPr="00161E5D">
        <w:rPr>
          <w:rFonts w:asciiTheme="majorBidi" w:hAnsiTheme="majorBidi" w:cstheme="majorBidi"/>
          <w:noProof/>
          <w:sz w:val="20"/>
          <w:szCs w:val="20"/>
        </w:rPr>
        <w:t xml:space="preserve"> </w:t>
      </w:r>
      <w:r w:rsidR="00A66B38" w:rsidRPr="00161E5D">
        <w:rPr>
          <w:rFonts w:asciiTheme="majorBidi" w:hAnsiTheme="majorBidi" w:cstheme="majorBidi"/>
          <w:noProof/>
          <w:sz w:val="20"/>
          <w:szCs w:val="20"/>
        </w:rPr>
        <w:tab/>
      </w:r>
    </w:p>
    <w:p w14:paraId="6BBAFB9B" w14:textId="29A265AB" w:rsidR="00A66B38" w:rsidRPr="00161E5D" w:rsidRDefault="00A66B38" w:rsidP="00613610">
      <w:pPr>
        <w:pStyle w:val="EndNoteBibliography"/>
        <w:tabs>
          <w:tab w:val="left" w:pos="284"/>
        </w:tabs>
        <w:spacing w:after="240"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Blanco, J. L., Ambrosioni, J., Garcia, F., Martínez, E., Soriano, A., Mallolas, J., &amp; Miro, J. M. (2020, May). COVID-19 in patients with HIV: clinical case series. </w:t>
      </w:r>
      <w:r w:rsidRPr="00404299">
        <w:rPr>
          <w:rFonts w:asciiTheme="majorBidi" w:hAnsiTheme="majorBidi" w:cstheme="majorBidi"/>
          <w:noProof/>
          <w:sz w:val="20"/>
          <w:szCs w:val="20"/>
        </w:rPr>
        <w:t>Lancet HIV, 7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(5), e314-e316. </w:t>
      </w:r>
      <w:hyperlink r:id="rId13" w:history="1">
        <w:r w:rsidRPr="00F41B19">
          <w:rPr>
            <w:rFonts w:asciiTheme="majorBidi" w:hAnsiTheme="majorBidi" w:cstheme="majorBidi"/>
            <w:noProof/>
            <w:sz w:val="20"/>
            <w:szCs w:val="20"/>
          </w:rPr>
          <w:t>https://doi.org/10.1016/s2352-3018(20)30111-9</w:t>
        </w:r>
      </w:hyperlink>
      <w:r w:rsidRPr="00161E5D">
        <w:rPr>
          <w:rFonts w:asciiTheme="majorBidi" w:hAnsiTheme="majorBidi" w:cstheme="majorBidi"/>
          <w:noProof/>
          <w:sz w:val="20"/>
          <w:szCs w:val="20"/>
        </w:rPr>
        <w:t xml:space="preserve"> </w:t>
      </w:r>
      <w:r w:rsidRPr="00161E5D">
        <w:rPr>
          <w:rFonts w:asciiTheme="majorBidi" w:hAnsiTheme="majorBidi" w:cstheme="majorBidi"/>
          <w:noProof/>
          <w:sz w:val="20"/>
          <w:szCs w:val="20"/>
        </w:rPr>
        <w:tab/>
      </w:r>
    </w:p>
    <w:p w14:paraId="196F1D23" w14:textId="77777777" w:rsidR="00404299" w:rsidRDefault="00404299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</w:p>
    <w:p w14:paraId="0D15F038" w14:textId="7FF45CC0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Charpiat, B., Bleyzac, N., &amp; Tod, M. (2020, Oct). Proton Pump Inhibitors are Risk Factors for Viral Infections: Even for COVID-19? </w:t>
      </w:r>
      <w:r w:rsidRPr="00161E5D">
        <w:rPr>
          <w:rFonts w:asciiTheme="majorBidi" w:hAnsiTheme="majorBidi" w:cstheme="majorBidi"/>
          <w:i/>
          <w:noProof/>
          <w:sz w:val="20"/>
          <w:szCs w:val="20"/>
        </w:rPr>
        <w:t xml:space="preserve">Clin </w:t>
      </w:r>
      <w:r w:rsidRPr="00161E5D">
        <w:rPr>
          <w:rFonts w:asciiTheme="majorBidi" w:hAnsiTheme="majorBidi" w:cstheme="majorBidi"/>
          <w:i/>
          <w:noProof/>
          <w:sz w:val="20"/>
          <w:szCs w:val="20"/>
        </w:rPr>
        <w:lastRenderedPageBreak/>
        <w:t>Drug Investig, 40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(10), 897-899. </w:t>
      </w:r>
      <w:r w:rsidRPr="00F41B19">
        <w:rPr>
          <w:rFonts w:asciiTheme="majorBidi" w:hAnsiTheme="majorBidi" w:cstheme="majorBidi"/>
          <w:noProof/>
          <w:sz w:val="20"/>
          <w:szCs w:val="20"/>
        </w:rPr>
        <w:t>https://doi.org/10.1007/s40261-020-00963-x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 </w:t>
      </w:r>
      <w:r w:rsidRPr="00161E5D">
        <w:rPr>
          <w:rFonts w:asciiTheme="majorBidi" w:hAnsiTheme="majorBidi" w:cstheme="majorBidi"/>
          <w:noProof/>
          <w:sz w:val="20"/>
          <w:szCs w:val="20"/>
        </w:rPr>
        <w:tab/>
      </w:r>
    </w:p>
    <w:p w14:paraId="01DC9642" w14:textId="77777777" w:rsidR="00404299" w:rsidRDefault="00404299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</w:p>
    <w:p w14:paraId="01FF949B" w14:textId="0EBFF23B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Choi, S. H., Kim, H. W., Kang, J. M., Kim, D. H., &amp; Cho, E. Y. (2020, Apr). Epidemiology and clinical features of coronavirus disease 2019 in children. </w:t>
      </w:r>
      <w:r w:rsidRPr="00161E5D">
        <w:rPr>
          <w:rFonts w:asciiTheme="majorBidi" w:hAnsiTheme="majorBidi" w:cstheme="majorBidi"/>
          <w:i/>
          <w:noProof/>
          <w:sz w:val="20"/>
          <w:szCs w:val="20"/>
        </w:rPr>
        <w:t>Clin Exp Pediatr, 63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(4), 125-132. </w:t>
      </w:r>
      <w:r w:rsidRPr="00F41B19">
        <w:rPr>
          <w:rFonts w:asciiTheme="majorBidi" w:hAnsiTheme="majorBidi" w:cstheme="majorBidi"/>
          <w:noProof/>
          <w:sz w:val="20"/>
          <w:szCs w:val="20"/>
        </w:rPr>
        <w:t>https://doi.org/10.3345/cep.2020.00535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 </w:t>
      </w:r>
      <w:r w:rsidRPr="00161E5D">
        <w:rPr>
          <w:rFonts w:asciiTheme="majorBidi" w:hAnsiTheme="majorBidi" w:cstheme="majorBidi"/>
          <w:noProof/>
          <w:sz w:val="20"/>
          <w:szCs w:val="20"/>
        </w:rPr>
        <w:tab/>
      </w:r>
    </w:p>
    <w:p w14:paraId="7844557D" w14:textId="77777777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</w:p>
    <w:p w14:paraId="31191F7F" w14:textId="15448F49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Dai, M., Liu, D., Liu, M., Zhou, F., Li, G., Chen, Z., Zhang, Z., You, H., Wu, M., Zheng, Q., Xiong, Y., Xiong, H., Wang, C., Chen, C., Xiong, F., Zhang, Y., Peng, Y., Ge, S., Zhen, B., Yu, T., Wang, L., Wang, H., Liu, Y., Chen, Y., Mei, J., Gao, X., Li, Z., Gan, L., He, C., Li, Z., Shi, Y., Qi, Y., Yang, J., Tenen, D. G., Chai, L., Mucci, L. A., Santillana, M., &amp; Cai, H. (2020, Jun). Patients with Cancer Appear More Vulnerable to SARS-CoV-2: A Multicenter Study during the COVID-19 Outbreak. </w:t>
      </w:r>
      <w:r w:rsidRPr="00161E5D">
        <w:rPr>
          <w:rFonts w:asciiTheme="majorBidi" w:hAnsiTheme="majorBidi" w:cstheme="majorBidi"/>
          <w:i/>
          <w:noProof/>
          <w:sz w:val="20"/>
          <w:szCs w:val="20"/>
        </w:rPr>
        <w:t>Cancer Discov, 10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(6), 783-791. </w:t>
      </w:r>
      <w:r w:rsidRPr="00F41B19">
        <w:rPr>
          <w:rFonts w:asciiTheme="majorBidi" w:hAnsiTheme="majorBidi" w:cstheme="majorBidi"/>
          <w:noProof/>
          <w:sz w:val="20"/>
          <w:szCs w:val="20"/>
        </w:rPr>
        <w:t>https://doi.org/10.1158/2159-8290.Cd-20-0422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 </w:t>
      </w:r>
      <w:r w:rsidRPr="00161E5D">
        <w:rPr>
          <w:rFonts w:asciiTheme="majorBidi" w:hAnsiTheme="majorBidi" w:cstheme="majorBidi"/>
          <w:noProof/>
          <w:sz w:val="20"/>
          <w:szCs w:val="20"/>
        </w:rPr>
        <w:tab/>
      </w:r>
    </w:p>
    <w:p w14:paraId="6B507669" w14:textId="77777777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</w:p>
    <w:p w14:paraId="76149F24" w14:textId="51884A03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Fohl, A. L., &amp; Regal, R. E. (2011, Jun 6). Proton pump inhibitor-associated pneumonia: Not a breath of fresh air after all? </w:t>
      </w:r>
      <w:r w:rsidRPr="00161E5D">
        <w:rPr>
          <w:rFonts w:asciiTheme="majorBidi" w:hAnsiTheme="majorBidi" w:cstheme="majorBidi"/>
          <w:i/>
          <w:noProof/>
          <w:sz w:val="20"/>
          <w:szCs w:val="20"/>
        </w:rPr>
        <w:t>World J Gastrointest Pharmacol Ther, 2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(3), 17-26. </w:t>
      </w:r>
      <w:r w:rsidRPr="00F41B19">
        <w:rPr>
          <w:rFonts w:asciiTheme="majorBidi" w:hAnsiTheme="majorBidi" w:cstheme="majorBidi"/>
          <w:noProof/>
          <w:sz w:val="20"/>
          <w:szCs w:val="20"/>
        </w:rPr>
        <w:t>https://doi.org/10.4292/wjgpt.v2.i3.17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 </w:t>
      </w:r>
      <w:r w:rsidRPr="00161E5D">
        <w:rPr>
          <w:rFonts w:asciiTheme="majorBidi" w:hAnsiTheme="majorBidi" w:cstheme="majorBidi"/>
          <w:noProof/>
          <w:sz w:val="20"/>
          <w:szCs w:val="20"/>
        </w:rPr>
        <w:tab/>
      </w:r>
    </w:p>
    <w:p w14:paraId="38E2CBBC" w14:textId="77777777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</w:p>
    <w:p w14:paraId="3FBD5C1B" w14:textId="491B8766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García-Menaya, J. M., Cordobés-Durán, C., Rangel-Mayoral, J. F., García-Martín, E., &amp; Agúndez, J. A. G. (2020). Outcomes and Laboratory and Clinical Findings of Asthma and Allergic Patients Admitted With Covid-19 in a Spanish University Hospital. </w:t>
      </w:r>
      <w:r w:rsidRPr="00161E5D">
        <w:rPr>
          <w:rFonts w:asciiTheme="majorBidi" w:hAnsiTheme="majorBidi" w:cstheme="majorBidi"/>
          <w:i/>
          <w:noProof/>
          <w:sz w:val="20"/>
          <w:szCs w:val="20"/>
        </w:rPr>
        <w:t>Front Pharmacol, 11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, 570721. </w:t>
      </w:r>
      <w:r w:rsidRPr="00F41B19">
        <w:rPr>
          <w:rFonts w:asciiTheme="majorBidi" w:hAnsiTheme="majorBidi" w:cstheme="majorBidi"/>
          <w:noProof/>
          <w:sz w:val="20"/>
          <w:szCs w:val="20"/>
        </w:rPr>
        <w:t>https://doi.org/10.3389/fphar.2020.570721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 </w:t>
      </w:r>
      <w:r w:rsidRPr="00161E5D">
        <w:rPr>
          <w:rFonts w:asciiTheme="majorBidi" w:hAnsiTheme="majorBidi" w:cstheme="majorBidi"/>
          <w:noProof/>
          <w:sz w:val="20"/>
          <w:szCs w:val="20"/>
        </w:rPr>
        <w:tab/>
      </w:r>
    </w:p>
    <w:p w14:paraId="6FC8F480" w14:textId="77777777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</w:p>
    <w:p w14:paraId="36A072E3" w14:textId="6CEEE7B0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Gheblawi, M., Wang, K., Viveiros, A., Nguyen, Q., Zhong, J. C., Turner, A. J., Raizada, M. K., Grant, M. B., &amp; Oudit, G. Y. (2020, May 8). Angiotensin-Converting Enzyme 2: SARS-CoV-2 Receptor and Regulator of the Renin-Angiotensin System: Celebrating the 20th Anniversary of the Discovery of ACE2. </w:t>
      </w:r>
      <w:r w:rsidRPr="00161E5D">
        <w:rPr>
          <w:rFonts w:asciiTheme="majorBidi" w:hAnsiTheme="majorBidi" w:cstheme="majorBidi"/>
          <w:i/>
          <w:noProof/>
          <w:sz w:val="20"/>
          <w:szCs w:val="20"/>
        </w:rPr>
        <w:t>Circ Res, 126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(10), 1456-1474. </w:t>
      </w:r>
      <w:r w:rsidRPr="00F41B19">
        <w:rPr>
          <w:rFonts w:asciiTheme="majorBidi" w:hAnsiTheme="majorBidi" w:cstheme="majorBidi"/>
          <w:noProof/>
          <w:sz w:val="20"/>
          <w:szCs w:val="20"/>
        </w:rPr>
        <w:t>https://doi.org/10.1161/circresaha.120.317015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 </w:t>
      </w:r>
      <w:r w:rsidRPr="00161E5D">
        <w:rPr>
          <w:rFonts w:asciiTheme="majorBidi" w:hAnsiTheme="majorBidi" w:cstheme="majorBidi"/>
          <w:noProof/>
          <w:sz w:val="20"/>
          <w:szCs w:val="20"/>
        </w:rPr>
        <w:tab/>
      </w:r>
    </w:p>
    <w:p w14:paraId="571F7F88" w14:textId="77777777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</w:p>
    <w:p w14:paraId="6CBAAE43" w14:textId="75C18D8C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  <w:r w:rsidRPr="00161E5D">
        <w:rPr>
          <w:rFonts w:asciiTheme="majorBidi" w:hAnsiTheme="majorBidi" w:cstheme="majorBidi"/>
          <w:noProof/>
          <w:sz w:val="20"/>
          <w:szCs w:val="20"/>
        </w:rPr>
        <w:lastRenderedPageBreak/>
        <w:t xml:space="preserve">Guan, W. J., Liang, W. H., Zhao, Y., Liang, H. R., Chen, Z. S., Li, Y. M., Liu, X. Q., Chen, R. C., Tang, C. L., Wang, T., Ou, C. Q., Li, L., Chen, P. Y., Sang, L., Wang, W., Li, J. F., Li, C. C., Ou, L. M., Cheng, B., Xiong, S., Ni, Z. Y., Xiang, J., Hu, Y., Liu, L., Shan, H., Lei, C. L., Peng, Y. X., Wei, L., Liu, Y., Hu, Y. H., Peng, P., Wang, J. M., Liu, J. Y., Chen, Z., Li, G., Zheng, Z. J., Qiu, S. Q., Luo, J., Ye, C. J., Zhu, S. Y., Cheng, L. L., Ye, F., Li, S. Y., Zheng, J. P., Zhang, N. F., Zhong, N. S., &amp; He, J. X. (2020, May). Comorbidity and its impact on 1590 patients with COVID-19 in China: a nationwide analysis. </w:t>
      </w:r>
      <w:r w:rsidRPr="00161E5D">
        <w:rPr>
          <w:rFonts w:asciiTheme="majorBidi" w:hAnsiTheme="majorBidi" w:cstheme="majorBidi"/>
          <w:i/>
          <w:noProof/>
          <w:sz w:val="20"/>
          <w:szCs w:val="20"/>
        </w:rPr>
        <w:t>Eur Respir J, 55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(5). </w:t>
      </w:r>
      <w:r w:rsidRPr="00F41B19">
        <w:rPr>
          <w:rFonts w:asciiTheme="majorBidi" w:hAnsiTheme="majorBidi" w:cstheme="majorBidi"/>
          <w:noProof/>
          <w:sz w:val="20"/>
          <w:szCs w:val="20"/>
        </w:rPr>
        <w:t>https://doi.org/10.1183/13993003.00547-2020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 </w:t>
      </w:r>
      <w:r w:rsidRPr="00161E5D">
        <w:rPr>
          <w:rFonts w:asciiTheme="majorBidi" w:hAnsiTheme="majorBidi" w:cstheme="majorBidi"/>
          <w:noProof/>
          <w:sz w:val="20"/>
          <w:szCs w:val="20"/>
        </w:rPr>
        <w:tab/>
      </w:r>
    </w:p>
    <w:p w14:paraId="5F419A9F" w14:textId="77777777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</w:p>
    <w:p w14:paraId="0997BA44" w14:textId="4338B7E1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Habbu, S. G., &amp; Krishnappa, P. (2015, Apr). Effectiveness of oral health education in children - a systematic review of current evidence (2005-2011). </w:t>
      </w:r>
      <w:r w:rsidRPr="00161E5D">
        <w:rPr>
          <w:rFonts w:asciiTheme="majorBidi" w:hAnsiTheme="majorBidi" w:cstheme="majorBidi"/>
          <w:i/>
          <w:noProof/>
          <w:sz w:val="20"/>
          <w:szCs w:val="20"/>
        </w:rPr>
        <w:t>Int Dent J, 65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(2), 57-64. </w:t>
      </w:r>
      <w:r w:rsidRPr="00F41B19">
        <w:rPr>
          <w:rFonts w:asciiTheme="majorBidi" w:hAnsiTheme="majorBidi" w:cstheme="majorBidi"/>
          <w:noProof/>
          <w:sz w:val="20"/>
          <w:szCs w:val="20"/>
        </w:rPr>
        <w:t>https://doi.org/10.1111/idj.12137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 </w:t>
      </w:r>
      <w:r w:rsidRPr="00161E5D">
        <w:rPr>
          <w:rFonts w:asciiTheme="majorBidi" w:hAnsiTheme="majorBidi" w:cstheme="majorBidi"/>
          <w:noProof/>
          <w:sz w:val="20"/>
          <w:szCs w:val="20"/>
        </w:rPr>
        <w:tab/>
      </w:r>
    </w:p>
    <w:p w14:paraId="2B114FFD" w14:textId="77777777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</w:p>
    <w:p w14:paraId="7BFEE6CC" w14:textId="30167CE4" w:rsidR="00A66B38" w:rsidRPr="00B07D5C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  <w:lang w:val="de-DE"/>
        </w:rPr>
      </w:pP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Huggins, D. J. (2020, Nov). Structural analysis of experimental drugs binding to the SARS-CoV-2 target TMPRSS2. </w:t>
      </w:r>
      <w:r w:rsidRPr="00B07D5C">
        <w:rPr>
          <w:rFonts w:asciiTheme="majorBidi" w:hAnsiTheme="majorBidi" w:cstheme="majorBidi"/>
          <w:i/>
          <w:noProof/>
          <w:sz w:val="20"/>
          <w:szCs w:val="20"/>
          <w:lang w:val="de-DE"/>
        </w:rPr>
        <w:t>J Mol Graph Model, 100</w:t>
      </w:r>
      <w:r w:rsidRPr="00B07D5C">
        <w:rPr>
          <w:rFonts w:asciiTheme="majorBidi" w:hAnsiTheme="majorBidi" w:cstheme="majorBidi"/>
          <w:noProof/>
          <w:sz w:val="20"/>
          <w:szCs w:val="20"/>
          <w:lang w:val="de-DE"/>
        </w:rPr>
        <w:t xml:space="preserve">, 107710. https://doi.org/10.1016/j.jmgm.2020.107710 </w:t>
      </w:r>
      <w:r w:rsidRPr="00B07D5C">
        <w:rPr>
          <w:rFonts w:asciiTheme="majorBidi" w:hAnsiTheme="majorBidi" w:cstheme="majorBidi"/>
          <w:noProof/>
          <w:sz w:val="20"/>
          <w:szCs w:val="20"/>
          <w:lang w:val="de-DE"/>
        </w:rPr>
        <w:tab/>
      </w:r>
    </w:p>
    <w:p w14:paraId="12F477FE" w14:textId="77777777" w:rsidR="00A66B38" w:rsidRPr="00B07D5C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  <w:lang w:val="de-DE"/>
        </w:rPr>
      </w:pPr>
    </w:p>
    <w:p w14:paraId="4481EB31" w14:textId="122BEDD8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  <w:r w:rsidRPr="00B07D5C">
        <w:rPr>
          <w:rFonts w:asciiTheme="majorBidi" w:hAnsiTheme="majorBidi" w:cstheme="majorBidi"/>
          <w:noProof/>
          <w:sz w:val="20"/>
          <w:szCs w:val="20"/>
          <w:lang w:val="de-DE"/>
        </w:rPr>
        <w:t xml:space="preserve">Imielski, B. (2020, Aug). 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The detrimental effect of COVID-19 on subspecialty medical education. </w:t>
      </w:r>
      <w:r w:rsidRPr="00161E5D">
        <w:rPr>
          <w:rFonts w:asciiTheme="majorBidi" w:hAnsiTheme="majorBidi" w:cstheme="majorBidi"/>
          <w:i/>
          <w:noProof/>
          <w:sz w:val="20"/>
          <w:szCs w:val="20"/>
        </w:rPr>
        <w:t>Surgery, 168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(2), 218-219. </w:t>
      </w:r>
      <w:r w:rsidRPr="00F41B19">
        <w:rPr>
          <w:rFonts w:asciiTheme="majorBidi" w:hAnsiTheme="majorBidi" w:cstheme="majorBidi"/>
          <w:noProof/>
          <w:sz w:val="20"/>
          <w:szCs w:val="20"/>
        </w:rPr>
        <w:t>https://doi.org/10.1016/j.surg.2020.05.012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 </w:t>
      </w:r>
      <w:r w:rsidRPr="00161E5D">
        <w:rPr>
          <w:rFonts w:asciiTheme="majorBidi" w:hAnsiTheme="majorBidi" w:cstheme="majorBidi"/>
          <w:noProof/>
          <w:sz w:val="20"/>
          <w:szCs w:val="20"/>
        </w:rPr>
        <w:tab/>
      </w:r>
    </w:p>
    <w:p w14:paraId="7A2D9627" w14:textId="77777777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</w:p>
    <w:p w14:paraId="22C43CC0" w14:textId="0D54C8BA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Lee, S. W., Ha, E. K., Yeniova, A., Moon, S. Y., Kim, S. Y., Koh, H. Y., Yang, J. M., Jeong, S. J., Moon, S. J., Cho, J. Y., Yoo, I. K., &amp; Yon, D. K. (2020, Jul 30). Severe clinical outcomes of COVID-19 associated with proton pump inhibitors: a nationwide cohort study with propensity score matching. </w:t>
      </w:r>
      <w:r w:rsidRPr="00161E5D">
        <w:rPr>
          <w:rFonts w:asciiTheme="majorBidi" w:hAnsiTheme="majorBidi" w:cstheme="majorBidi"/>
          <w:i/>
          <w:noProof/>
          <w:sz w:val="20"/>
          <w:szCs w:val="20"/>
        </w:rPr>
        <w:t>Gut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. </w:t>
      </w:r>
      <w:r w:rsidRPr="00F41B19">
        <w:rPr>
          <w:rFonts w:asciiTheme="majorBidi" w:hAnsiTheme="majorBidi" w:cstheme="majorBidi"/>
          <w:noProof/>
          <w:sz w:val="20"/>
          <w:szCs w:val="20"/>
        </w:rPr>
        <w:t>https://doi.org/10.1136/gutjnl-2020-322248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 </w:t>
      </w:r>
      <w:r w:rsidRPr="00161E5D">
        <w:rPr>
          <w:rFonts w:asciiTheme="majorBidi" w:hAnsiTheme="majorBidi" w:cstheme="majorBidi"/>
          <w:noProof/>
          <w:sz w:val="20"/>
          <w:szCs w:val="20"/>
        </w:rPr>
        <w:tab/>
      </w:r>
    </w:p>
    <w:p w14:paraId="1289C797" w14:textId="77777777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</w:p>
    <w:p w14:paraId="2EAA34FB" w14:textId="34904DA2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Li, X., Xu, S., Yu, M., Wang, K., Tao, Y., Zhou, Y., Shi, J., Zhou, M., Wu, B., Yang, Z., Zhang, C., Yue, J., Zhang, Z., Renz, H., Liu, X., Xie, J., Xie, M., &amp; Zhao, J. (2020, Jul). Risk factors for severity and mortality in adult COVID-19 inpatients in Wuhan. </w:t>
      </w:r>
      <w:r w:rsidRPr="00161E5D">
        <w:rPr>
          <w:rFonts w:asciiTheme="majorBidi" w:hAnsiTheme="majorBidi" w:cstheme="majorBidi"/>
          <w:i/>
          <w:noProof/>
          <w:sz w:val="20"/>
          <w:szCs w:val="20"/>
        </w:rPr>
        <w:t xml:space="preserve">J Allergy Clin Immunol, </w:t>
      </w:r>
      <w:r w:rsidRPr="00161E5D">
        <w:rPr>
          <w:rFonts w:asciiTheme="majorBidi" w:hAnsiTheme="majorBidi" w:cstheme="majorBidi"/>
          <w:i/>
          <w:noProof/>
          <w:sz w:val="20"/>
          <w:szCs w:val="20"/>
        </w:rPr>
        <w:lastRenderedPageBreak/>
        <w:t>146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(1), 110-118. </w:t>
      </w:r>
      <w:r w:rsidRPr="00F41B19">
        <w:rPr>
          <w:rFonts w:asciiTheme="majorBidi" w:hAnsiTheme="majorBidi" w:cstheme="majorBidi"/>
          <w:noProof/>
          <w:sz w:val="20"/>
          <w:szCs w:val="20"/>
        </w:rPr>
        <w:t>https://doi.org/10.1016/j.jaci.2020.04.006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 </w:t>
      </w:r>
      <w:r w:rsidRPr="00161E5D">
        <w:rPr>
          <w:rFonts w:asciiTheme="majorBidi" w:hAnsiTheme="majorBidi" w:cstheme="majorBidi"/>
          <w:noProof/>
          <w:sz w:val="20"/>
          <w:szCs w:val="20"/>
        </w:rPr>
        <w:tab/>
      </w:r>
    </w:p>
    <w:p w14:paraId="11D1A9D4" w14:textId="77777777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</w:p>
    <w:p w14:paraId="0779AF1D" w14:textId="32B2E51C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Lighter, J., Phillips, M., Hochman, S., Sterling, S., Johnson, D., Francois, F., &amp; Stachel, A. (2020, Jul 28). Obesity in Patients Younger Than 60 Years Is a Risk Factor for COVID-19 Hospital Admission. </w:t>
      </w:r>
      <w:r w:rsidRPr="00161E5D">
        <w:rPr>
          <w:rFonts w:asciiTheme="majorBidi" w:hAnsiTheme="majorBidi" w:cstheme="majorBidi"/>
          <w:i/>
          <w:noProof/>
          <w:sz w:val="20"/>
          <w:szCs w:val="20"/>
        </w:rPr>
        <w:t>Clin Infect Dis, 71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(15), 896-897. </w:t>
      </w:r>
      <w:r w:rsidRPr="00F41B19">
        <w:rPr>
          <w:rFonts w:asciiTheme="majorBidi" w:hAnsiTheme="majorBidi" w:cstheme="majorBidi"/>
          <w:noProof/>
          <w:sz w:val="20"/>
          <w:szCs w:val="20"/>
        </w:rPr>
        <w:t>https://doi.org/10.1093/cid/ciaa415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 </w:t>
      </w:r>
      <w:r w:rsidRPr="00161E5D">
        <w:rPr>
          <w:rFonts w:asciiTheme="majorBidi" w:hAnsiTheme="majorBidi" w:cstheme="majorBidi"/>
          <w:noProof/>
          <w:sz w:val="20"/>
          <w:szCs w:val="20"/>
        </w:rPr>
        <w:tab/>
      </w:r>
    </w:p>
    <w:p w14:paraId="3DB88848" w14:textId="77777777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</w:p>
    <w:p w14:paraId="7E9BF7AB" w14:textId="734B3797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  <w:lang w:val="de-DE"/>
        </w:rPr>
      </w:pP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Lin, W. L., Muo, C. S., Lin, W. C., Hsieh, Y. W., &amp; Kao, C. H. (2019, Apr-Jun). Association of Increased Risk of Pneumonia and Using Proton Pump Inhibitors in Patients With Type II Diabetes Mellitus. </w:t>
      </w:r>
      <w:r w:rsidRPr="00161E5D">
        <w:rPr>
          <w:rFonts w:asciiTheme="majorBidi" w:hAnsiTheme="majorBidi" w:cstheme="majorBidi"/>
          <w:i/>
          <w:noProof/>
          <w:sz w:val="20"/>
          <w:szCs w:val="20"/>
          <w:lang w:val="de-DE"/>
        </w:rPr>
        <w:t>Dose Response, 17</w:t>
      </w:r>
      <w:r w:rsidRPr="00161E5D">
        <w:rPr>
          <w:rFonts w:asciiTheme="majorBidi" w:hAnsiTheme="majorBidi" w:cstheme="majorBidi"/>
          <w:noProof/>
          <w:sz w:val="20"/>
          <w:szCs w:val="20"/>
          <w:lang w:val="de-DE"/>
        </w:rPr>
        <w:t xml:space="preserve">(2), 1559325819843383. </w:t>
      </w:r>
      <w:r w:rsidRPr="00F41B19">
        <w:rPr>
          <w:rFonts w:asciiTheme="majorBidi" w:hAnsiTheme="majorBidi" w:cstheme="majorBidi"/>
          <w:noProof/>
          <w:sz w:val="20"/>
          <w:szCs w:val="20"/>
          <w:lang w:val="de-DE"/>
        </w:rPr>
        <w:t>https://doi.org/10.1177/1559325819843383</w:t>
      </w:r>
      <w:r w:rsidRPr="00161E5D">
        <w:rPr>
          <w:rFonts w:asciiTheme="majorBidi" w:hAnsiTheme="majorBidi" w:cstheme="majorBidi"/>
          <w:noProof/>
          <w:sz w:val="20"/>
          <w:szCs w:val="20"/>
          <w:lang w:val="de-DE"/>
        </w:rPr>
        <w:t xml:space="preserve"> </w:t>
      </w:r>
      <w:r w:rsidRPr="00161E5D">
        <w:rPr>
          <w:rFonts w:asciiTheme="majorBidi" w:hAnsiTheme="majorBidi" w:cstheme="majorBidi"/>
          <w:noProof/>
          <w:sz w:val="20"/>
          <w:szCs w:val="20"/>
          <w:lang w:val="de-DE"/>
        </w:rPr>
        <w:tab/>
      </w:r>
    </w:p>
    <w:p w14:paraId="0977FF13" w14:textId="77777777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  <w:lang w:val="de-DE"/>
        </w:rPr>
      </w:pPr>
    </w:p>
    <w:p w14:paraId="27232FA5" w14:textId="5B615F1A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  <w:r w:rsidRPr="00161E5D">
        <w:rPr>
          <w:rFonts w:asciiTheme="majorBidi" w:hAnsiTheme="majorBidi" w:cstheme="majorBidi"/>
          <w:noProof/>
          <w:sz w:val="20"/>
          <w:szCs w:val="20"/>
          <w:lang w:val="de-DE"/>
        </w:rPr>
        <w:t xml:space="preserve">Luxenburger, H., Sturm, L., Biever, P., Rieg, S., Duerschmied, D., Schultheiss, M., Neumann-Haefelin, C., Thimme, R., &amp; Bettinger, D. (2020, Jul 1). 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Treatment with proton pump inhibitors increases the risk of secondary infections and ARDS in hospitalized patients with COVID-19: coincidence or underestimated risk factor? </w:t>
      </w:r>
      <w:r w:rsidRPr="00161E5D">
        <w:rPr>
          <w:rFonts w:asciiTheme="majorBidi" w:hAnsiTheme="majorBidi" w:cstheme="majorBidi"/>
          <w:i/>
          <w:noProof/>
          <w:sz w:val="20"/>
          <w:szCs w:val="20"/>
        </w:rPr>
        <w:t>J Intern Med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. </w:t>
      </w:r>
      <w:r w:rsidRPr="00F41B19">
        <w:rPr>
          <w:rFonts w:asciiTheme="majorBidi" w:hAnsiTheme="majorBidi" w:cstheme="majorBidi"/>
          <w:noProof/>
          <w:sz w:val="20"/>
          <w:szCs w:val="20"/>
        </w:rPr>
        <w:t>https://doi.org/10.1111/joim.13121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 </w:t>
      </w:r>
      <w:r w:rsidRPr="00161E5D">
        <w:rPr>
          <w:rFonts w:asciiTheme="majorBidi" w:hAnsiTheme="majorBidi" w:cstheme="majorBidi"/>
          <w:noProof/>
          <w:sz w:val="20"/>
          <w:szCs w:val="20"/>
        </w:rPr>
        <w:tab/>
      </w:r>
    </w:p>
    <w:p w14:paraId="50F61854" w14:textId="77777777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</w:p>
    <w:p w14:paraId="098DEFFC" w14:textId="341D871F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Moher, D., Liberati, A., Tetzlaff, J., &amp; Altman, D. G. (2009, Oct). Preferred reporting items for systematic reviews and meta-analyses: the PRISMA statement. </w:t>
      </w:r>
      <w:r w:rsidRPr="00161E5D">
        <w:rPr>
          <w:rFonts w:asciiTheme="majorBidi" w:hAnsiTheme="majorBidi" w:cstheme="majorBidi"/>
          <w:i/>
          <w:noProof/>
          <w:sz w:val="20"/>
          <w:szCs w:val="20"/>
        </w:rPr>
        <w:t>J Clin Epidemiol, 62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(10), 1006-1012. </w:t>
      </w:r>
      <w:r w:rsidRPr="00F41B19">
        <w:rPr>
          <w:rFonts w:asciiTheme="majorBidi" w:hAnsiTheme="majorBidi" w:cstheme="majorBidi"/>
          <w:noProof/>
          <w:sz w:val="20"/>
          <w:szCs w:val="20"/>
        </w:rPr>
        <w:t>https://doi.org/10.1016/j.jclinepi.2009.06.005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 </w:t>
      </w:r>
      <w:r w:rsidRPr="00161E5D">
        <w:rPr>
          <w:rFonts w:asciiTheme="majorBidi" w:hAnsiTheme="majorBidi" w:cstheme="majorBidi"/>
          <w:noProof/>
          <w:sz w:val="20"/>
          <w:szCs w:val="20"/>
        </w:rPr>
        <w:tab/>
      </w:r>
    </w:p>
    <w:p w14:paraId="12DCD1C8" w14:textId="77777777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</w:p>
    <w:p w14:paraId="51D98455" w14:textId="6B5D76B3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Prag, C., Prag, M., &amp; Fredlund, H. (2017, Jun). Proton pump inhibitors as a risk factor for norovirus infection. </w:t>
      </w:r>
      <w:r w:rsidRPr="00161E5D">
        <w:rPr>
          <w:rFonts w:asciiTheme="majorBidi" w:hAnsiTheme="majorBidi" w:cstheme="majorBidi"/>
          <w:i/>
          <w:noProof/>
          <w:sz w:val="20"/>
          <w:szCs w:val="20"/>
        </w:rPr>
        <w:t>Epidemiol Infect, 145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(8), 1617-1623. </w:t>
      </w:r>
      <w:r w:rsidRPr="00F41B19">
        <w:rPr>
          <w:rFonts w:asciiTheme="majorBidi" w:hAnsiTheme="majorBidi" w:cstheme="majorBidi"/>
          <w:noProof/>
          <w:sz w:val="20"/>
          <w:szCs w:val="20"/>
        </w:rPr>
        <w:t>https://doi.org/10.1017/s0950268817000528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 </w:t>
      </w:r>
      <w:r w:rsidRPr="00161E5D">
        <w:rPr>
          <w:rFonts w:asciiTheme="majorBidi" w:hAnsiTheme="majorBidi" w:cstheme="majorBidi"/>
          <w:noProof/>
          <w:sz w:val="20"/>
          <w:szCs w:val="20"/>
        </w:rPr>
        <w:tab/>
      </w:r>
    </w:p>
    <w:p w14:paraId="15FA4643" w14:textId="77777777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</w:p>
    <w:p w14:paraId="476D45A8" w14:textId="3ADA14DD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Rahman, N., Basharat, Z., Yousuf, M., Castaldo, G., Rastrelli, L., &amp; Khan, H. (2020, May 12). Virtual Screening of Natural Products against Type II Transmembrane Serine Protease (TMPRSS2), the Priming Agent of Coronavirus 2 (SARS-CoV-2). </w:t>
      </w:r>
      <w:r w:rsidRPr="00161E5D">
        <w:rPr>
          <w:rFonts w:asciiTheme="majorBidi" w:hAnsiTheme="majorBidi" w:cstheme="majorBidi"/>
          <w:i/>
          <w:noProof/>
          <w:sz w:val="20"/>
          <w:szCs w:val="20"/>
        </w:rPr>
        <w:t>Molecules, 25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(10). </w:t>
      </w:r>
      <w:r w:rsidRPr="00F41B19">
        <w:rPr>
          <w:rFonts w:asciiTheme="majorBidi" w:hAnsiTheme="majorBidi" w:cstheme="majorBidi"/>
          <w:noProof/>
          <w:sz w:val="20"/>
          <w:szCs w:val="20"/>
        </w:rPr>
        <w:lastRenderedPageBreak/>
        <w:t>https://doi.org/10.3390/molecules25102271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 </w:t>
      </w:r>
      <w:r w:rsidRPr="00161E5D">
        <w:rPr>
          <w:rFonts w:asciiTheme="majorBidi" w:hAnsiTheme="majorBidi" w:cstheme="majorBidi"/>
          <w:noProof/>
          <w:sz w:val="20"/>
          <w:szCs w:val="20"/>
        </w:rPr>
        <w:tab/>
      </w:r>
    </w:p>
    <w:p w14:paraId="561D9486" w14:textId="77777777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</w:p>
    <w:p w14:paraId="493CE978" w14:textId="55313868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Ramachandran, P., Perisetti, A., Gajendran, M., Jean-Louis, F., Bansal, P., Dwivedi, A. K., &amp; Goyal, H. (2020, Nov 30). Pre-hospitalization proton pump inhibitor use and clinical outcomes in COVID-19. </w:t>
      </w:r>
      <w:r w:rsidRPr="00161E5D">
        <w:rPr>
          <w:rFonts w:asciiTheme="majorBidi" w:hAnsiTheme="majorBidi" w:cstheme="majorBidi"/>
          <w:i/>
          <w:noProof/>
          <w:sz w:val="20"/>
          <w:szCs w:val="20"/>
        </w:rPr>
        <w:t>Eur J Gastroenterol Hepatol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. </w:t>
      </w:r>
      <w:r w:rsidRPr="00F41B19">
        <w:rPr>
          <w:rFonts w:asciiTheme="majorBidi" w:hAnsiTheme="majorBidi" w:cstheme="majorBidi"/>
          <w:noProof/>
          <w:sz w:val="20"/>
          <w:szCs w:val="20"/>
        </w:rPr>
        <w:t>https://doi.org/10.1097/meg.0000000000002013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 </w:t>
      </w:r>
      <w:r w:rsidRPr="00161E5D">
        <w:rPr>
          <w:rFonts w:asciiTheme="majorBidi" w:hAnsiTheme="majorBidi" w:cstheme="majorBidi"/>
          <w:noProof/>
          <w:sz w:val="20"/>
          <w:szCs w:val="20"/>
        </w:rPr>
        <w:tab/>
      </w:r>
    </w:p>
    <w:p w14:paraId="5B282A94" w14:textId="77777777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</w:p>
    <w:p w14:paraId="5D72468B" w14:textId="77777777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  <w:lang w:val="de-DE"/>
        </w:rPr>
      </w:pP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Reimer, C., &amp; Bytzer, P. (2012, Sep 24). [Adverse events associated with long-term use of proton pump inhibitors]. </w:t>
      </w:r>
      <w:r w:rsidRPr="00161E5D">
        <w:rPr>
          <w:rFonts w:asciiTheme="majorBidi" w:hAnsiTheme="majorBidi" w:cstheme="majorBidi"/>
          <w:i/>
          <w:noProof/>
          <w:sz w:val="20"/>
          <w:szCs w:val="20"/>
          <w:lang w:val="de-DE"/>
        </w:rPr>
        <w:t>Ugeskr Laeger, 174</w:t>
      </w:r>
      <w:r w:rsidRPr="00161E5D">
        <w:rPr>
          <w:rFonts w:asciiTheme="majorBidi" w:hAnsiTheme="majorBidi" w:cstheme="majorBidi"/>
          <w:noProof/>
          <w:sz w:val="20"/>
          <w:szCs w:val="20"/>
          <w:lang w:val="de-DE"/>
        </w:rPr>
        <w:t xml:space="preserve">(39), 2289-2293. (Der er klinisk betydningsfulde komplikationer i forbindelse med langtidsbehandling med syrepumpehæmmere.) </w:t>
      </w:r>
      <w:r w:rsidRPr="00161E5D">
        <w:rPr>
          <w:rFonts w:asciiTheme="majorBidi" w:hAnsiTheme="majorBidi" w:cstheme="majorBidi"/>
          <w:noProof/>
          <w:sz w:val="20"/>
          <w:szCs w:val="20"/>
          <w:lang w:val="de-DE"/>
        </w:rPr>
        <w:tab/>
      </w:r>
    </w:p>
    <w:p w14:paraId="71004DD4" w14:textId="77777777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  <w:lang w:val="de-DE"/>
        </w:rPr>
      </w:pPr>
    </w:p>
    <w:p w14:paraId="161759AA" w14:textId="77777777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Reinberg, O. (2015, Sep 9). [Proton pump inhibitors (PPI): may be not as harmless as believed]. </w:t>
      </w:r>
      <w:r w:rsidRPr="00161E5D">
        <w:rPr>
          <w:rFonts w:asciiTheme="majorBidi" w:hAnsiTheme="majorBidi" w:cstheme="majorBidi"/>
          <w:i/>
          <w:noProof/>
          <w:sz w:val="20"/>
          <w:szCs w:val="20"/>
        </w:rPr>
        <w:t>Rev Med Suisse, 11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(485), 1665-1671. (Inhibiteurs de la pompe è protons (IPP): peut-être pas si inoffensifs que cela.) </w:t>
      </w:r>
      <w:r w:rsidRPr="00161E5D">
        <w:rPr>
          <w:rFonts w:asciiTheme="majorBidi" w:hAnsiTheme="majorBidi" w:cstheme="majorBidi"/>
          <w:noProof/>
          <w:sz w:val="20"/>
          <w:szCs w:val="20"/>
        </w:rPr>
        <w:tab/>
      </w:r>
    </w:p>
    <w:p w14:paraId="216F40A9" w14:textId="77777777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</w:p>
    <w:p w14:paraId="667227D1" w14:textId="786AECC6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Saheb Sharif-Askari, N., Saheb Sharif-Askari, F., Alabed, M., Tayoun, A. A., Loney, T., Uddin, M., Senok, A., Al Heialy, S., Hamoudi, R., Kashour, T., Alsheikh-Ali, A., Hamid, Q., &amp; Halwani, R. (2020, Aug 16). Effect of Common Medications on the Expression of SARS-CoV-2 Entry Receptors in Kidney Tissue. </w:t>
      </w:r>
      <w:r w:rsidRPr="00161E5D">
        <w:rPr>
          <w:rFonts w:asciiTheme="majorBidi" w:hAnsiTheme="majorBidi" w:cstheme="majorBidi"/>
          <w:i/>
          <w:noProof/>
          <w:sz w:val="20"/>
          <w:szCs w:val="20"/>
        </w:rPr>
        <w:t>Clin Transl Sci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. </w:t>
      </w:r>
      <w:r w:rsidRPr="00F41B19">
        <w:rPr>
          <w:rFonts w:asciiTheme="majorBidi" w:hAnsiTheme="majorBidi" w:cstheme="majorBidi"/>
          <w:noProof/>
          <w:sz w:val="20"/>
          <w:szCs w:val="20"/>
        </w:rPr>
        <w:t>https://doi.org/10.1111/cts.12862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 </w:t>
      </w:r>
      <w:r w:rsidRPr="00161E5D">
        <w:rPr>
          <w:rFonts w:asciiTheme="majorBidi" w:hAnsiTheme="majorBidi" w:cstheme="majorBidi"/>
          <w:noProof/>
          <w:sz w:val="20"/>
          <w:szCs w:val="20"/>
        </w:rPr>
        <w:tab/>
      </w:r>
    </w:p>
    <w:p w14:paraId="59C3DAB3" w14:textId="77777777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</w:p>
    <w:p w14:paraId="07D53E48" w14:textId="76883CCF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Saheb Sharif-Askari, N., Saheb Sharif-Askari, F., Mdkhana, B., Al Heialy, S., Ratemi, E., Alghamdi, M., Abusnana, S., Kashour, T., Hamid, Q., &amp; Halwani, R. (2020, Aug 17). Effect of common medications on the expression of SARS-CoV-2 entry receptors in liver tissue. </w:t>
      </w:r>
      <w:r w:rsidRPr="00161E5D">
        <w:rPr>
          <w:rFonts w:asciiTheme="majorBidi" w:hAnsiTheme="majorBidi" w:cstheme="majorBidi"/>
          <w:i/>
          <w:noProof/>
          <w:sz w:val="20"/>
          <w:szCs w:val="20"/>
        </w:rPr>
        <w:t>Arch Toxicol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, 1-5. </w:t>
      </w:r>
      <w:r w:rsidRPr="00F41B19">
        <w:rPr>
          <w:rFonts w:asciiTheme="majorBidi" w:hAnsiTheme="majorBidi" w:cstheme="majorBidi"/>
          <w:noProof/>
          <w:sz w:val="20"/>
          <w:szCs w:val="20"/>
        </w:rPr>
        <w:t>https://doi.org/10.1007/s00204-020-02869-1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 </w:t>
      </w:r>
      <w:r w:rsidRPr="00161E5D">
        <w:rPr>
          <w:rFonts w:asciiTheme="majorBidi" w:hAnsiTheme="majorBidi" w:cstheme="majorBidi"/>
          <w:noProof/>
          <w:sz w:val="20"/>
          <w:szCs w:val="20"/>
        </w:rPr>
        <w:tab/>
      </w:r>
    </w:p>
    <w:p w14:paraId="4591D97B" w14:textId="77777777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</w:p>
    <w:p w14:paraId="66DFAC8A" w14:textId="041B968C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Savarino, V., Marabotto, E., Zentilin, P., Furnari, M., Bodini, G., De Maria, C., Pellegatta, G., Coppo, C., &amp; Savarino, E. (2018, Oct). The appropriate use of proton-pump inhibitors. </w:t>
      </w:r>
      <w:r w:rsidRPr="00161E5D">
        <w:rPr>
          <w:rFonts w:asciiTheme="majorBidi" w:hAnsiTheme="majorBidi" w:cstheme="majorBidi"/>
          <w:i/>
          <w:noProof/>
          <w:sz w:val="20"/>
          <w:szCs w:val="20"/>
        </w:rPr>
        <w:t>Minerva Med, 109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(5), 386-399. </w:t>
      </w:r>
      <w:r w:rsidRPr="00F41B19">
        <w:rPr>
          <w:rFonts w:asciiTheme="majorBidi" w:hAnsiTheme="majorBidi" w:cstheme="majorBidi"/>
          <w:noProof/>
          <w:sz w:val="20"/>
          <w:szCs w:val="20"/>
        </w:rPr>
        <w:t>https://doi.org/10.23736/s0026-4806.18.05705-1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 </w:t>
      </w:r>
      <w:r w:rsidRPr="00161E5D">
        <w:rPr>
          <w:rFonts w:asciiTheme="majorBidi" w:hAnsiTheme="majorBidi" w:cstheme="majorBidi"/>
          <w:noProof/>
          <w:sz w:val="20"/>
          <w:szCs w:val="20"/>
        </w:rPr>
        <w:tab/>
      </w:r>
    </w:p>
    <w:p w14:paraId="31BE372D" w14:textId="77777777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</w:p>
    <w:p w14:paraId="33D8CA2C" w14:textId="77777777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  <w:lang w:val="de-DE"/>
        </w:rPr>
      </w:pPr>
      <w:r w:rsidRPr="00B07D5C">
        <w:rPr>
          <w:rFonts w:asciiTheme="majorBidi" w:hAnsiTheme="majorBidi" w:cstheme="majorBidi"/>
          <w:noProof/>
          <w:sz w:val="20"/>
          <w:szCs w:val="20"/>
          <w:lang w:val="de-DE"/>
        </w:rPr>
        <w:t xml:space="preserve">van Herwaarden, N., Bos, J. M., Veldman, B., &amp; Kramers, C. (2016). 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[Proton pump inhibitors: not as safe as they seem]. </w:t>
      </w:r>
      <w:r w:rsidRPr="00161E5D">
        <w:rPr>
          <w:rFonts w:asciiTheme="majorBidi" w:hAnsiTheme="majorBidi" w:cstheme="majorBidi"/>
          <w:i/>
          <w:noProof/>
          <w:sz w:val="20"/>
          <w:szCs w:val="20"/>
        </w:rPr>
        <w:t>Ned Tijdschr Geneeskd, 160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, D487. </w:t>
      </w:r>
      <w:r w:rsidRPr="00161E5D">
        <w:rPr>
          <w:rFonts w:asciiTheme="majorBidi" w:hAnsiTheme="majorBidi" w:cstheme="majorBidi"/>
          <w:noProof/>
          <w:sz w:val="20"/>
          <w:szCs w:val="20"/>
          <w:lang w:val="de-DE"/>
        </w:rPr>
        <w:t xml:space="preserve">(Protonpompremmers: niet zo veilig als ze lijken.) </w:t>
      </w:r>
      <w:r w:rsidRPr="00161E5D">
        <w:rPr>
          <w:rFonts w:asciiTheme="majorBidi" w:hAnsiTheme="majorBidi" w:cstheme="majorBidi"/>
          <w:noProof/>
          <w:sz w:val="20"/>
          <w:szCs w:val="20"/>
          <w:lang w:val="de-DE"/>
        </w:rPr>
        <w:tab/>
      </w:r>
    </w:p>
    <w:p w14:paraId="4AB48A56" w14:textId="77777777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  <w:lang w:val="de-DE"/>
        </w:rPr>
      </w:pPr>
    </w:p>
    <w:p w14:paraId="2BD528EB" w14:textId="455B05EC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  <w:r w:rsidRPr="00161E5D">
        <w:rPr>
          <w:rFonts w:asciiTheme="majorBidi" w:hAnsiTheme="majorBidi" w:cstheme="majorBidi"/>
          <w:noProof/>
          <w:sz w:val="20"/>
          <w:szCs w:val="20"/>
          <w:lang w:val="de-DE"/>
        </w:rPr>
        <w:t xml:space="preserve">Wu, Y. C., Chen, C. S., &amp; Chan, Y. J. (2020, Mar). 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The outbreak of COVID-19: An overview. </w:t>
      </w:r>
      <w:r w:rsidRPr="00161E5D">
        <w:rPr>
          <w:rFonts w:asciiTheme="majorBidi" w:hAnsiTheme="majorBidi" w:cstheme="majorBidi"/>
          <w:i/>
          <w:noProof/>
          <w:sz w:val="20"/>
          <w:szCs w:val="20"/>
        </w:rPr>
        <w:t>J Chin Med Assoc, 83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(3), 217-220. </w:t>
      </w:r>
      <w:r w:rsidRPr="00F41B19">
        <w:rPr>
          <w:rFonts w:asciiTheme="majorBidi" w:hAnsiTheme="majorBidi" w:cstheme="majorBidi"/>
          <w:noProof/>
          <w:sz w:val="20"/>
          <w:szCs w:val="20"/>
        </w:rPr>
        <w:t>https://doi.org/10.1097/jcma.0000000000000270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 </w:t>
      </w:r>
      <w:r w:rsidRPr="00161E5D">
        <w:rPr>
          <w:rFonts w:asciiTheme="majorBidi" w:hAnsiTheme="majorBidi" w:cstheme="majorBidi"/>
          <w:noProof/>
          <w:sz w:val="20"/>
          <w:szCs w:val="20"/>
        </w:rPr>
        <w:tab/>
      </w:r>
    </w:p>
    <w:p w14:paraId="39F09819" w14:textId="77777777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</w:p>
    <w:p w14:paraId="13F5A0D2" w14:textId="41173297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Zhu, N., Zhang, D., Wang, W., Li, X., Yang, B., Song, J., Zhao, X., Huang, B., Shi, W., Lu, R., Niu, P., Zhan, F., Ma, X., Wang, D., Xu, W., Wu, G., Gao, G. F., &amp; Tan, W. (2020, Feb 20). A Novel Coronavirus from Patients with Pneumonia in China, 2019. </w:t>
      </w:r>
      <w:r w:rsidRPr="00161E5D">
        <w:rPr>
          <w:rFonts w:asciiTheme="majorBidi" w:hAnsiTheme="majorBidi" w:cstheme="majorBidi"/>
          <w:i/>
          <w:noProof/>
          <w:sz w:val="20"/>
          <w:szCs w:val="20"/>
        </w:rPr>
        <w:t>N Engl J Med, 382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(8), 727-733. </w:t>
      </w:r>
      <w:r w:rsidRPr="00F41B19">
        <w:rPr>
          <w:rFonts w:asciiTheme="majorBidi" w:hAnsiTheme="majorBidi" w:cstheme="majorBidi"/>
          <w:noProof/>
          <w:sz w:val="20"/>
          <w:szCs w:val="20"/>
        </w:rPr>
        <w:t>https://doi.org/10.1056/NEJMoa2001017</w:t>
      </w:r>
      <w:r w:rsidRPr="00161E5D">
        <w:rPr>
          <w:rFonts w:asciiTheme="majorBidi" w:hAnsiTheme="majorBidi" w:cstheme="majorBidi"/>
          <w:noProof/>
          <w:sz w:val="20"/>
          <w:szCs w:val="20"/>
        </w:rPr>
        <w:t xml:space="preserve"> </w:t>
      </w:r>
      <w:r w:rsidRPr="00161E5D">
        <w:rPr>
          <w:rFonts w:asciiTheme="majorBidi" w:hAnsiTheme="majorBidi" w:cstheme="majorBidi"/>
          <w:noProof/>
          <w:sz w:val="20"/>
          <w:szCs w:val="20"/>
        </w:rPr>
        <w:tab/>
      </w:r>
    </w:p>
    <w:p w14:paraId="6DA07835" w14:textId="77777777" w:rsidR="00A66B38" w:rsidRPr="00161E5D" w:rsidRDefault="00A66B38" w:rsidP="00613610">
      <w:pPr>
        <w:pStyle w:val="EndNoteBibliography"/>
        <w:tabs>
          <w:tab w:val="left" w:pos="284"/>
        </w:tabs>
        <w:spacing w:line="276" w:lineRule="auto"/>
        <w:ind w:left="284" w:hanging="284"/>
        <w:jc w:val="both"/>
        <w:rPr>
          <w:rFonts w:asciiTheme="majorBidi" w:hAnsiTheme="majorBidi" w:cstheme="majorBidi"/>
          <w:noProof/>
          <w:sz w:val="20"/>
          <w:szCs w:val="20"/>
        </w:rPr>
      </w:pPr>
    </w:p>
    <w:p w14:paraId="27A8568B" w14:textId="77777777" w:rsidR="00613610" w:rsidRDefault="009F5822" w:rsidP="00613610">
      <w:pPr>
        <w:tabs>
          <w:tab w:val="left" w:pos="284"/>
        </w:tabs>
        <w:autoSpaceDE w:val="0"/>
        <w:autoSpaceDN w:val="0"/>
        <w:adjustRightInd w:val="0"/>
        <w:spacing w:line="276" w:lineRule="auto"/>
        <w:ind w:left="284" w:hanging="284"/>
        <w:jc w:val="both"/>
        <w:rPr>
          <w:rFonts w:asciiTheme="majorBidi" w:hAnsiTheme="majorBidi" w:cstheme="majorBidi"/>
          <w:sz w:val="20"/>
          <w:szCs w:val="20"/>
          <w:lang w:bidi="fa-IR"/>
        </w:rPr>
        <w:sectPr w:rsidR="00613610" w:rsidSect="00613610">
          <w:type w:val="continuous"/>
          <w:pgSz w:w="11900" w:h="16840"/>
          <w:pgMar w:top="1440" w:right="1440" w:bottom="1440" w:left="1440" w:header="708" w:footer="708" w:gutter="0"/>
          <w:cols w:num="2" w:space="709"/>
          <w:docGrid w:linePitch="360"/>
        </w:sectPr>
      </w:pPr>
      <w:r w:rsidRPr="00161E5D">
        <w:rPr>
          <w:rFonts w:asciiTheme="majorBidi" w:hAnsiTheme="majorBidi" w:cstheme="majorBidi"/>
          <w:sz w:val="20"/>
          <w:szCs w:val="20"/>
          <w:lang w:bidi="fa-IR"/>
        </w:rPr>
        <w:fldChar w:fldCharType="end"/>
      </w:r>
    </w:p>
    <w:p w14:paraId="4B4600A1" w14:textId="25757F7B" w:rsidR="00E84E94" w:rsidRPr="004E626F" w:rsidRDefault="00E84E94" w:rsidP="00F62F1C">
      <w:pPr>
        <w:autoSpaceDE w:val="0"/>
        <w:autoSpaceDN w:val="0"/>
        <w:adjustRightInd w:val="0"/>
        <w:spacing w:line="276" w:lineRule="auto"/>
        <w:jc w:val="both"/>
        <w:rPr>
          <w:rFonts w:asciiTheme="majorBidi" w:hAnsiTheme="majorBidi" w:cstheme="majorBidi"/>
          <w:sz w:val="20"/>
          <w:szCs w:val="20"/>
          <w:lang w:bidi="fa-IR"/>
        </w:rPr>
      </w:pPr>
    </w:p>
    <w:sectPr w:rsidR="00E84E94" w:rsidRPr="004E626F" w:rsidSect="00613610">
      <w:type w:val="continuous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AFC33EB" w14:textId="77777777" w:rsidR="00202658" w:rsidRDefault="00202658" w:rsidP="00F308C5">
      <w:r>
        <w:separator/>
      </w:r>
    </w:p>
  </w:endnote>
  <w:endnote w:type="continuationSeparator" w:id="0">
    <w:p w14:paraId="73E60EDA" w14:textId="77777777" w:rsidR="00202658" w:rsidRDefault="00202658" w:rsidP="00F308C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191966814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8014A6D" w14:textId="5ED9E9AB" w:rsidR="00F41B19" w:rsidRDefault="00F41B19" w:rsidP="00F41B19">
        <w:pPr>
          <w:pStyle w:val="Footer"/>
          <w:framePr w:wrap="none" w:vAnchor="text" w:hAnchor="margin" w:xAlign="right" w:y="1"/>
          <w:rPr>
            <w:rStyle w:val="PageNumber"/>
          </w:rPr>
        </w:pPr>
        <w:r w:rsidRPr="00FC210A">
          <w:rPr>
            <w:rStyle w:val="PageNumber"/>
            <w:i/>
            <w:iCs/>
          </w:rPr>
          <w:fldChar w:fldCharType="begin"/>
        </w:r>
        <w:r w:rsidRPr="00FC210A">
          <w:rPr>
            <w:rStyle w:val="PageNumber"/>
            <w:i/>
            <w:iCs/>
          </w:rPr>
          <w:instrText xml:space="preserve"> PAGE </w:instrText>
        </w:r>
        <w:r w:rsidRPr="00FC210A">
          <w:rPr>
            <w:rStyle w:val="PageNumber"/>
            <w:i/>
            <w:iCs/>
          </w:rPr>
          <w:fldChar w:fldCharType="separate"/>
        </w:r>
        <w:r w:rsidR="00E91C38">
          <w:rPr>
            <w:rStyle w:val="PageNumber"/>
            <w:i/>
            <w:iCs/>
            <w:noProof/>
          </w:rPr>
          <w:t>46</w:t>
        </w:r>
        <w:r w:rsidRPr="00FC210A">
          <w:rPr>
            <w:rStyle w:val="PageNumber"/>
            <w:i/>
            <w:iCs/>
          </w:rPr>
          <w:fldChar w:fldCharType="end"/>
        </w:r>
      </w:p>
    </w:sdtContent>
  </w:sdt>
  <w:p w14:paraId="5490FB08" w14:textId="77777777" w:rsidR="00F41B19" w:rsidRPr="00E71628" w:rsidRDefault="00F41B19" w:rsidP="00F41B19">
    <w:pPr>
      <w:pStyle w:val="Footer"/>
      <w:ind w:right="360"/>
      <w:rPr>
        <w:i/>
        <w:iCs/>
        <w:sz w:val="20"/>
        <w:szCs w:val="20"/>
      </w:rPr>
    </w:pPr>
    <w:r w:rsidRPr="00E71628">
      <w:rPr>
        <w:i/>
        <w:iCs/>
        <w:sz w:val="20"/>
        <w:szCs w:val="20"/>
      </w:rPr>
      <w:t>http://arj.af/</w:t>
    </w:r>
  </w:p>
  <w:p w14:paraId="6E8F29E3" w14:textId="67D06D57" w:rsidR="00F41B19" w:rsidRPr="00F41B19" w:rsidRDefault="00F41B19" w:rsidP="00F41B19">
    <w:pPr>
      <w:pStyle w:val="Footer"/>
      <w:rPr>
        <w:i/>
        <w:iCs/>
        <w:sz w:val="20"/>
        <w:szCs w:val="20"/>
      </w:rPr>
    </w:pPr>
    <w:r w:rsidRPr="00E71628">
      <w:rPr>
        <w:i/>
        <w:iCs/>
        <w:sz w:val="20"/>
        <w:szCs w:val="20"/>
      </w:rPr>
      <w:t>All Rights Reserved</w:t>
    </w: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89114957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21E0506" w14:textId="3F151FEB" w:rsidR="00F41B19" w:rsidRDefault="00F41B19" w:rsidP="00F41B19">
        <w:pPr>
          <w:pStyle w:val="Footer"/>
          <w:framePr w:wrap="none" w:vAnchor="text" w:hAnchor="margin" w:xAlign="right" w:y="1"/>
          <w:rPr>
            <w:rStyle w:val="PageNumber"/>
          </w:rPr>
        </w:pPr>
        <w:r w:rsidRPr="00FC210A">
          <w:rPr>
            <w:rStyle w:val="PageNumber"/>
            <w:i/>
            <w:iCs/>
          </w:rPr>
          <w:fldChar w:fldCharType="begin"/>
        </w:r>
        <w:r w:rsidRPr="00FC210A">
          <w:rPr>
            <w:rStyle w:val="PageNumber"/>
            <w:i/>
            <w:iCs/>
          </w:rPr>
          <w:instrText xml:space="preserve"> PAGE </w:instrText>
        </w:r>
        <w:r w:rsidRPr="00FC210A">
          <w:rPr>
            <w:rStyle w:val="PageNumber"/>
            <w:i/>
            <w:iCs/>
          </w:rPr>
          <w:fldChar w:fldCharType="separate"/>
        </w:r>
        <w:r w:rsidR="00E91C38">
          <w:rPr>
            <w:rStyle w:val="PageNumber"/>
            <w:i/>
            <w:iCs/>
            <w:noProof/>
          </w:rPr>
          <w:t>45</w:t>
        </w:r>
        <w:r w:rsidRPr="00FC210A">
          <w:rPr>
            <w:rStyle w:val="PageNumber"/>
            <w:i/>
            <w:iCs/>
          </w:rPr>
          <w:fldChar w:fldCharType="end"/>
        </w:r>
      </w:p>
    </w:sdtContent>
  </w:sdt>
  <w:p w14:paraId="44B39344" w14:textId="77777777" w:rsidR="00F41B19" w:rsidRPr="00E71628" w:rsidRDefault="00F41B19" w:rsidP="00F41B19">
    <w:pPr>
      <w:pStyle w:val="Footer"/>
      <w:ind w:right="360"/>
      <w:rPr>
        <w:i/>
        <w:iCs/>
        <w:sz w:val="20"/>
        <w:szCs w:val="20"/>
      </w:rPr>
    </w:pPr>
    <w:r w:rsidRPr="00E71628">
      <w:rPr>
        <w:i/>
        <w:iCs/>
        <w:sz w:val="20"/>
        <w:szCs w:val="20"/>
      </w:rPr>
      <w:t>http://arj.af/</w:t>
    </w:r>
  </w:p>
  <w:p w14:paraId="7C99DF2A" w14:textId="1D0B5EC9" w:rsidR="00F41B19" w:rsidRPr="00F41B19" w:rsidRDefault="00F41B19" w:rsidP="00F41B19">
    <w:pPr>
      <w:pStyle w:val="Footer"/>
      <w:rPr>
        <w:i/>
        <w:iCs/>
        <w:sz w:val="20"/>
        <w:szCs w:val="20"/>
      </w:rPr>
    </w:pPr>
    <w:r w:rsidRPr="00E71628">
      <w:rPr>
        <w:i/>
        <w:iCs/>
        <w:sz w:val="20"/>
        <w:szCs w:val="20"/>
      </w:rPr>
      <w:t>All Rights Reserved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2726CBA" w14:textId="77777777" w:rsidR="00202658" w:rsidRDefault="00202658" w:rsidP="00F308C5">
      <w:r>
        <w:separator/>
      </w:r>
    </w:p>
  </w:footnote>
  <w:footnote w:type="continuationSeparator" w:id="0">
    <w:p w14:paraId="2E3B4B75" w14:textId="77777777" w:rsidR="00202658" w:rsidRDefault="00202658" w:rsidP="00F308C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C48C47A" w14:textId="77777777" w:rsidR="00F41B19" w:rsidRDefault="00F41B19" w:rsidP="00F41B19">
    <w:pPr>
      <w:pStyle w:val="Header"/>
      <w:tabs>
        <w:tab w:val="clear" w:pos="4680"/>
        <w:tab w:val="clear" w:pos="9360"/>
        <w:tab w:val="right" w:pos="10440"/>
      </w:tabs>
      <w:ind w:right="-49"/>
      <w:jc w:val="both"/>
      <w:rPr>
        <w:i/>
        <w:color w:val="000000"/>
        <w:sz w:val="18"/>
        <w:szCs w:val="16"/>
      </w:rPr>
    </w:pPr>
  </w:p>
  <w:p w14:paraId="45CD384E" w14:textId="7379C947" w:rsidR="00613610" w:rsidRPr="00F41B19" w:rsidRDefault="00F41B19" w:rsidP="00F41B19">
    <w:pPr>
      <w:pStyle w:val="Header"/>
      <w:tabs>
        <w:tab w:val="clear" w:pos="4680"/>
        <w:tab w:val="clear" w:pos="9360"/>
        <w:tab w:val="right" w:pos="10440"/>
      </w:tabs>
      <w:ind w:right="-49"/>
      <w:jc w:val="both"/>
      <w:rPr>
        <w:i/>
        <w:color w:val="000000"/>
        <w:sz w:val="18"/>
        <w:szCs w:val="16"/>
      </w:rPr>
    </w:pPr>
    <w:r>
      <w:rPr>
        <w:i/>
        <w:noProof/>
        <w:color w:val="000000"/>
        <w:sz w:val="18"/>
        <w:szCs w:val="16"/>
        <w:lang w:eastAsia="ja-JP"/>
      </w:rPr>
      <mc:AlternateContent>
        <mc:Choice Requires="wps">
          <w:drawing>
            <wp:anchor distT="0" distB="0" distL="114300" distR="114300" simplePos="0" relativeHeight="251663360" behindDoc="0" locked="0" layoutInCell="1" allowOverlap="1" wp14:anchorId="7FB14423" wp14:editId="4E900041">
              <wp:simplePos x="0" y="0"/>
              <wp:positionH relativeFrom="column">
                <wp:posOffset>3174797</wp:posOffset>
              </wp:positionH>
              <wp:positionV relativeFrom="paragraph">
                <wp:posOffset>-359258</wp:posOffset>
              </wp:positionV>
              <wp:extent cx="3050438" cy="592532"/>
              <wp:effectExtent l="0" t="0" r="0" b="0"/>
              <wp:wrapNone/>
              <wp:docPr id="2" name="Text Box 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3050438" cy="592532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2DBA91F4" w14:textId="77777777" w:rsidR="00F41B19" w:rsidRPr="00E71628" w:rsidRDefault="00F41B19" w:rsidP="00F41B19">
                          <w:pPr>
                            <w:jc w:val="right"/>
                            <w:rPr>
                              <w:i/>
                              <w:iCs/>
                            </w:rPr>
                          </w:pPr>
                          <w:r>
                            <w:rPr>
                              <w:i/>
                              <w:iCs/>
                            </w:rPr>
                            <w:t>Afghanistan</w:t>
                          </w:r>
                          <w:r w:rsidRPr="00E71628">
                            <w:rPr>
                              <w:i/>
                              <w:iCs/>
                            </w:rPr>
                            <w:t xml:space="preserve"> Research Journal</w:t>
                          </w:r>
                        </w:p>
                        <w:p w14:paraId="697E1408" w14:textId="77777777" w:rsidR="00F41B19" w:rsidRPr="00E71628" w:rsidRDefault="00F41B19" w:rsidP="00F41B19">
                          <w:pPr>
                            <w:jc w:val="right"/>
                            <w:rPr>
                              <w:i/>
                              <w:iCs/>
                              <w:sz w:val="16"/>
                              <w:szCs w:val="16"/>
                            </w:rPr>
                          </w:pPr>
                          <w:r w:rsidRPr="00E71628">
                            <w:rPr>
                              <w:i/>
                              <w:iCs/>
                              <w:sz w:val="16"/>
                              <w:szCs w:val="16"/>
                            </w:rPr>
                            <w:t>ISSN (Online): 0000-0000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FB14423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style="position:absolute;left:0;text-align:left;margin-left:250pt;margin-top:-28.3pt;width:240.2pt;height:46.6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1djbLgIAAFEEAAAOAAAAZHJzL2Uyb0RvYy54bWysVFFv2yAQfp+0/4B4X+w4SbdGcaqsVaZJ&#10;VVspmfpMMMSWgGNAYme/fgd20qjb07QXfNwdd9z3fXhx12lFjsL5BkxJx6OcEmE4VI3Zl/THdv3p&#10;CyU+MFMxBUaU9CQ8vVt+/LBo7VwUUIOqhCNYxPh5a0tah2DnWeZ5LTTzI7DCYFCC0yzg1u2zyrEW&#10;q2uVFXl+k7XgKuuAC+/R+9AH6TLVl1Lw8CylF4GokuLdQlpdWndxzZYLNt87ZuuGD9dg/3ALzRqD&#10;TS+lHlhg5OCaP0rphjvwIMOIg85AyoaLNANOM87fTbOpmRVpFgTH2wtM/v+V5U/HF0eaqqQFJYZp&#10;pGgrukC+QkeKiE5r/RyTNhbTQoduZPns9+iMQ3fS6fjFcQjGEefTBdtYjKNzks/y6QTVwDE2uy1m&#10;k1Q+ezttnQ/fBGgSjZI65C5Byo6PPuBNMPWcEpsZWDdKJf6UIW1JbyazPB24RPCEMngwztDfNVqh&#10;23XDYDuoTjiXg14X3vJ1g80fmQ8vzKEQcBQUd3jGRSrAJjBYlNTgfv3NH/ORH4xS0qKwSup/HpgT&#10;lKjvBpm7HU+nUYlpM519LnDjriO764g56HtA7Y7xGVmezJgf1NmUDvQrvoFV7IohZjj2Lmk4m/eh&#10;lzu+IS5Wq5SE2rMsPJqN5bF0hDNCu+1embMD/gGZe4KzBNn8HQ19bk/E6hBANomjCHCP6oA76jZR&#10;N7yx+DCu9ynr7U+w/A0AAP//AwBQSwMEFAAGAAgAAAAhALFGG8XiAAAACgEAAA8AAABkcnMvZG93&#10;bnJldi54bWxMj81OwzAQhO9IvIO1SNxam0JCCNlUVaQKqYJDSy/cnHibRPgnxG4beHrcExxHM5r5&#10;plhORrMTjb53FuFuLoCRbZzqbYuwf1/PMmA+SKukdpYQvsnDsry+KmSu3Nlu6bQLLYsl1ucSoQth&#10;yDn3TUdG+rkbyEbv4EYjQ5Rjy9Uoz7HcaL4QIuVG9jYudHKgqqPmc3c0CJtq/Sa39cJkP7p6eT2s&#10;hq/9R4J4ezOtnoEFmsJfGC74ER3KyFS7o1WeaYREiPglIMySNAUWE0+ZeABWI9ynj8DLgv+/UP4C&#10;AAD//wMAUEsBAi0AFAAGAAgAAAAhALaDOJL+AAAA4QEAABMAAAAAAAAAAAAAAAAAAAAAAFtDb250&#10;ZW50X1R5cGVzXS54bWxQSwECLQAUAAYACAAAACEAOP0h/9YAAACUAQAACwAAAAAAAAAAAAAAAAAv&#10;AQAAX3JlbHMvLnJlbHNQSwECLQAUAAYACAAAACEAfNXY2y4CAABRBAAADgAAAAAAAAAAAAAAAAAu&#10;AgAAZHJzL2Uyb0RvYy54bWxQSwECLQAUAAYACAAAACEAsUYbxeIAAAAKAQAADwAAAAAAAAAAAAAA&#10;AACIBAAAZHJzL2Rvd25yZXYueG1sUEsFBgAAAAAEAAQA8wAAAJcFAAAAAA==&#10;" filled="f" stroked="f" strokeweight=".5pt">
              <v:textbox>
                <w:txbxContent>
                  <w:p w14:paraId="2DBA91F4" w14:textId="77777777" w:rsidR="00F41B19" w:rsidRPr="00E71628" w:rsidRDefault="00F41B19" w:rsidP="00F41B19">
                    <w:pPr>
                      <w:jc w:val="right"/>
                      <w:rPr>
                        <w:i/>
                        <w:iCs/>
                      </w:rPr>
                    </w:pPr>
                    <w:r>
                      <w:rPr>
                        <w:i/>
                        <w:iCs/>
                      </w:rPr>
                      <w:t>Afghanistan</w:t>
                    </w:r>
                    <w:r w:rsidRPr="00E71628">
                      <w:rPr>
                        <w:i/>
                        <w:iCs/>
                      </w:rPr>
                      <w:t xml:space="preserve"> Research Journal</w:t>
                    </w:r>
                  </w:p>
                  <w:p w14:paraId="697E1408" w14:textId="77777777" w:rsidR="00F41B19" w:rsidRPr="00E71628" w:rsidRDefault="00F41B19" w:rsidP="00F41B19">
                    <w:pPr>
                      <w:jc w:val="right"/>
                      <w:rPr>
                        <w:i/>
                        <w:iCs/>
                        <w:sz w:val="16"/>
                        <w:szCs w:val="16"/>
                      </w:rPr>
                    </w:pPr>
                    <w:r w:rsidRPr="00E71628">
                      <w:rPr>
                        <w:i/>
                        <w:iCs/>
                        <w:sz w:val="16"/>
                        <w:szCs w:val="16"/>
                      </w:rPr>
                      <w:t>ISSN (Online): 0000-0000</w:t>
                    </w:r>
                  </w:p>
                </w:txbxContent>
              </v:textbox>
            </v:shape>
          </w:pict>
        </mc:Fallback>
      </mc:AlternateContent>
    </w:r>
    <w:r w:rsidRPr="00E71628">
      <w:rPr>
        <w:i/>
        <w:noProof/>
        <w:color w:val="000000"/>
        <w:sz w:val="18"/>
        <w:szCs w:val="16"/>
        <w:lang w:eastAsia="ja-JP"/>
      </w:rPr>
      <w:drawing>
        <wp:anchor distT="0" distB="0" distL="114300" distR="114300" simplePos="0" relativeHeight="251662336" behindDoc="0" locked="0" layoutInCell="1" allowOverlap="1" wp14:anchorId="05669C1A" wp14:editId="4C7F46CB">
          <wp:simplePos x="0" y="0"/>
          <wp:positionH relativeFrom="column">
            <wp:posOffset>-21946</wp:posOffset>
          </wp:positionH>
          <wp:positionV relativeFrom="paragraph">
            <wp:posOffset>-431351</wp:posOffset>
          </wp:positionV>
          <wp:extent cx="614477" cy="435720"/>
          <wp:effectExtent l="0" t="0" r="0" b="0"/>
          <wp:wrapNone/>
          <wp:docPr id="4" name="Picture 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Picture 1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620116" cy="439719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E71628">
      <w:rPr>
        <w:i/>
        <w:color w:val="000000"/>
        <w:sz w:val="18"/>
        <w:szCs w:val="16"/>
      </w:rPr>
      <w:t>Vol</w:t>
    </w:r>
    <w:r>
      <w:rPr>
        <w:i/>
        <w:color w:val="000000"/>
        <w:sz w:val="18"/>
        <w:szCs w:val="16"/>
      </w:rPr>
      <w:t>ume</w:t>
    </w:r>
    <w:r w:rsidRPr="00E71628">
      <w:rPr>
        <w:i/>
        <w:color w:val="000000"/>
        <w:sz w:val="18"/>
        <w:szCs w:val="16"/>
      </w:rPr>
      <w:t xml:space="preserve"> 1</w:t>
    </w:r>
    <w:r>
      <w:rPr>
        <w:i/>
        <w:color w:val="000000"/>
        <w:sz w:val="18"/>
        <w:szCs w:val="16"/>
      </w:rPr>
      <w:t xml:space="preserve">, </w:t>
    </w:r>
    <w:r w:rsidRPr="00E71628">
      <w:rPr>
        <w:i/>
        <w:color w:val="000000"/>
        <w:sz w:val="18"/>
        <w:szCs w:val="16"/>
      </w:rPr>
      <w:t>Issue</w:t>
    </w:r>
    <w:r>
      <w:rPr>
        <w:i/>
        <w:color w:val="000000"/>
        <w:sz w:val="18"/>
        <w:szCs w:val="16"/>
      </w:rPr>
      <w:t xml:space="preserve"> </w:t>
    </w:r>
    <w:r w:rsidRPr="00E71628">
      <w:rPr>
        <w:i/>
        <w:color w:val="000000"/>
        <w:sz w:val="18"/>
        <w:szCs w:val="16"/>
      </w:rPr>
      <w:t>1</w:t>
    </w:r>
    <w:r>
      <w:rPr>
        <w:i/>
        <w:color w:val="000000"/>
        <w:sz w:val="18"/>
        <w:szCs w:val="16"/>
      </w:rPr>
      <w:t>, pp. 38-46,</w:t>
    </w:r>
    <w:r w:rsidRPr="00E71628">
      <w:rPr>
        <w:i/>
        <w:color w:val="000000"/>
        <w:sz w:val="18"/>
        <w:szCs w:val="16"/>
      </w:rPr>
      <w:t xml:space="preserve"> December 2021</w:t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FD1F5D1" w14:textId="2276BA6D" w:rsidR="00F41B19" w:rsidRPr="004E626F" w:rsidRDefault="00F41B19" w:rsidP="00F41B19">
    <w:pPr>
      <w:spacing w:line="276" w:lineRule="auto"/>
      <w:rPr>
        <w:rFonts w:asciiTheme="majorBidi" w:eastAsia="Calibri" w:hAnsiTheme="majorBidi" w:cstheme="majorBidi"/>
        <w:b/>
        <w:bCs/>
        <w:color w:val="000000"/>
      </w:rPr>
    </w:pPr>
    <w:r w:rsidRPr="008B6052">
      <w:rPr>
        <w:rFonts w:asciiTheme="majorBidi" w:hAnsiTheme="majorBidi" w:cstheme="majorBidi"/>
        <w:i/>
        <w:iCs/>
        <w:noProof/>
        <w:color w:val="000000" w:themeColor="text1"/>
        <w:sz w:val="15"/>
        <w:szCs w:val="15"/>
        <w:lang w:eastAsia="ja-JP"/>
      </w:rPr>
      <w:drawing>
        <wp:anchor distT="0" distB="0" distL="114300" distR="114300" simplePos="0" relativeHeight="251665408" behindDoc="0" locked="0" layoutInCell="1" allowOverlap="1" wp14:anchorId="60DC971D" wp14:editId="099E2953">
          <wp:simplePos x="0" y="0"/>
          <wp:positionH relativeFrom="column">
            <wp:posOffset>-194310</wp:posOffset>
          </wp:positionH>
          <wp:positionV relativeFrom="paragraph">
            <wp:posOffset>-277978</wp:posOffset>
          </wp:positionV>
          <wp:extent cx="614477" cy="435720"/>
          <wp:effectExtent l="0" t="0" r="0" b="0"/>
          <wp:wrapNone/>
          <wp:docPr id="7" name="Picture 7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Picture 1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614477" cy="43572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8B6052">
      <w:rPr>
        <w:rFonts w:asciiTheme="majorBidi" w:hAnsiTheme="majorBidi" w:cstheme="majorBidi"/>
        <w:i/>
        <w:iCs/>
        <w:color w:val="000000" w:themeColor="text1"/>
        <w:sz w:val="15"/>
        <w:szCs w:val="15"/>
        <w:lang w:bidi="fa-IR"/>
      </w:rPr>
      <w:t xml:space="preserve">      </w:t>
    </w:r>
    <w:r>
      <w:rPr>
        <w:rFonts w:asciiTheme="majorBidi" w:hAnsiTheme="majorBidi" w:cstheme="majorBidi"/>
        <w:i/>
        <w:iCs/>
        <w:color w:val="000000" w:themeColor="text1"/>
        <w:sz w:val="15"/>
        <w:szCs w:val="15"/>
        <w:lang w:bidi="fa-IR"/>
      </w:rPr>
      <w:t xml:space="preserve"> </w:t>
    </w:r>
    <w:r w:rsidRPr="008B6052">
      <w:rPr>
        <w:rFonts w:asciiTheme="majorBidi" w:hAnsiTheme="majorBidi" w:cstheme="majorBidi"/>
        <w:i/>
        <w:iCs/>
        <w:color w:val="000000" w:themeColor="text1"/>
        <w:sz w:val="15"/>
        <w:szCs w:val="15"/>
        <w:lang w:bidi="fa-IR"/>
      </w:rPr>
      <w:t xml:space="preserve">      </w:t>
    </w:r>
    <w:r>
      <w:rPr>
        <w:rFonts w:asciiTheme="majorBidi" w:hAnsiTheme="majorBidi" w:cstheme="majorBidi"/>
        <w:i/>
        <w:iCs/>
        <w:color w:val="000000" w:themeColor="text1"/>
        <w:sz w:val="15"/>
        <w:szCs w:val="15"/>
        <w:lang w:bidi="fa-IR"/>
      </w:rPr>
      <w:t xml:space="preserve">     </w:t>
    </w:r>
    <w:r w:rsidRPr="008B6052">
      <w:rPr>
        <w:rFonts w:asciiTheme="majorBidi" w:hAnsiTheme="majorBidi" w:cstheme="majorBidi"/>
        <w:i/>
        <w:iCs/>
        <w:color w:val="000000" w:themeColor="text1"/>
        <w:sz w:val="15"/>
        <w:szCs w:val="15"/>
        <w:lang w:bidi="fa-IR"/>
      </w:rPr>
      <w:t xml:space="preserve"> </w:t>
    </w:r>
    <w:r w:rsidRPr="00F41B19">
      <w:rPr>
        <w:rFonts w:asciiTheme="majorBidi" w:hAnsiTheme="majorBidi" w:cstheme="majorBidi"/>
        <w:i/>
        <w:iCs/>
        <w:color w:val="000000" w:themeColor="text1"/>
        <w:sz w:val="15"/>
        <w:szCs w:val="15"/>
        <w:lang w:bidi="fa-IR"/>
      </w:rPr>
      <w:t>Risk of SARS-Cov-2 Infection Among Proton</w:t>
    </w:r>
    <w:r w:rsidRPr="00F41B19">
      <w:rPr>
        <w:rFonts w:asciiTheme="majorBidi" w:hAnsiTheme="majorBidi" w:cstheme="majorBidi"/>
        <w:i/>
        <w:iCs/>
        <w:color w:val="000000" w:themeColor="text1"/>
        <w:sz w:val="15"/>
        <w:szCs w:val="15"/>
        <w:rtl/>
        <w:lang w:bidi="fa-IR"/>
      </w:rPr>
      <w:t xml:space="preserve"> </w:t>
    </w:r>
    <w:r w:rsidRPr="00F41B19">
      <w:rPr>
        <w:rFonts w:asciiTheme="majorBidi" w:hAnsiTheme="majorBidi" w:cstheme="majorBidi"/>
        <w:i/>
        <w:iCs/>
        <w:color w:val="000000" w:themeColor="text1"/>
        <w:sz w:val="15"/>
        <w:szCs w:val="15"/>
        <w:lang w:bidi="fa-IR"/>
      </w:rPr>
      <w:t>Pump Inhibitors Users: A Systematic Review</w:t>
    </w:r>
  </w:p>
  <w:p w14:paraId="0D0D5FD4" w14:textId="14D033D0" w:rsidR="00613610" w:rsidRPr="00F41B19" w:rsidRDefault="00613610" w:rsidP="00F41B19">
    <w:pPr>
      <w:spacing w:line="276" w:lineRule="auto"/>
      <w:rPr>
        <w:rFonts w:asciiTheme="majorBidi" w:hAnsiTheme="majorBidi" w:cstheme="majorBidi"/>
        <w:i/>
        <w:iCs/>
        <w:color w:val="000000" w:themeColor="text1"/>
        <w:sz w:val="15"/>
        <w:szCs w:val="15"/>
        <w:lang w:bidi="fa-IR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ACB3B19"/>
    <w:multiLevelType w:val="hybridMultilevel"/>
    <w:tmpl w:val="D64804D0"/>
    <w:lvl w:ilvl="0" w:tplc="10003CB6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652A7CB6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DFEAD2AA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713CAAD4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B7AB378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A52AC7AC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B8B6B9CC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56A0C17A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1FA6AA82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1" w15:restartNumberingAfterBreak="0">
    <w:nsid w:val="34F14048"/>
    <w:multiLevelType w:val="hybridMultilevel"/>
    <w:tmpl w:val="B06EF4A8"/>
    <w:lvl w:ilvl="0" w:tplc="6D640BDE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C55AAF68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A0E2A8B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6A06BF92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B3C41716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F2E627E0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04F0CD58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1FE28878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F89C0340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9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-Annotat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3872DF"/>
    <w:rsid w:val="0000278C"/>
    <w:rsid w:val="00027484"/>
    <w:rsid w:val="000323EC"/>
    <w:rsid w:val="0005729C"/>
    <w:rsid w:val="0007182D"/>
    <w:rsid w:val="00073F58"/>
    <w:rsid w:val="0007523B"/>
    <w:rsid w:val="00083D00"/>
    <w:rsid w:val="000854BB"/>
    <w:rsid w:val="0009036F"/>
    <w:rsid w:val="00094F43"/>
    <w:rsid w:val="00095E4E"/>
    <w:rsid w:val="00096D46"/>
    <w:rsid w:val="000C3120"/>
    <w:rsid w:val="000C34FA"/>
    <w:rsid w:val="000E3B2E"/>
    <w:rsid w:val="000F5056"/>
    <w:rsid w:val="00115452"/>
    <w:rsid w:val="00144418"/>
    <w:rsid w:val="00152801"/>
    <w:rsid w:val="00155F58"/>
    <w:rsid w:val="00161E5D"/>
    <w:rsid w:val="0016601D"/>
    <w:rsid w:val="00166AC9"/>
    <w:rsid w:val="0018094A"/>
    <w:rsid w:val="001851FE"/>
    <w:rsid w:val="00193C61"/>
    <w:rsid w:val="0019401F"/>
    <w:rsid w:val="001A46A8"/>
    <w:rsid w:val="001B0A11"/>
    <w:rsid w:val="001B0FA3"/>
    <w:rsid w:val="001E0FBA"/>
    <w:rsid w:val="001E7AE6"/>
    <w:rsid w:val="00202658"/>
    <w:rsid w:val="00215FF1"/>
    <w:rsid w:val="0023626F"/>
    <w:rsid w:val="002417BB"/>
    <w:rsid w:val="00263FB9"/>
    <w:rsid w:val="00264E1B"/>
    <w:rsid w:val="00296B48"/>
    <w:rsid w:val="002A052D"/>
    <w:rsid w:val="002B0569"/>
    <w:rsid w:val="002B5C7E"/>
    <w:rsid w:val="002B62CA"/>
    <w:rsid w:val="002C10D4"/>
    <w:rsid w:val="002C24DE"/>
    <w:rsid w:val="002C6247"/>
    <w:rsid w:val="003107E2"/>
    <w:rsid w:val="00310B35"/>
    <w:rsid w:val="003150F5"/>
    <w:rsid w:val="00322360"/>
    <w:rsid w:val="0033711A"/>
    <w:rsid w:val="00337FAC"/>
    <w:rsid w:val="00340D5A"/>
    <w:rsid w:val="00347445"/>
    <w:rsid w:val="00347C43"/>
    <w:rsid w:val="00353A57"/>
    <w:rsid w:val="00356DBE"/>
    <w:rsid w:val="00366438"/>
    <w:rsid w:val="003719CD"/>
    <w:rsid w:val="00374A6E"/>
    <w:rsid w:val="003872DF"/>
    <w:rsid w:val="0038786B"/>
    <w:rsid w:val="003A7DA6"/>
    <w:rsid w:val="003B7C90"/>
    <w:rsid w:val="003C4A54"/>
    <w:rsid w:val="003D60DC"/>
    <w:rsid w:val="003D6693"/>
    <w:rsid w:val="003E0808"/>
    <w:rsid w:val="00400138"/>
    <w:rsid w:val="00404299"/>
    <w:rsid w:val="004051F8"/>
    <w:rsid w:val="00410DEB"/>
    <w:rsid w:val="00412483"/>
    <w:rsid w:val="00414CBD"/>
    <w:rsid w:val="0041756B"/>
    <w:rsid w:val="00422074"/>
    <w:rsid w:val="004236D8"/>
    <w:rsid w:val="004428D5"/>
    <w:rsid w:val="00454AD7"/>
    <w:rsid w:val="00456A7F"/>
    <w:rsid w:val="004717E3"/>
    <w:rsid w:val="004757B8"/>
    <w:rsid w:val="004822CE"/>
    <w:rsid w:val="0048346B"/>
    <w:rsid w:val="004A37BC"/>
    <w:rsid w:val="004C1CAD"/>
    <w:rsid w:val="004D44F6"/>
    <w:rsid w:val="004D4959"/>
    <w:rsid w:val="004D4E9A"/>
    <w:rsid w:val="004D4FCB"/>
    <w:rsid w:val="004E5D3E"/>
    <w:rsid w:val="004E626F"/>
    <w:rsid w:val="004F2CD5"/>
    <w:rsid w:val="004F4DEE"/>
    <w:rsid w:val="00503122"/>
    <w:rsid w:val="005060D9"/>
    <w:rsid w:val="00514908"/>
    <w:rsid w:val="00525A63"/>
    <w:rsid w:val="00532818"/>
    <w:rsid w:val="00547575"/>
    <w:rsid w:val="00562BA9"/>
    <w:rsid w:val="00566B93"/>
    <w:rsid w:val="00571458"/>
    <w:rsid w:val="00584EC0"/>
    <w:rsid w:val="005A486C"/>
    <w:rsid w:val="005D35CE"/>
    <w:rsid w:val="005D4C2C"/>
    <w:rsid w:val="005E1879"/>
    <w:rsid w:val="005E35A7"/>
    <w:rsid w:val="005E675B"/>
    <w:rsid w:val="005F511D"/>
    <w:rsid w:val="005F58F2"/>
    <w:rsid w:val="0060120B"/>
    <w:rsid w:val="00613610"/>
    <w:rsid w:val="00625032"/>
    <w:rsid w:val="00641B07"/>
    <w:rsid w:val="00651950"/>
    <w:rsid w:val="00654A42"/>
    <w:rsid w:val="006629E0"/>
    <w:rsid w:val="00685E9D"/>
    <w:rsid w:val="00697FF3"/>
    <w:rsid w:val="006A1DC0"/>
    <w:rsid w:val="006A423E"/>
    <w:rsid w:val="006A567B"/>
    <w:rsid w:val="006D2C57"/>
    <w:rsid w:val="006D3D01"/>
    <w:rsid w:val="006E462A"/>
    <w:rsid w:val="006F329D"/>
    <w:rsid w:val="006F39E5"/>
    <w:rsid w:val="007063D6"/>
    <w:rsid w:val="00713D41"/>
    <w:rsid w:val="0072666D"/>
    <w:rsid w:val="007307C3"/>
    <w:rsid w:val="00741642"/>
    <w:rsid w:val="00743ABA"/>
    <w:rsid w:val="00751247"/>
    <w:rsid w:val="00775A34"/>
    <w:rsid w:val="00780843"/>
    <w:rsid w:val="00793A5D"/>
    <w:rsid w:val="007C4B43"/>
    <w:rsid w:val="007D4583"/>
    <w:rsid w:val="007D66E9"/>
    <w:rsid w:val="007E273C"/>
    <w:rsid w:val="007E64E5"/>
    <w:rsid w:val="007F6A35"/>
    <w:rsid w:val="00803D7C"/>
    <w:rsid w:val="008159A3"/>
    <w:rsid w:val="00816DF1"/>
    <w:rsid w:val="008264AF"/>
    <w:rsid w:val="00846A2D"/>
    <w:rsid w:val="0086062A"/>
    <w:rsid w:val="00863DFD"/>
    <w:rsid w:val="008B57FA"/>
    <w:rsid w:val="008E2D63"/>
    <w:rsid w:val="008F6DAE"/>
    <w:rsid w:val="009105BB"/>
    <w:rsid w:val="00911F1B"/>
    <w:rsid w:val="00913D74"/>
    <w:rsid w:val="009328B1"/>
    <w:rsid w:val="00935D84"/>
    <w:rsid w:val="0094170E"/>
    <w:rsid w:val="00954F33"/>
    <w:rsid w:val="00962455"/>
    <w:rsid w:val="009638D6"/>
    <w:rsid w:val="00966BD0"/>
    <w:rsid w:val="0097652E"/>
    <w:rsid w:val="0098408D"/>
    <w:rsid w:val="009907CF"/>
    <w:rsid w:val="009E3E2B"/>
    <w:rsid w:val="009E4DDB"/>
    <w:rsid w:val="009F1162"/>
    <w:rsid w:val="009F48B7"/>
    <w:rsid w:val="009F5822"/>
    <w:rsid w:val="009F5A47"/>
    <w:rsid w:val="00A067C1"/>
    <w:rsid w:val="00A10DDB"/>
    <w:rsid w:val="00A14438"/>
    <w:rsid w:val="00A14C16"/>
    <w:rsid w:val="00A16F42"/>
    <w:rsid w:val="00A24FA4"/>
    <w:rsid w:val="00A30FE4"/>
    <w:rsid w:val="00A5117E"/>
    <w:rsid w:val="00A66B38"/>
    <w:rsid w:val="00A778CB"/>
    <w:rsid w:val="00A80842"/>
    <w:rsid w:val="00A8191E"/>
    <w:rsid w:val="00A93183"/>
    <w:rsid w:val="00AA7821"/>
    <w:rsid w:val="00AD4192"/>
    <w:rsid w:val="00AD7922"/>
    <w:rsid w:val="00AE20DE"/>
    <w:rsid w:val="00AF7BBF"/>
    <w:rsid w:val="00B07D5C"/>
    <w:rsid w:val="00B11460"/>
    <w:rsid w:val="00B128E7"/>
    <w:rsid w:val="00B169AB"/>
    <w:rsid w:val="00B23D7A"/>
    <w:rsid w:val="00B26498"/>
    <w:rsid w:val="00B36E98"/>
    <w:rsid w:val="00B5218E"/>
    <w:rsid w:val="00B6681C"/>
    <w:rsid w:val="00B70251"/>
    <w:rsid w:val="00B726AE"/>
    <w:rsid w:val="00B730B5"/>
    <w:rsid w:val="00B765C9"/>
    <w:rsid w:val="00B93781"/>
    <w:rsid w:val="00BB4192"/>
    <w:rsid w:val="00BC6866"/>
    <w:rsid w:val="00BF1992"/>
    <w:rsid w:val="00BF2186"/>
    <w:rsid w:val="00BF764A"/>
    <w:rsid w:val="00C03C58"/>
    <w:rsid w:val="00C04D53"/>
    <w:rsid w:val="00C23256"/>
    <w:rsid w:val="00C33150"/>
    <w:rsid w:val="00C358C7"/>
    <w:rsid w:val="00C40568"/>
    <w:rsid w:val="00C42F99"/>
    <w:rsid w:val="00C45A6E"/>
    <w:rsid w:val="00C54137"/>
    <w:rsid w:val="00C6624D"/>
    <w:rsid w:val="00C71748"/>
    <w:rsid w:val="00C740D7"/>
    <w:rsid w:val="00C77991"/>
    <w:rsid w:val="00CA10B5"/>
    <w:rsid w:val="00CA126A"/>
    <w:rsid w:val="00CA3658"/>
    <w:rsid w:val="00CB36FE"/>
    <w:rsid w:val="00CB525B"/>
    <w:rsid w:val="00CC3242"/>
    <w:rsid w:val="00CC4206"/>
    <w:rsid w:val="00CC60D3"/>
    <w:rsid w:val="00CC771C"/>
    <w:rsid w:val="00CF02C7"/>
    <w:rsid w:val="00D2430F"/>
    <w:rsid w:val="00D2784F"/>
    <w:rsid w:val="00D32705"/>
    <w:rsid w:val="00D40D97"/>
    <w:rsid w:val="00D46161"/>
    <w:rsid w:val="00D50E13"/>
    <w:rsid w:val="00D53CFB"/>
    <w:rsid w:val="00D5601D"/>
    <w:rsid w:val="00D90A4D"/>
    <w:rsid w:val="00D968AF"/>
    <w:rsid w:val="00DA73DD"/>
    <w:rsid w:val="00DC1D81"/>
    <w:rsid w:val="00DC33C8"/>
    <w:rsid w:val="00DC4327"/>
    <w:rsid w:val="00DC48C7"/>
    <w:rsid w:val="00DF2B97"/>
    <w:rsid w:val="00E31C5A"/>
    <w:rsid w:val="00E626DA"/>
    <w:rsid w:val="00E62DAC"/>
    <w:rsid w:val="00E77EA3"/>
    <w:rsid w:val="00E84E94"/>
    <w:rsid w:val="00E878F6"/>
    <w:rsid w:val="00E91C38"/>
    <w:rsid w:val="00EA728E"/>
    <w:rsid w:val="00EB2BA4"/>
    <w:rsid w:val="00EC480A"/>
    <w:rsid w:val="00EC55C5"/>
    <w:rsid w:val="00EC5979"/>
    <w:rsid w:val="00EC6EA0"/>
    <w:rsid w:val="00EE5159"/>
    <w:rsid w:val="00EF2BC3"/>
    <w:rsid w:val="00EF4AD7"/>
    <w:rsid w:val="00EF7572"/>
    <w:rsid w:val="00F01A45"/>
    <w:rsid w:val="00F2068F"/>
    <w:rsid w:val="00F308C5"/>
    <w:rsid w:val="00F378CA"/>
    <w:rsid w:val="00F41B19"/>
    <w:rsid w:val="00F54A2C"/>
    <w:rsid w:val="00F57698"/>
    <w:rsid w:val="00F61C4D"/>
    <w:rsid w:val="00F62F1C"/>
    <w:rsid w:val="00F669EA"/>
    <w:rsid w:val="00F7111A"/>
    <w:rsid w:val="00F73CAF"/>
    <w:rsid w:val="00F763AD"/>
    <w:rsid w:val="00F77838"/>
    <w:rsid w:val="00F8766D"/>
    <w:rsid w:val="00F92B2D"/>
    <w:rsid w:val="00F938D1"/>
    <w:rsid w:val="00FB2047"/>
    <w:rsid w:val="00FB28C1"/>
    <w:rsid w:val="00FC10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A55AF5C"/>
  <w15:docId w15:val="{48BF1217-F404-F24F-A0BE-19BA90A167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5117E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9F5822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F5822"/>
    <w:rPr>
      <w:rFonts w:ascii="Calibri" w:eastAsia="Times New Roman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9F5822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9F5822"/>
    <w:rPr>
      <w:rFonts w:ascii="Calibri" w:eastAsia="Times New Roman" w:hAnsi="Calibri" w:cs="Calibri"/>
    </w:rPr>
  </w:style>
  <w:style w:type="paragraph" w:styleId="NormalWeb">
    <w:name w:val="Normal (Web)"/>
    <w:basedOn w:val="Normal"/>
    <w:uiPriority w:val="99"/>
    <w:unhideWhenUsed/>
    <w:rsid w:val="009F5822"/>
    <w:pPr>
      <w:spacing w:before="100" w:beforeAutospacing="1" w:after="100" w:afterAutospacing="1"/>
    </w:pPr>
  </w:style>
  <w:style w:type="paragraph" w:styleId="ListParagraph">
    <w:name w:val="List Paragraph"/>
    <w:basedOn w:val="Normal"/>
    <w:uiPriority w:val="34"/>
    <w:qFormat/>
    <w:rsid w:val="00562BA9"/>
    <w:pPr>
      <w:ind w:left="720"/>
      <w:contextualSpacing/>
    </w:pPr>
    <w:rPr>
      <w:rFonts w:eastAsiaTheme="minorEastAsia"/>
    </w:rPr>
  </w:style>
  <w:style w:type="table" w:customStyle="1" w:styleId="GridTable4-Accent31">
    <w:name w:val="Grid Table 4 - Accent 31"/>
    <w:basedOn w:val="TableNormal"/>
    <w:uiPriority w:val="49"/>
    <w:rsid w:val="00E84E94"/>
    <w:tblPr>
      <w:tblStyleRowBandSize w:val="1"/>
      <w:tblStyleColBandSize w:val="1"/>
      <w:tblBorders>
        <w:top w:val="single" w:sz="4" w:space="0" w:color="C9C9C9"/>
        <w:left w:val="single" w:sz="4" w:space="0" w:color="C9C9C9"/>
        <w:bottom w:val="single" w:sz="4" w:space="0" w:color="C9C9C9"/>
        <w:right w:val="single" w:sz="4" w:space="0" w:color="C9C9C9"/>
        <w:insideH w:val="single" w:sz="4" w:space="0" w:color="C9C9C9"/>
        <w:insideV w:val="single" w:sz="4" w:space="0" w:color="C9C9C9"/>
      </w:tblBorders>
    </w:tblPr>
    <w:tblStylePr w:type="firstRow">
      <w:rPr>
        <w:b/>
        <w:bCs/>
        <w:color w:val="FFFFFF"/>
      </w:rPr>
      <w:tblPr/>
      <w:tcPr>
        <w:tcBorders>
          <w:top w:val="single" w:sz="4" w:space="0" w:color="A5A5A5"/>
          <w:left w:val="single" w:sz="4" w:space="0" w:color="A5A5A5"/>
          <w:bottom w:val="single" w:sz="4" w:space="0" w:color="A5A5A5"/>
          <w:right w:val="single" w:sz="4" w:space="0" w:color="A5A5A5"/>
          <w:insideH w:val="nil"/>
          <w:insideV w:val="nil"/>
        </w:tcBorders>
        <w:shd w:val="clear" w:color="auto" w:fill="A5A5A5"/>
      </w:tcPr>
    </w:tblStylePr>
    <w:tblStylePr w:type="lastRow">
      <w:rPr>
        <w:b/>
        <w:bCs/>
      </w:rPr>
      <w:tblPr/>
      <w:tcPr>
        <w:tcBorders>
          <w:top w:val="double" w:sz="4" w:space="0" w:color="A5A5A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/>
      </w:tcPr>
    </w:tblStylePr>
    <w:tblStylePr w:type="band1Horz">
      <w:tblPr/>
      <w:tcPr>
        <w:shd w:val="clear" w:color="auto" w:fill="EDEDED"/>
      </w:tcPr>
    </w:tblStylePr>
  </w:style>
  <w:style w:type="table" w:styleId="TableGrid">
    <w:name w:val="Table Grid"/>
    <w:basedOn w:val="TableNormal"/>
    <w:uiPriority w:val="39"/>
    <w:rsid w:val="00E84E94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454AD7"/>
    <w:rPr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3719CD"/>
    <w:rPr>
      <w:color w:val="0000FF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159A3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8159A3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308C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308C5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F308C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308C5"/>
    <w:rPr>
      <w:rFonts w:ascii="Times New Roman" w:eastAsia="Times New Roman" w:hAnsi="Times New Roman" w:cs="Times New Roman"/>
    </w:rPr>
  </w:style>
  <w:style w:type="character" w:styleId="CommentReference">
    <w:name w:val="annotation reference"/>
    <w:basedOn w:val="DefaultParagraphFont"/>
    <w:uiPriority w:val="99"/>
    <w:semiHidden/>
    <w:unhideWhenUsed/>
    <w:rsid w:val="00CF02C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F02C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F02C7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F02C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F02C7"/>
    <w:rPr>
      <w:rFonts w:ascii="Times New Roman" w:eastAsia="Times New Roman" w:hAnsi="Times New Roman" w:cs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F02C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F02C7"/>
    <w:rPr>
      <w:rFonts w:ascii="Tahoma" w:eastAsia="Times New Roman" w:hAnsi="Tahoma" w:cs="Tahoma"/>
      <w:sz w:val="16"/>
      <w:szCs w:val="16"/>
    </w:rPr>
  </w:style>
  <w:style w:type="paragraph" w:customStyle="1" w:styleId="p">
    <w:name w:val="p"/>
    <w:basedOn w:val="Normal"/>
    <w:rsid w:val="00AD4192"/>
    <w:pPr>
      <w:spacing w:before="100" w:beforeAutospacing="1" w:after="100" w:afterAutospacing="1"/>
    </w:pPr>
  </w:style>
  <w:style w:type="character" w:styleId="Emphasis">
    <w:name w:val="Emphasis"/>
    <w:basedOn w:val="DefaultParagraphFont"/>
    <w:uiPriority w:val="20"/>
    <w:qFormat/>
    <w:rsid w:val="00F669EA"/>
    <w:rPr>
      <w:i/>
      <w:iCs/>
    </w:rPr>
  </w:style>
  <w:style w:type="paragraph" w:styleId="Caption">
    <w:name w:val="caption"/>
    <w:basedOn w:val="Normal"/>
    <w:next w:val="Normal"/>
    <w:uiPriority w:val="35"/>
    <w:unhideWhenUsed/>
    <w:qFormat/>
    <w:rsid w:val="005F511D"/>
    <w:pPr>
      <w:spacing w:after="200"/>
    </w:pPr>
    <w:rPr>
      <w:rFonts w:asciiTheme="minorHAnsi" w:eastAsiaTheme="minorHAnsi" w:hAnsiTheme="minorHAnsi" w:cstheme="minorBidi"/>
      <w:i/>
      <w:iCs/>
      <w:color w:val="44546A" w:themeColor="text2"/>
      <w:sz w:val="18"/>
      <w:szCs w:val="18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EF7572"/>
    <w:rPr>
      <w:color w:val="605E5C"/>
      <w:shd w:val="clear" w:color="auto" w:fill="E1DFDD"/>
    </w:rPr>
  </w:style>
  <w:style w:type="character" w:styleId="PageNumber">
    <w:name w:val="page number"/>
    <w:basedOn w:val="DefaultParagraphFont"/>
    <w:uiPriority w:val="99"/>
    <w:semiHidden/>
    <w:unhideWhenUsed/>
    <w:rsid w:val="00F41B1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171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2969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4369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67649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4233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7851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4599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95177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46533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7498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40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4263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5068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74004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50519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0650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058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2961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0528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39842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73556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5330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529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18100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97558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76857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8108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7630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3138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76811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4133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8577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4635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24035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43012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9495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7695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3376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97585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79216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0247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5567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45453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0407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90048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1763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4924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4150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1990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5892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304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80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3591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14941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367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3177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0422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29654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16011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6161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497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59496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96373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29809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211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9572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4030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17149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3217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8971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3211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6428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4786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3231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391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26189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01153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56621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481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969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0741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3131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34794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0220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2829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9801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7501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17070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82042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62631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910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8722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645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58496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11926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4002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225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686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406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3819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201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1077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50427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881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6299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2371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69154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75362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8509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8334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3775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69750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19398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1690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1241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3955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67238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96726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8340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7882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22810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33567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568570">
          <w:marLeft w:val="0"/>
          <w:marRight w:val="0"/>
          <w:marTop w:val="332"/>
          <w:marBottom w:val="332"/>
          <w:divBdr>
            <w:top w:val="single" w:sz="6" w:space="0" w:color="97B0C8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961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20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3433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5576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08067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4645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81871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199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755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24538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83875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7735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8662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21760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12014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4659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3441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57324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22228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29121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003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0140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813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79595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73220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24525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527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0700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05410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943411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37894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919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211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6657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64374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7221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8662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39722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23260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8451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7267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868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93126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88033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030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2281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1668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61625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26299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95590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31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yperlink" Target="https://doi.org/10.1016/s2352-3018(20)30111-9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0800815-40FF-4E18-A1A4-550E74FB18E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4</TotalTime>
  <Pages>9</Pages>
  <Words>5873</Words>
  <Characters>33477</Characters>
  <Application>Microsoft Office Word</Application>
  <DocSecurity>0</DocSecurity>
  <Lines>278</Lines>
  <Paragraphs>7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92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hafour saeedy</dc:creator>
  <cp:lastModifiedBy>Windows User</cp:lastModifiedBy>
  <cp:revision>22</cp:revision>
  <cp:lastPrinted>2020-12-04T03:02:00Z</cp:lastPrinted>
  <dcterms:created xsi:type="dcterms:W3CDTF">2021-09-04T08:19:00Z</dcterms:created>
  <dcterms:modified xsi:type="dcterms:W3CDTF">2021-10-04T08:01:00Z</dcterms:modified>
</cp:coreProperties>
</file>